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08F964" w14:textId="105CF7DC" w:rsidR="006D08F7" w:rsidRDefault="002966FB" w:rsidP="008E1938">
      <w:pPr>
        <w:pStyle w:val="ThesisTitle"/>
      </w:pPr>
      <w:commentRangeStart w:id="0"/>
      <w:commentRangeStart w:id="1"/>
      <w:r w:rsidRPr="001434C4">
        <w:t>Developmental temperature</w:t>
      </w:r>
      <w:r w:rsidR="000D4316">
        <w:t xml:space="preserve"> and</w:t>
      </w:r>
      <w:r w:rsidRPr="001434C4">
        <w:t xml:space="preserve"> repeatability of metabolic rate </w:t>
      </w:r>
      <w:r w:rsidR="000D4316">
        <w:t xml:space="preserve">across </w:t>
      </w:r>
      <w:r w:rsidRPr="001434C4">
        <w:t>temperatures</w:t>
      </w:r>
      <w:commentRangeEnd w:id="0"/>
      <w:r w:rsidR="009B727B">
        <w:rPr>
          <w:rStyle w:val="CommentReference"/>
          <w:rFonts w:asciiTheme="minorHAnsi" w:eastAsiaTheme="minorEastAsia" w:hAnsiTheme="minorHAnsi" w:cstheme="minorBidi"/>
          <w:b w:val="0"/>
          <w:bCs w:val="0"/>
          <w:lang w:val="en-US"/>
        </w:rPr>
        <w:commentReference w:id="0"/>
      </w:r>
      <w:commentRangeEnd w:id="1"/>
      <w:r w:rsidR="00214A79">
        <w:rPr>
          <w:rStyle w:val="CommentReference"/>
          <w:rFonts w:asciiTheme="minorHAnsi" w:eastAsiaTheme="minorEastAsia" w:hAnsiTheme="minorHAnsi" w:cstheme="minorBidi"/>
          <w:b w:val="0"/>
          <w:bCs w:val="0"/>
          <w:lang w:val="en-US"/>
        </w:rPr>
        <w:commentReference w:id="1"/>
      </w:r>
    </w:p>
    <w:p w14:paraId="2CD800F0" w14:textId="77777777" w:rsidR="00D70D7A" w:rsidRPr="001434C4" w:rsidRDefault="00D70D7A" w:rsidP="008E1938">
      <w:pPr>
        <w:pStyle w:val="Thesisnormal"/>
      </w:pPr>
    </w:p>
    <w:p w14:paraId="7BEE72B8" w14:textId="5B84B382" w:rsidR="002966FB" w:rsidRPr="00B0332F" w:rsidRDefault="002966FB" w:rsidP="008E1938">
      <w:pPr>
        <w:contextualSpacing/>
        <w:rPr>
          <w:vertAlign w:val="superscript"/>
        </w:rPr>
      </w:pPr>
      <w:r w:rsidRPr="00B0332F">
        <w:t>Fonti Kar</w:t>
      </w:r>
      <w:r w:rsidRPr="00B0332F">
        <w:rPr>
          <w:vertAlign w:val="superscript"/>
        </w:rPr>
        <w:t>1</w:t>
      </w:r>
      <w:r w:rsidRPr="00B0332F">
        <w:t>, Shinichi Nakagawa</w:t>
      </w:r>
      <w:r w:rsidRPr="00B0332F">
        <w:rPr>
          <w:vertAlign w:val="superscript"/>
        </w:rPr>
        <w:t>1</w:t>
      </w:r>
      <w:r w:rsidRPr="00B0332F">
        <w:t>,</w:t>
      </w:r>
      <w:r>
        <w:t xml:space="preserve"> </w:t>
      </w:r>
      <w:r w:rsidRPr="00B0332F">
        <w:t>Daniel W.A. Noble</w:t>
      </w:r>
      <w:r w:rsidR="001F2B80">
        <w:rPr>
          <w:vertAlign w:val="superscript"/>
        </w:rPr>
        <w:t>2</w:t>
      </w:r>
    </w:p>
    <w:p w14:paraId="05B402D2" w14:textId="77777777" w:rsidR="002966FB" w:rsidRPr="00B0332F" w:rsidRDefault="002966FB" w:rsidP="008E1938">
      <w:pPr>
        <w:contextualSpacing/>
        <w:rPr>
          <w:i/>
        </w:rPr>
      </w:pPr>
      <w:r w:rsidRPr="00B0332F">
        <w:t xml:space="preserve">1 </w:t>
      </w:r>
      <w:r w:rsidRPr="00B0332F">
        <w:rPr>
          <w:i/>
        </w:rPr>
        <w:t>School of Biological Earth and Environmental Sciences, Ecology and Evolution Research Centre, University of New South Wales, Sydney, NSW, Australia</w:t>
      </w:r>
    </w:p>
    <w:p w14:paraId="6519F0E0" w14:textId="18FCA211" w:rsidR="002966FB" w:rsidRPr="00B0332F" w:rsidRDefault="001F2B80" w:rsidP="008E1938">
      <w:pPr>
        <w:contextualSpacing/>
        <w:rPr>
          <w:i/>
        </w:rPr>
      </w:pPr>
      <w:r>
        <w:t>2</w:t>
      </w:r>
      <w:r w:rsidR="002966FB" w:rsidRPr="00B0332F">
        <w:t xml:space="preserve"> </w:t>
      </w:r>
      <w:r w:rsidR="002966FB" w:rsidRPr="00B0332F">
        <w:rPr>
          <w:i/>
        </w:rPr>
        <w:t>Division of</w:t>
      </w:r>
      <w:r w:rsidR="002966FB" w:rsidRPr="00B0332F">
        <w:t xml:space="preserve"> </w:t>
      </w:r>
      <w:r w:rsidR="002966FB" w:rsidRPr="00B0332F">
        <w:rPr>
          <w:i/>
        </w:rPr>
        <w:t>Ecology and Evolution, Research School of Biology, The Australian National University, Canberra, ACT, Australia</w:t>
      </w:r>
    </w:p>
    <w:p w14:paraId="2F3AAC73" w14:textId="77777777" w:rsidR="002966FB" w:rsidRPr="00B0332F" w:rsidRDefault="002966FB" w:rsidP="008E1938">
      <w:pPr>
        <w:contextualSpacing/>
      </w:pPr>
    </w:p>
    <w:p w14:paraId="78F680E7" w14:textId="77777777" w:rsidR="002966FB" w:rsidRPr="00B0332F" w:rsidRDefault="002966FB" w:rsidP="008E1938">
      <w:pPr>
        <w:contextualSpacing/>
      </w:pPr>
      <w:r w:rsidRPr="00B0332F">
        <w:t>Corresponding author: Fonti Kar</w:t>
      </w:r>
    </w:p>
    <w:p w14:paraId="29FD77EC" w14:textId="6E0AA183" w:rsidR="002966FB" w:rsidRDefault="002966FB" w:rsidP="008E1938">
      <w:pPr>
        <w:contextualSpacing/>
      </w:pPr>
      <w:r w:rsidRPr="00B0332F">
        <w:t xml:space="preserve">Correspondence email: </w:t>
      </w:r>
      <w:hyperlink r:id="rId10" w:history="1">
        <w:r w:rsidRPr="00B0332F">
          <w:rPr>
            <w:rStyle w:val="Hyperlink"/>
          </w:rPr>
          <w:t>fonti.kar@gmail.com</w:t>
        </w:r>
      </w:hyperlink>
    </w:p>
    <w:p w14:paraId="30DB159A" w14:textId="7E4237E0" w:rsidR="002966FB" w:rsidRDefault="002966FB" w:rsidP="008E1938">
      <w:pPr>
        <w:pStyle w:val="ThesisTitle"/>
      </w:pPr>
      <w:r>
        <w:t>Abstract</w:t>
      </w:r>
    </w:p>
    <w:p w14:paraId="461C8A07" w14:textId="3A25C369" w:rsidR="00667E05" w:rsidRDefault="00667E05" w:rsidP="008E1938">
      <w:pPr>
        <w:pStyle w:val="Thesisbodytext"/>
        <w:rPr>
          <w:rFonts w:ascii="Times New Roman" w:hAnsi="Times New Roman" w:cs="Times New Roman"/>
        </w:rPr>
      </w:pPr>
    </w:p>
    <w:p w14:paraId="30E33163" w14:textId="66A71F4F" w:rsidR="00667E05" w:rsidRPr="00C43A63" w:rsidRDefault="009B727B" w:rsidP="008E1938">
      <w:pPr>
        <w:pStyle w:val="Thesisbodytext"/>
        <w:rPr>
          <w:rFonts w:ascii="Times New Roman" w:hAnsi="Times New Roman" w:cs="Times New Roman"/>
        </w:rPr>
      </w:pPr>
      <w:r>
        <w:rPr>
          <w:rFonts w:ascii="Times New Roman" w:hAnsi="Times New Roman" w:cs="Times New Roman"/>
        </w:rPr>
        <w:t xml:space="preserve">Phenotypic plasticity is an important mechanism that allows populations to adjust to changing environments. Theory predicts that plastic responses induced early in life experiences can have lasting impacts on how individuals respond to environmental variation later in life (reversible plasticity). </w:t>
      </w:r>
      <w:r w:rsidR="001D7BF2">
        <w:rPr>
          <w:rFonts w:ascii="Times New Roman" w:hAnsi="Times New Roman" w:cs="Times New Roman"/>
        </w:rPr>
        <w:t>Developmental c</w:t>
      </w:r>
      <w:r w:rsidR="00E416D3">
        <w:rPr>
          <w:rFonts w:ascii="Times New Roman" w:hAnsi="Times New Roman" w:cs="Times New Roman"/>
        </w:rPr>
        <w:t>ues can also influence variability of reversible plastic responses</w:t>
      </w:r>
      <w:r w:rsidR="001D7BF2">
        <w:rPr>
          <w:rFonts w:ascii="Times New Roman" w:hAnsi="Times New Roman" w:cs="Times New Roman"/>
        </w:rPr>
        <w:t xml:space="preserve"> thereby </w:t>
      </w:r>
      <w:r w:rsidR="00E416D3">
        <w:rPr>
          <w:rFonts w:ascii="Times New Roman" w:hAnsi="Times New Roman" w:cs="Times New Roman"/>
        </w:rPr>
        <w:t>alter</w:t>
      </w:r>
      <w:r w:rsidR="001D7BF2">
        <w:rPr>
          <w:rFonts w:ascii="Times New Roman" w:hAnsi="Times New Roman" w:cs="Times New Roman"/>
        </w:rPr>
        <w:t>ing</w:t>
      </w:r>
      <w:r w:rsidR="00E416D3">
        <w:rPr>
          <w:rFonts w:ascii="Times New Roman" w:hAnsi="Times New Roman" w:cs="Times New Roman"/>
        </w:rPr>
        <w:t xml:space="preserve"> the capacity for reaction </w:t>
      </w:r>
      <w:commentRangeStart w:id="2"/>
      <w:r w:rsidR="00E416D3">
        <w:rPr>
          <w:rFonts w:ascii="Times New Roman" w:hAnsi="Times New Roman" w:cs="Times New Roman"/>
        </w:rPr>
        <w:t>norms to respond to selection</w:t>
      </w:r>
      <w:r w:rsidR="001D7BF2">
        <w:rPr>
          <w:rFonts w:ascii="Times New Roman" w:hAnsi="Times New Roman" w:cs="Times New Roman"/>
        </w:rPr>
        <w:t>.</w:t>
      </w:r>
      <w:r w:rsidR="00E416D3">
        <w:rPr>
          <w:rFonts w:ascii="Times New Roman" w:hAnsi="Times New Roman" w:cs="Times New Roman"/>
        </w:rPr>
        <w:t xml:space="preserve"> </w:t>
      </w:r>
      <w:r w:rsidR="001D7BF2">
        <w:rPr>
          <w:rFonts w:ascii="Times New Roman" w:hAnsi="Times New Roman" w:cs="Times New Roman"/>
        </w:rPr>
        <w:t xml:space="preserve">This </w:t>
      </w:r>
      <w:r w:rsidR="00E416D3">
        <w:rPr>
          <w:rFonts w:ascii="Times New Roman" w:hAnsi="Times New Roman" w:cs="Times New Roman"/>
        </w:rPr>
        <w:t xml:space="preserve">may </w:t>
      </w:r>
      <w:del w:id="3" w:author="fonti.kar@gmail.com" w:date="2020-10-23T08:19:00Z">
        <w:r w:rsidR="00E416D3" w:rsidDel="00896906">
          <w:rPr>
            <w:rFonts w:ascii="Times New Roman" w:hAnsi="Times New Roman" w:cs="Times New Roman"/>
          </w:rPr>
          <w:delText>facilitate evolutionary change in</w:delText>
        </w:r>
      </w:del>
      <w:ins w:id="4" w:author="fonti.kar@gmail.com" w:date="2020-10-23T08:19:00Z">
        <w:r w:rsidR="00896906">
          <w:rPr>
            <w:rFonts w:ascii="Times New Roman" w:hAnsi="Times New Roman" w:cs="Times New Roman"/>
          </w:rPr>
          <w:t xml:space="preserve">allow reaction norms of threatened populations to </w:t>
        </w:r>
      </w:ins>
      <w:ins w:id="5" w:author="fonti.kar@gmail.com" w:date="2020-10-26T08:20:00Z">
        <w:r w:rsidR="00114FED">
          <w:rPr>
            <w:rFonts w:ascii="Times New Roman" w:hAnsi="Times New Roman" w:cs="Times New Roman"/>
          </w:rPr>
          <w:t>evolve</w:t>
        </w:r>
      </w:ins>
      <w:r w:rsidR="00E416D3">
        <w:rPr>
          <w:rFonts w:ascii="Times New Roman" w:hAnsi="Times New Roman" w:cs="Times New Roman"/>
        </w:rPr>
        <w:t xml:space="preserve"> </w:t>
      </w:r>
      <w:del w:id="6" w:author="fonti.kar@gmail.com" w:date="2020-10-23T08:19:00Z">
        <w:r w:rsidR="00E416D3" w:rsidDel="00896906">
          <w:rPr>
            <w:rFonts w:ascii="Times New Roman" w:hAnsi="Times New Roman" w:cs="Times New Roman"/>
          </w:rPr>
          <w:delText>threatened populations</w:delText>
        </w:r>
        <w:r w:rsidR="001D7BF2" w:rsidDel="00896906">
          <w:rPr>
            <w:rFonts w:ascii="Times New Roman" w:hAnsi="Times New Roman" w:cs="Times New Roman"/>
          </w:rPr>
          <w:delText xml:space="preserve"> </w:delText>
        </w:r>
      </w:del>
      <w:r w:rsidR="001D7BF2">
        <w:rPr>
          <w:rFonts w:ascii="Times New Roman" w:hAnsi="Times New Roman" w:cs="Times New Roman"/>
        </w:rPr>
        <w:t>in the face of warming climate</w:t>
      </w:r>
      <w:r w:rsidR="00E416D3">
        <w:rPr>
          <w:rFonts w:ascii="Times New Roman" w:hAnsi="Times New Roman" w:cs="Times New Roman"/>
        </w:rPr>
        <w:t xml:space="preserve">. </w:t>
      </w:r>
      <w:r>
        <w:rPr>
          <w:rFonts w:ascii="Times New Roman" w:hAnsi="Times New Roman" w:cs="Times New Roman"/>
        </w:rPr>
        <w:t>Here, w</w:t>
      </w:r>
      <w:r w:rsidRPr="00AF374B">
        <w:rPr>
          <w:rFonts w:ascii="Times New Roman" w:hAnsi="Times New Roman" w:cs="Times New Roman"/>
        </w:rPr>
        <w:t xml:space="preserve">e compared </w:t>
      </w:r>
      <w:commentRangeEnd w:id="2"/>
      <w:r w:rsidR="00DF244F">
        <w:rPr>
          <w:rStyle w:val="CommentReference"/>
          <w:rFonts w:asciiTheme="minorHAnsi" w:hAnsiTheme="minorHAnsi"/>
          <w:lang w:val="en-US"/>
        </w:rPr>
        <w:commentReference w:id="2"/>
      </w:r>
      <w:r w:rsidRPr="00AF374B">
        <w:rPr>
          <w:rFonts w:ascii="Times New Roman" w:hAnsi="Times New Roman" w:cs="Times New Roman"/>
        </w:rPr>
        <w:t xml:space="preserve">thermal reaction norms of metabolic rate </w:t>
      </w:r>
      <w:r>
        <w:rPr>
          <w:rFonts w:ascii="Times New Roman" w:hAnsi="Times New Roman" w:cs="Times New Roman"/>
        </w:rPr>
        <w:t>in</w:t>
      </w:r>
      <w:r w:rsidRPr="00AF374B">
        <w:rPr>
          <w:rFonts w:ascii="Times New Roman" w:hAnsi="Times New Roman" w:cs="Times New Roman"/>
        </w:rPr>
        <w:t xml:space="preserve"> lizards</w:t>
      </w:r>
      <w:r>
        <w:rPr>
          <w:rFonts w:ascii="Times New Roman" w:hAnsi="Times New Roman" w:cs="Times New Roman"/>
        </w:rPr>
        <w:t xml:space="preserve"> (</w:t>
      </w:r>
      <w:r>
        <w:rPr>
          <w:rFonts w:ascii="Times New Roman" w:hAnsi="Times New Roman" w:cs="Times New Roman"/>
          <w:i/>
          <w:iCs/>
        </w:rPr>
        <w:t>Lampropholis delicata</w:t>
      </w:r>
      <w:r>
        <w:rPr>
          <w:rFonts w:ascii="Times New Roman" w:hAnsi="Times New Roman" w:cs="Times New Roman"/>
        </w:rPr>
        <w:t>)</w:t>
      </w:r>
      <w:r w:rsidRPr="00AF374B">
        <w:rPr>
          <w:rFonts w:ascii="Times New Roman" w:hAnsi="Times New Roman" w:cs="Times New Roman"/>
        </w:rPr>
        <w:t xml:space="preserve"> that were incubated at two developmental temperatures (n</w:t>
      </w:r>
      <w:r w:rsidR="00E416D3" w:rsidRPr="00E416D3">
        <w:rPr>
          <w:rFonts w:ascii="Times New Roman" w:hAnsi="Times New Roman" w:cs="Times New Roman"/>
          <w:vertAlign w:val="subscript"/>
        </w:rPr>
        <w:t>cold</w:t>
      </w:r>
      <w:r w:rsidRPr="00AF374B">
        <w:rPr>
          <w:rFonts w:ascii="Times New Roman" w:hAnsi="Times New Roman" w:cs="Times New Roman"/>
        </w:rPr>
        <w:t xml:space="preserve"> =</w:t>
      </w:r>
      <w:r>
        <w:rPr>
          <w:rFonts w:ascii="Times New Roman" w:hAnsi="Times New Roman" w:cs="Times New Roman"/>
        </w:rPr>
        <w:t xml:space="preserve"> </w:t>
      </w:r>
      <w:r w:rsidR="00E416D3">
        <w:rPr>
          <w:rFonts w:ascii="Times New Roman" w:hAnsi="Times New Roman" w:cs="Times New Roman"/>
        </w:rPr>
        <w:t xml:space="preserve"> 26,  n</w:t>
      </w:r>
      <w:r w:rsidR="00E416D3" w:rsidRPr="00E416D3">
        <w:rPr>
          <w:rFonts w:ascii="Times New Roman" w:hAnsi="Times New Roman" w:cs="Times New Roman"/>
          <w:vertAlign w:val="subscript"/>
        </w:rPr>
        <w:t>hot</w:t>
      </w:r>
      <w:r w:rsidR="00E416D3">
        <w:rPr>
          <w:rFonts w:ascii="Times New Roman" w:hAnsi="Times New Roman" w:cs="Times New Roman"/>
        </w:rPr>
        <w:t xml:space="preserve"> = 25</w:t>
      </w:r>
      <w:r>
        <w:rPr>
          <w:rFonts w:ascii="Times New Roman" w:hAnsi="Times New Roman" w:cs="Times New Roman"/>
        </w:rPr>
        <w:t>)</w:t>
      </w:r>
      <w:r w:rsidRPr="00AF374B">
        <w:rPr>
          <w:rFonts w:ascii="Times New Roman" w:hAnsi="Times New Roman" w:cs="Times New Roman"/>
        </w:rPr>
        <w:t xml:space="preserve">. We </w:t>
      </w:r>
      <w:r w:rsidR="00E416D3">
        <w:rPr>
          <w:rFonts w:ascii="Times New Roman" w:hAnsi="Times New Roman" w:cs="Times New Roman"/>
        </w:rPr>
        <w:t xml:space="preserve">repeated assayed individual reaction norms across six acute temperatures to </w:t>
      </w:r>
      <w:r w:rsidRPr="00AF374B">
        <w:rPr>
          <w:rFonts w:ascii="Times New Roman" w:hAnsi="Times New Roman" w:cs="Times New Roman"/>
        </w:rPr>
        <w:t>estimate</w:t>
      </w:r>
      <w:r w:rsidR="00E416D3">
        <w:rPr>
          <w:rFonts w:ascii="Times New Roman" w:hAnsi="Times New Roman" w:cs="Times New Roman"/>
        </w:rPr>
        <w:t xml:space="preserve"> </w:t>
      </w:r>
      <w:r w:rsidRPr="00AF374B">
        <w:rPr>
          <w:rFonts w:ascii="Times New Roman" w:hAnsi="Times New Roman" w:cs="Times New Roman"/>
        </w:rPr>
        <w:t xml:space="preserve">the repeatability of the slope and repeatability of </w:t>
      </w:r>
      <w:r w:rsidR="00E416D3">
        <w:rPr>
          <w:rFonts w:ascii="Times New Roman" w:hAnsi="Times New Roman" w:cs="Times New Roman"/>
        </w:rPr>
        <w:t xml:space="preserve">average </w:t>
      </w:r>
      <w:r w:rsidRPr="00AF374B">
        <w:rPr>
          <w:rFonts w:ascii="Times New Roman" w:hAnsi="Times New Roman" w:cs="Times New Roman"/>
        </w:rPr>
        <w:t>metabolic rate</w:t>
      </w:r>
      <w:r w:rsidR="00D31512">
        <w:rPr>
          <w:rFonts w:ascii="Times New Roman" w:hAnsi="Times New Roman" w:cs="Times New Roman"/>
        </w:rPr>
        <w:t xml:space="preserve"> (n</w:t>
      </w:r>
      <w:r w:rsidR="00D31512" w:rsidRPr="00D31512">
        <w:rPr>
          <w:rFonts w:ascii="Times New Roman" w:hAnsi="Times New Roman" w:cs="Times New Roman"/>
          <w:vertAlign w:val="subscript"/>
        </w:rPr>
        <w:t>obs</w:t>
      </w:r>
      <w:r w:rsidR="00D31512">
        <w:rPr>
          <w:rFonts w:ascii="Times New Roman" w:hAnsi="Times New Roman" w:cs="Times New Roman"/>
        </w:rPr>
        <w:t xml:space="preserve"> = </w:t>
      </w:r>
      <w:r w:rsidR="00C43A63">
        <w:rPr>
          <w:rFonts w:ascii="Times New Roman" w:hAnsi="Times New Roman" w:cs="Times New Roman"/>
        </w:rPr>
        <w:t>3</w:t>
      </w:r>
      <w:ins w:id="7" w:author="Daniel Noble" w:date="2020-10-16T09:24:00Z">
        <w:r w:rsidR="0017410F">
          <w:rPr>
            <w:rFonts w:ascii="Times New Roman" w:hAnsi="Times New Roman" w:cs="Times New Roman"/>
          </w:rPr>
          <w:t>,</w:t>
        </w:r>
      </w:ins>
      <w:r w:rsidR="00C43A63">
        <w:rPr>
          <w:rFonts w:ascii="Times New Roman" w:hAnsi="Times New Roman" w:cs="Times New Roman"/>
        </w:rPr>
        <w:t>818</w:t>
      </w:r>
      <w:r w:rsidR="00D31512">
        <w:rPr>
          <w:rFonts w:ascii="Times New Roman" w:hAnsi="Times New Roman" w:cs="Times New Roman"/>
        </w:rPr>
        <w:t>)</w:t>
      </w:r>
      <w:r w:rsidR="00E416D3">
        <w:rPr>
          <w:rFonts w:ascii="Times New Roman" w:hAnsi="Times New Roman" w:cs="Times New Roman"/>
        </w:rPr>
        <w:t xml:space="preserve">. </w:t>
      </w:r>
      <w:r w:rsidR="008B2954">
        <w:rPr>
          <w:rFonts w:ascii="Times New Roman" w:hAnsi="Times New Roman" w:cs="Times New Roman"/>
        </w:rPr>
        <w:t>T</w:t>
      </w:r>
      <w:r w:rsidR="008B2954" w:rsidRPr="00AF374B">
        <w:rPr>
          <w:rFonts w:ascii="Times New Roman" w:hAnsi="Times New Roman" w:cs="Times New Roman"/>
        </w:rPr>
        <w:t>he</w:t>
      </w:r>
      <w:r w:rsidR="008B2954">
        <w:rPr>
          <w:rFonts w:ascii="Times New Roman" w:hAnsi="Times New Roman" w:cs="Times New Roman"/>
        </w:rPr>
        <w:t xml:space="preserve"> </w:t>
      </w:r>
      <w:r w:rsidR="008B2954" w:rsidRPr="00AF374B">
        <w:rPr>
          <w:rFonts w:ascii="Times New Roman" w:hAnsi="Times New Roman" w:cs="Times New Roman"/>
        </w:rPr>
        <w:t xml:space="preserve">elevation </w:t>
      </w:r>
      <w:r w:rsidR="008B2954">
        <w:rPr>
          <w:rFonts w:ascii="Times New Roman" w:hAnsi="Times New Roman" w:cs="Times New Roman"/>
        </w:rPr>
        <w:t xml:space="preserve">and the </w:t>
      </w:r>
      <w:r w:rsidR="008B2954" w:rsidRPr="00AF374B">
        <w:rPr>
          <w:rFonts w:ascii="Times New Roman" w:hAnsi="Times New Roman" w:cs="Times New Roman"/>
        </w:rPr>
        <w:t>slope</w:t>
      </w:r>
      <w:r w:rsidR="008B2954">
        <w:rPr>
          <w:rFonts w:ascii="Times New Roman" w:hAnsi="Times New Roman" w:cs="Times New Roman"/>
        </w:rPr>
        <w:t xml:space="preserve"> of</w:t>
      </w:r>
      <w:r w:rsidR="008B2954" w:rsidRPr="00AF374B">
        <w:rPr>
          <w:rFonts w:ascii="Times New Roman" w:hAnsi="Times New Roman" w:cs="Times New Roman"/>
        </w:rPr>
        <w:t xml:space="preserve"> </w:t>
      </w:r>
      <w:r w:rsidR="008B2954">
        <w:rPr>
          <w:rFonts w:ascii="Times New Roman" w:hAnsi="Times New Roman" w:cs="Times New Roman"/>
        </w:rPr>
        <w:t xml:space="preserve">the thermal reaction norm </w:t>
      </w:r>
      <w:r w:rsidR="00C43A63">
        <w:rPr>
          <w:rFonts w:ascii="Times New Roman" w:hAnsi="Times New Roman" w:cs="Times New Roman"/>
        </w:rPr>
        <w:t>were</w:t>
      </w:r>
      <w:r w:rsidR="008B2954">
        <w:rPr>
          <w:rFonts w:ascii="Times New Roman" w:hAnsi="Times New Roman" w:cs="Times New Roman"/>
        </w:rPr>
        <w:t xml:space="preserve"> not susceptible to changes in developmental temperatures. </w:t>
      </w:r>
      <w:r w:rsidR="00936E35" w:rsidRPr="00AF374B">
        <w:rPr>
          <w:rFonts w:ascii="Times New Roman" w:hAnsi="Times New Roman" w:cs="Times New Roman"/>
        </w:rPr>
        <w:t>The</w:t>
      </w:r>
      <w:r w:rsidR="00FA07D1" w:rsidRPr="00AF374B">
        <w:rPr>
          <w:rFonts w:ascii="Times New Roman" w:hAnsi="Times New Roman" w:cs="Times New Roman"/>
        </w:rPr>
        <w:t xml:space="preserve"> slope of the reaction norm was repeatable (</w:t>
      </w:r>
      <w:r w:rsidR="00FA07D1" w:rsidRPr="00AF374B">
        <w:rPr>
          <w:rFonts w:ascii="Times New Roman" w:hAnsi="Times New Roman" w:cs="Times New Roman"/>
          <w:i/>
          <w:iCs/>
        </w:rPr>
        <w:t>R</w:t>
      </w:r>
      <w:r w:rsidR="00FA07D1" w:rsidRPr="00AF374B">
        <w:rPr>
          <w:rFonts w:ascii="Times New Roman" w:hAnsi="Times New Roman" w:cs="Times New Roman"/>
        </w:rPr>
        <w:t xml:space="preserve"> = </w:t>
      </w:r>
      <w:r w:rsidR="00CA327F" w:rsidRPr="00AF374B">
        <w:rPr>
          <w:rFonts w:ascii="Times New Roman" w:hAnsi="Times New Roman" w:cs="Times New Roman"/>
        </w:rPr>
        <w:t>0.43</w:t>
      </w:r>
      <w:r w:rsidR="00FA07D1" w:rsidRPr="00AF374B">
        <w:rPr>
          <w:rFonts w:ascii="Times New Roman" w:hAnsi="Times New Roman" w:cs="Times New Roman"/>
        </w:rPr>
        <w:t xml:space="preserve">) </w:t>
      </w:r>
      <w:r w:rsidR="008B2954">
        <w:rPr>
          <w:rFonts w:ascii="Times New Roman" w:hAnsi="Times New Roman" w:cs="Times New Roman"/>
        </w:rPr>
        <w:t xml:space="preserve">suggesting that individuals were </w:t>
      </w:r>
      <w:r w:rsidR="00C43A63">
        <w:rPr>
          <w:rFonts w:ascii="Times New Roman" w:hAnsi="Times New Roman" w:cs="Times New Roman"/>
        </w:rPr>
        <w:t xml:space="preserve">moderately </w:t>
      </w:r>
      <w:r w:rsidR="008B2954">
        <w:rPr>
          <w:rFonts w:ascii="Times New Roman" w:hAnsi="Times New Roman" w:cs="Times New Roman"/>
        </w:rPr>
        <w:t xml:space="preserve">consistent in their response to acute temperature variation, </w:t>
      </w:r>
      <w:r w:rsidR="00412E2F">
        <w:rPr>
          <w:rFonts w:ascii="Times New Roman" w:hAnsi="Times New Roman" w:cs="Times New Roman"/>
        </w:rPr>
        <w:t>however</w:t>
      </w:r>
      <w:r w:rsidR="00FA07D1" w:rsidRPr="00AF374B">
        <w:rPr>
          <w:rFonts w:ascii="Times New Roman" w:hAnsi="Times New Roman" w:cs="Times New Roman"/>
        </w:rPr>
        <w:t xml:space="preserve"> </w:t>
      </w:r>
      <w:r w:rsidR="008B2954">
        <w:rPr>
          <w:rFonts w:ascii="Times New Roman" w:hAnsi="Times New Roman" w:cs="Times New Roman"/>
        </w:rPr>
        <w:t>consistency did not depend</w:t>
      </w:r>
      <w:r w:rsidR="00FA07D1" w:rsidRPr="00AF374B">
        <w:rPr>
          <w:rFonts w:ascii="Times New Roman" w:hAnsi="Times New Roman" w:cs="Times New Roman"/>
        </w:rPr>
        <w:t xml:space="preserve"> </w:t>
      </w:r>
      <w:r w:rsidR="008B2954">
        <w:rPr>
          <w:rFonts w:ascii="Times New Roman" w:hAnsi="Times New Roman" w:cs="Times New Roman"/>
        </w:rPr>
        <w:t>on</w:t>
      </w:r>
      <w:r w:rsidR="00FA07D1" w:rsidRPr="00AF374B">
        <w:rPr>
          <w:rFonts w:ascii="Times New Roman" w:hAnsi="Times New Roman" w:cs="Times New Roman"/>
        </w:rPr>
        <w:t xml:space="preserve"> </w:t>
      </w:r>
      <w:r w:rsidR="0017410F">
        <w:rPr>
          <w:rFonts w:ascii="Times New Roman" w:hAnsi="Times New Roman" w:cs="Times New Roman"/>
        </w:rPr>
        <w:t>early developmental</w:t>
      </w:r>
      <w:r w:rsidR="0017410F" w:rsidRPr="00AF374B">
        <w:rPr>
          <w:rFonts w:ascii="Times New Roman" w:hAnsi="Times New Roman" w:cs="Times New Roman"/>
        </w:rPr>
        <w:t xml:space="preserve"> </w:t>
      </w:r>
      <w:r w:rsidR="00FA07D1" w:rsidRPr="00AF374B">
        <w:rPr>
          <w:rFonts w:ascii="Times New Roman" w:hAnsi="Times New Roman" w:cs="Times New Roman"/>
        </w:rPr>
        <w:t xml:space="preserve">temperature. </w:t>
      </w:r>
      <w:r w:rsidR="008B2954">
        <w:rPr>
          <w:rFonts w:ascii="Times New Roman" w:hAnsi="Times New Roman" w:cs="Times New Roman"/>
        </w:rPr>
        <w:t xml:space="preserve">Repeatability of average metabolic rate was stable across acute temperatures and did not differ between developmental temperatures. Our results suggest that </w:t>
      </w:r>
      <w:r w:rsidR="00C43A63">
        <w:rPr>
          <w:rFonts w:ascii="Times New Roman" w:hAnsi="Times New Roman" w:cs="Times New Roman"/>
        </w:rPr>
        <w:t xml:space="preserve">selective processes may be able to operate on consistent expression of metabolic rate as well as thermal plasticity. Moreover, </w:t>
      </w:r>
      <w:r w:rsidR="008B2954">
        <w:rPr>
          <w:rFonts w:ascii="Times New Roman" w:hAnsi="Times New Roman" w:cs="Times New Roman"/>
        </w:rPr>
        <w:t xml:space="preserve">thermal extremes in natural nest temperatures </w:t>
      </w:r>
      <w:r w:rsidR="00C43A63">
        <w:rPr>
          <w:rFonts w:ascii="Times New Roman" w:hAnsi="Times New Roman" w:cs="Times New Roman"/>
        </w:rPr>
        <w:t>promotes</w:t>
      </w:r>
      <w:r w:rsidR="00412E2F">
        <w:rPr>
          <w:rFonts w:ascii="Times New Roman" w:hAnsi="Times New Roman" w:cs="Times New Roman"/>
        </w:rPr>
        <w:t xml:space="preserve"> constancy in thermal plasticity. U</w:t>
      </w:r>
      <w:r w:rsidR="00AB7B9C" w:rsidRPr="00AF374B">
        <w:rPr>
          <w:rFonts w:ascii="Times New Roman" w:hAnsi="Times New Roman" w:cs="Times New Roman"/>
        </w:rPr>
        <w:t>nderstanding how environment</w:t>
      </w:r>
      <w:r w:rsidR="00412E2F">
        <w:rPr>
          <w:rFonts w:ascii="Times New Roman" w:hAnsi="Times New Roman" w:cs="Times New Roman"/>
        </w:rPr>
        <w:t>s</w:t>
      </w:r>
      <w:r w:rsidR="00AB7B9C" w:rsidRPr="00AF374B">
        <w:rPr>
          <w:rFonts w:ascii="Times New Roman" w:hAnsi="Times New Roman" w:cs="Times New Roman"/>
        </w:rPr>
        <w:t xml:space="preserve"> at different life stages impact plasticity </w:t>
      </w:r>
      <w:r w:rsidR="00412E2F">
        <w:rPr>
          <w:rFonts w:ascii="Times New Roman" w:hAnsi="Times New Roman" w:cs="Times New Roman"/>
        </w:rPr>
        <w:t xml:space="preserve">and </w:t>
      </w:r>
      <w:r w:rsidR="00AB7B9C" w:rsidRPr="00AF374B">
        <w:rPr>
          <w:rFonts w:ascii="Times New Roman" w:hAnsi="Times New Roman" w:cs="Times New Roman"/>
        </w:rPr>
        <w:t>its capacity to evolve</w:t>
      </w:r>
      <w:r w:rsidR="00412E2F">
        <w:rPr>
          <w:rFonts w:ascii="Times New Roman" w:hAnsi="Times New Roman" w:cs="Times New Roman"/>
        </w:rPr>
        <w:t xml:space="preserve"> will become increasingly more relevant for terrestrial ectotherms</w:t>
      </w:r>
      <w:r w:rsidR="006C4CA4">
        <w:rPr>
          <w:rFonts w:ascii="Times New Roman" w:hAnsi="Times New Roman" w:cs="Times New Roman"/>
        </w:rPr>
        <w:t>.</w:t>
      </w:r>
    </w:p>
    <w:p w14:paraId="089B62D3" w14:textId="56480168" w:rsidR="002966FB" w:rsidRDefault="002966FB" w:rsidP="008E1938">
      <w:pPr>
        <w:pStyle w:val="ThesisTitle"/>
      </w:pPr>
      <w:r>
        <w:t>Keywords</w:t>
      </w:r>
    </w:p>
    <w:p w14:paraId="762CD457" w14:textId="3C3E86DE" w:rsidR="002966FB" w:rsidRDefault="00BF475F" w:rsidP="008E1938">
      <w:pPr>
        <w:pStyle w:val="Thesisnormal"/>
      </w:pPr>
      <w:r>
        <w:t>reaction norm, repeatability, metabolic rate, incubation temperature</w:t>
      </w:r>
      <w:r w:rsidR="00C43A63">
        <w:t>, thermal performance curve, thermal sensitivity, phenotypic flexibility</w:t>
      </w:r>
    </w:p>
    <w:p w14:paraId="4B8EB3AB" w14:textId="6BA04904" w:rsidR="00F17EF8" w:rsidRDefault="00B178E1" w:rsidP="008E1938">
      <w:pPr>
        <w:pStyle w:val="ThesisTitle"/>
      </w:pPr>
      <w:r>
        <w:t>Introduction</w:t>
      </w:r>
    </w:p>
    <w:p w14:paraId="7F1E07E0" w14:textId="3E210C18" w:rsidR="00F17EF8" w:rsidRDefault="00F17EF8" w:rsidP="008E1938">
      <w:pPr>
        <w:pStyle w:val="Thesisnormal"/>
      </w:pPr>
    </w:p>
    <w:p w14:paraId="0A8B9434" w14:textId="4FD6997F" w:rsidR="00FA39C5" w:rsidRDefault="00B41612" w:rsidP="004D7445">
      <w:pPr>
        <w:pStyle w:val="Thesisnormal"/>
      </w:pPr>
      <w:commentRangeStart w:id="8"/>
      <w:r>
        <w:t>A</w:t>
      </w:r>
      <w:commentRangeEnd w:id="8"/>
      <w:r w:rsidR="004D07CC">
        <w:rPr>
          <w:rStyle w:val="CommentReference"/>
          <w:rFonts w:asciiTheme="minorHAnsi" w:hAnsiTheme="minorHAnsi"/>
          <w:lang w:val="en-US"/>
        </w:rPr>
        <w:commentReference w:id="8"/>
      </w:r>
      <w:r>
        <w:t xml:space="preserve"> substantial amount of variation in an individual’s phenotype is determined by </w:t>
      </w:r>
      <w:r w:rsidR="00E5174D">
        <w:t>formative</w:t>
      </w:r>
      <w:r>
        <w:t xml:space="preserve"> processes that occur during embryonic d</w:t>
      </w:r>
      <w:r w:rsidR="00F17EF8">
        <w:t>evelopment</w:t>
      </w:r>
      <w:r>
        <w:t xml:space="preserve">. </w:t>
      </w:r>
      <w:r w:rsidR="0017410F">
        <w:t>E</w:t>
      </w:r>
      <w:r w:rsidR="00F17EF8">
        <w:t xml:space="preserve">nvironmental </w:t>
      </w:r>
      <w:r w:rsidR="00885D54">
        <w:lastRenderedPageBreak/>
        <w:t>perturbations</w:t>
      </w:r>
      <w:r w:rsidR="00F17EF8">
        <w:t xml:space="preserve"> </w:t>
      </w:r>
      <w:r>
        <w:t xml:space="preserve">during this </w:t>
      </w:r>
      <w:r w:rsidR="0086509B">
        <w:t>critical</w:t>
      </w:r>
      <w:r>
        <w:t xml:space="preserve"> period </w:t>
      </w:r>
      <w:r w:rsidR="00F17EF8">
        <w:t xml:space="preserve">can </w:t>
      </w:r>
      <w:r w:rsidR="0050415F">
        <w:t xml:space="preserve">have </w:t>
      </w:r>
      <w:r w:rsidR="003907F1">
        <w:t>persistent</w:t>
      </w:r>
      <w:r w:rsidR="00885D54">
        <w:t xml:space="preserve"> </w:t>
      </w:r>
      <w:r w:rsidR="0050415F">
        <w:t>effects on an</w:t>
      </w:r>
      <w:r>
        <w:t xml:space="preserve"> individual’s physiology, morphology, behaviour and life history</w:t>
      </w:r>
      <w:r w:rsidR="0079245F">
        <w:t xml:space="preserve"> </w:t>
      </w:r>
      <w:r w:rsidR="00076B26">
        <w:fldChar w:fldCharType="begin"/>
      </w:r>
      <w:r w:rsidR="00406CC8">
        <w:instrText xml:space="preserve"> ADDIN ZOTERO_ITEM CSL_CITATION {"citationID":"NblXhVsi","properties":{"formattedCitation":"(Eyck et al., 2019; Noble et al., 2018; O\\uc0\\u8217{}Dea et al., 2019)","plainCitation":"(Eyck et al., 2019; Noble et al., 2018; O’Dea et al., 2019)","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schema":"https://github.com/citation-style-language/schema/raw/master/csl-citation.json"} </w:instrText>
      </w:r>
      <w:r w:rsidR="00076B26">
        <w:fldChar w:fldCharType="separate"/>
      </w:r>
      <w:r w:rsidR="00406CC8" w:rsidRPr="00406CC8">
        <w:rPr>
          <w:rFonts w:cs="Times New Roman"/>
          <w:lang w:val="en-GB"/>
        </w:rPr>
        <w:t>(Eyck et al., 2019; Noble et al., 2018; O’Dea et al., 2019)</w:t>
      </w:r>
      <w:r w:rsidR="00076B26">
        <w:fldChar w:fldCharType="end"/>
      </w:r>
      <w:r>
        <w:t>.</w:t>
      </w:r>
      <w:r w:rsidR="005649D7">
        <w:t xml:space="preserve"> </w:t>
      </w:r>
      <w:r w:rsidR="00FA39C5">
        <w:t xml:space="preserve">Developmental shifts may be adaptative if it allows organisms to better </w:t>
      </w:r>
      <w:r w:rsidR="00114FED">
        <w:t xml:space="preserve">cope </w:t>
      </w:r>
      <w:r w:rsidR="00FA39C5">
        <w:t xml:space="preserve">in similar environments experienced later in life </w:t>
      </w:r>
      <w:r w:rsidR="00FA39C5">
        <w:fldChar w:fldCharType="begin"/>
      </w:r>
      <w:r w:rsidR="00FA39C5">
        <w:instrText xml:space="preserve"> ADDIN ZOTERO_ITEM CSL_CITATION {"citationID":"p7QsbXK3","properties":{"formattedCitation":"(Beldade et al., 2011)","plainCitation":"(Beldade et al., 2011)","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schema":"https://github.com/citation-style-language/schema/raw/master/csl-citation.json"} </w:instrText>
      </w:r>
      <w:r w:rsidR="00FA39C5">
        <w:fldChar w:fldCharType="separate"/>
      </w:r>
      <w:r w:rsidR="00FA39C5">
        <w:rPr>
          <w:noProof/>
        </w:rPr>
        <w:t>(Beldade et al., 2011)</w:t>
      </w:r>
      <w:r w:rsidR="00FA39C5">
        <w:fldChar w:fldCharType="end"/>
      </w:r>
      <w:r w:rsidR="00FA39C5">
        <w:t>. However, environment-phenotype mismatches can occur when developmental cues fail to predict late</w:t>
      </w:r>
      <w:r w:rsidR="00114FED">
        <w:t>r</w:t>
      </w:r>
      <w:r w:rsidR="00FA39C5">
        <w:t xml:space="preserve"> life environments </w:t>
      </w:r>
      <w:r w:rsidR="00FA39C5">
        <w:fldChar w:fldCharType="begin"/>
      </w:r>
      <w:r w:rsidR="00FA39C5">
        <w:instrText xml:space="preserve"> ADDIN ZOTERO_ITEM CSL_CITATION {"citationID":"HNZpDEpb","properties":{"formattedCitation":"(Auld et al., 2010; Bonamour et al., 2019)","plainCitation":"(Auld et al., 2010; Bonamour et al., 2019)","noteIndex":0},"citationItems":[{"id":3665,"uris":["http://zotero.org/users/1379426/items/4YPCW9SU"],"uri":["http://zotero.org/users/1379426/items/4YPCW9SU"],"itemData":{"id":3665,"type":"article-journal","abstract":"When the optimal phenotype differs among environments, adaptive phenotypic plasticity can evolve unless constraints impede such evolution. Costs and limits of plasticity have been proposed as important constraints on the evolution of plasticity, yet confusion exists over their distinction. We attempt to clarify these concepts by reviewing their categorization and measurement, highlighting how costs and limits are defined in different currencies (and may describe the same phenomenon). Conclusions from studies that measure the costs of plasticity have been equivocal, but we caution that these conclusions may be premature owing to a potentially common correlation between environment-specific trait values and the magnitude of trait plasticities (i.e. multi-collinearity) that results in imprecise and/or biased estimates of the costs. Meanwhile, our understanding of the limits of plasticity, and how they may be underlain by the costs of plasticity, is still in its infancy. Based on our re-evaluation of these constraints, we discuss areas for future research.","container-title":"Proceedings of the Royal Society B: Biological Sciences","DOI":"10.1098/rspb.2009.1355","issue":"1681","journalAbbreviation":"Proceedings of the Royal Society B: Biological Sciences","note":"publisher: Royal Society","page":"503-511","source":"royalsocietypublishing.org (Atypon)","title":"Re-evaluating the costs and limits of adaptive phenotypic plasticity","volume":"277","author":[{"family":"Auld","given":"Josh R."},{"family":"Agrawal","given":"Anurag A."},{"family":"Relyea","given":"Rick A."}],"issued":{"date-parts":[["2010",2,22]]}}},{"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FA39C5">
        <w:fldChar w:fldCharType="separate"/>
      </w:r>
      <w:r w:rsidR="00FA39C5">
        <w:rPr>
          <w:noProof/>
        </w:rPr>
        <w:t>(Auld et al., 2010; Bonamour et al., 2019)</w:t>
      </w:r>
      <w:r w:rsidR="00FA39C5">
        <w:fldChar w:fldCharType="end"/>
      </w:r>
      <w:r w:rsidR="00FA39C5">
        <w:t xml:space="preserve">. </w:t>
      </w:r>
      <w:r w:rsidR="004D7445">
        <w:t xml:space="preserve">A multitude of traits throughout an animal’s life is labile; reversibly responding to environmental change. </w:t>
      </w:r>
      <w:r w:rsidR="00114FED">
        <w:t>Reversible plasticity</w:t>
      </w:r>
      <w:r w:rsidR="004D7445">
        <w:t xml:space="preserve"> in phenotypic traits allow individuals to adjust to moment-to-moment changes in their surroundings </w:t>
      </w:r>
      <w:r w:rsidR="004D7445">
        <w:fldChar w:fldCharType="begin"/>
      </w:r>
      <w:r w:rsidR="004D7445">
        <w:instrText xml:space="preserve"> ADDIN ZOTERO_ITEM CSL_CITATION {"citationID":"PkaIcdjy","properties":{"formattedCitation":"(Piersma &amp; Drent, 2003)","plainCitation":"(Piersma &amp; Drent, 2003)","noteIndex":0},"citationItems":[{"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in Ecology &amp;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schema":"https://github.com/citation-style-language/schema/raw/master/csl-citation.json"} </w:instrText>
      </w:r>
      <w:r w:rsidR="004D7445">
        <w:fldChar w:fldCharType="separate"/>
      </w:r>
      <w:r w:rsidR="004D7445">
        <w:rPr>
          <w:noProof/>
        </w:rPr>
        <w:t>(Piersma &amp; Drent, 2003)</w:t>
      </w:r>
      <w:r w:rsidR="004D7445">
        <w:fldChar w:fldCharType="end"/>
      </w:r>
      <w:r w:rsidR="004D7445">
        <w:t>.</w:t>
      </w:r>
      <w:r w:rsidR="004D7445" w:rsidRPr="004D7445">
        <w:t xml:space="preserve"> </w:t>
      </w:r>
      <w:r w:rsidR="00FA39C5">
        <w:t xml:space="preserve">Reversible plasticity can be broadly classified into two categories, namely acclimation and phenotypic flexibility </w:t>
      </w:r>
      <w:r w:rsidR="00FA39C5">
        <w:fldChar w:fldCharType="begin"/>
      </w:r>
      <w:r w:rsidR="00FA39C5">
        <w:instrText xml:space="preserve"> ADDIN ZOTERO_ITEM CSL_CITATION {"citationID":"PyOAYXtg","properties":{"formattedCitation":"(Havird et al., 2020; Piersma &amp; Drent, 2003)","plainCitation":"(Havird et al., 2020; Piersma &amp; Drent, 2003)","noteIndex":0},"citationItems":[{"id":3852,"uris":["http://zotero.org/users/1379426/items/IQ2XGAJ6"],"uri":["http://zotero.org/users/1379426/items/IQ2XGAJ6"],"itemData":{"id":3852,"type":"article-journal","abstract":"Characterizing thermal acclimation is a common goal of eco-physiological studies and has important implications for models of climate change and environmental adaptation. However, quantifying thermal acclimation in biological rate processes is not straightforward because many rates increase with temperature due to the acute effect of thermodynamics on molecular interactions. Disentangling such passive plastic responses from active acclimation responses is critical for describing patterns of thermal acclimation. Here, we reviewed published studies and distinguished between different study designs measuring the acute (i.e. passive) and acclimated (i.e. active) effects of temperature on metabolic rate. We then developed a method to quantify and classify acclimation responses by comparing acute and acclimated Q10 values. Finally, we applied this method using meta-analysis to characterize thermal acclimation in metabolic rates of ectothermic animals. We reviewed 258 studies measuring thermal effects on metabolic rates, and found that a majority of these studies (74%) did not allow for quantifying the independent effects of acclimation. Such studies were more common when testing aquatic taxa and continue to be published even in recent years. A meta-analysis of 96 studies where acclimation could be quantified (using 1,072 Q10 values) revealed that ‘partial compensation’ was the most common acclimation response (i.e. acclimation tended to offset the passive change in metabolic rate due to acute temperature changes). However, ‘no acclimation’ and ‘inverse compensation’, in which acclimation further augmented the acute change in metabolic rate, were also common. Acclimation responses differed among taxa, habitats and with experimental design. Amphibians and other terrestrial taxa tended to show weak acclimation responses, whereas fishes and other aquatic taxa tended to show stronger compensatory responses. Increasing how long the animal was allowed to adjust to a new test temperature increased the acclimation response, but body size did not. Acclimation responses were also stronger with longer acclimation durations. Collectively, these results highlight the importance of using the appropriate experimental design to investigate and estimate thermal acclimation of biological rates. To facilitate and guide future studies of thermal acclimation, we end with some suggestions for designing and interpreting experiments. A free Plain Language Summary can be found within the Supporting Information of this article.","container-title":"Functional Ecology","DOI":"10.1111/1365-2435.13534","ISSN":"1365-2435","issue":"5","language":"en","note":"_eprint: https://besjournals.onlinelibrary.wiley.com/doi/pdf/10.1111/1365-2435.13534","page":"1015-1028","source":"Wiley Online Library","title":"Distinguishing between active plasticity due to thermal acclimation and passive plasticity due to Q10 effects: Why methodology matters","title-short":"Distinguishing between active plasticity due to thermal acclimation and passive plasticity due to Q10 effects","volume":"34","author":[{"family":"Havird","given":"Justin C."},{"family":"Neuwald","given":"Jennifer L."},{"family":"Shah","given":"Alisha A."},{"family":"Mauro","given":"Alexander"},{"family":"Marshall","given":"Craig A."},{"family":"Ghalambor","given":"Cameron K."}],"issued":{"date-parts":[["2020"]]}}},{"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in Ecology &amp;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schema":"https://github.com/citation-style-language/schema/raw/master/csl-citation.json"} </w:instrText>
      </w:r>
      <w:r w:rsidR="00FA39C5">
        <w:fldChar w:fldCharType="separate"/>
      </w:r>
      <w:r w:rsidR="00FA39C5">
        <w:rPr>
          <w:noProof/>
        </w:rPr>
        <w:t>(Havird et al., 2020; Piersma &amp; Drent, 2003)</w:t>
      </w:r>
      <w:r w:rsidR="00FA39C5">
        <w:fldChar w:fldCharType="end"/>
      </w:r>
      <w:r w:rsidR="00FA39C5">
        <w:t>. Acclimation is generally a slower form of plasticity and involves remodelling of physiological systems over longer periods with chronic exposure to an environmental cue</w:t>
      </w:r>
      <w:ins w:id="9" w:author="fonti.kar@gmail.com" w:date="2020-10-23T16:29:00Z">
        <w:r w:rsidR="00A7085F">
          <w:t xml:space="preserve"> </w:t>
        </w:r>
      </w:ins>
      <w:r w:rsidR="00A7085F">
        <w:fldChar w:fldCharType="begin"/>
      </w:r>
      <w:r w:rsidR="00A7085F">
        <w:instrText xml:space="preserve"> ADDIN ZOTERO_ITEM CSL_CITATION {"citationID":"vZP8k8DN","properties":{"formattedCitation":"(Seebacher, 2005)","plainCitation":"(Seebacher, 2005)","noteIndex":0},"citationItems":[{"id":1429,"uris":["http://zotero.org/users/1379426/items/E47SFJTN"],"uri":["http://zotero.org/users/1379426/items/E47SFJTN"],"itemData":{"id":1429,"type":"article-journal","abstract":"... 1995)—are constant physiological reaction rates in spite of variable body temperature, as specified by ... 159–170CrossRefPubMed. Tsuji J (1988a) Seasonal profiles of standard metabolic rate of ... Zool 61:230–240. Tsuji J (1988b) Thermal acclimation of metabolism in Sceloporus ...","container-title":"Journal of Comparative Physiology B","DOI":"10.1007/s00360-005-0010-6","issue":"7","language":"English","note":"PMID: 16034580","page":"453–461","title":"A review of thermoregulation and physiological performance in reptiles: what is the role of phenotypic flexibility?","volume":"175","author":[{"family":"Seebacher","given":"Frank"}],"issued":{"date-parts":[["2005",7]]}}}],"schema":"https://github.com/citation-style-language/schema/raw/master/csl-citation.json"} </w:instrText>
      </w:r>
      <w:r w:rsidR="00A7085F">
        <w:fldChar w:fldCharType="separate"/>
      </w:r>
      <w:r w:rsidR="00A7085F">
        <w:rPr>
          <w:noProof/>
        </w:rPr>
        <w:t>(Seebacher, 2005)</w:t>
      </w:r>
      <w:r w:rsidR="00A7085F">
        <w:fldChar w:fldCharType="end"/>
      </w:r>
      <w:r w:rsidR="00FA39C5">
        <w:t xml:space="preserve">. Whereas, phenotypic flexibility describes short-term changes in traits induced by acute exposure to an environmental cue, such as changes in </w:t>
      </w:r>
      <w:r w:rsidR="00114FED">
        <w:t>metabolic rate</w:t>
      </w:r>
      <w:r w:rsidR="00FA39C5">
        <w:t xml:space="preserve"> in response to acute temperature </w:t>
      </w:r>
      <w:r w:rsidR="00FA39C5">
        <w:fldChar w:fldCharType="begin"/>
      </w:r>
      <w:r w:rsidR="00FA39C5">
        <w:instrText xml:space="preserve"> ADDIN ZOTERO_ITEM CSL_CITATION {"citationID":"hbSJDkNe","properties":{"formattedCitation":"(Piersma &amp; Drent, 2003; Piersma &amp; Lindstr\\uc0\\u246{}m, 1997)","plainCitation":"(Piersma &amp; Drent, 2003; Piersma &amp; Lindström, 1997)","noteIndex":0},"citationItems":[{"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in Ecology &amp;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id":3671,"uris":["http://zotero.org/users/1379426/items/UMPYRDLP"],"uri":["http://zotero.org/users/1379426/items/UMPYRDLP"],"itemData":{"id":3671,"type":"article-journal","container-title":"Trends in Ecology &amp; Evolution","DOI":"10.1016/S0169-5347(97)01003-3","ISSN":"0169-5347","issue":"4","language":"en","note":"publisher: Elsevier Current Trends","page":"134-138","source":"www-sciencedirect-com.wwwproxy1.library.unsw.edu.au","title":"Rapid reversible changes in organ size as a component of adaptive behaviour","volume":"12","author":[{"family":"Piersma","given":"Theunis"},{"family":"Lindström","given":"Åke"}],"issued":{"date-parts":[["1997",4,1]]}}}],"schema":"https://github.com/citation-style-language/schema/raw/master/csl-citation.json"} </w:instrText>
      </w:r>
      <w:r w:rsidR="00FA39C5">
        <w:fldChar w:fldCharType="separate"/>
      </w:r>
      <w:r w:rsidR="00FA39C5" w:rsidRPr="009137B0">
        <w:rPr>
          <w:rFonts w:cs="Times New Roman"/>
          <w:lang w:val="en-GB"/>
        </w:rPr>
        <w:t>(Piersma &amp; Drent, 2003; Piersma &amp; Lindström, 1997)</w:t>
      </w:r>
      <w:r w:rsidR="00FA39C5">
        <w:fldChar w:fldCharType="end"/>
      </w:r>
      <w:r w:rsidR="00FA39C5">
        <w:t>.</w:t>
      </w:r>
      <w:commentRangeStart w:id="10"/>
      <w:r w:rsidR="00FA39C5">
        <w:t xml:space="preserve">While it is widely </w:t>
      </w:r>
      <w:r w:rsidR="00CC76E9">
        <w:t xml:space="preserve">known </w:t>
      </w:r>
      <w:r w:rsidR="00FA39C5">
        <w:t xml:space="preserve">that cues experienced during early stages of development can have a profound impact on the mean trait value, recent evidence suggests that the same cues also affect </w:t>
      </w:r>
      <w:r w:rsidR="00A7085F">
        <w:t>trait plasticity</w:t>
      </w:r>
      <w:r w:rsidR="00FA39C5">
        <w:t xml:space="preserve"> later in life </w:t>
      </w:r>
      <w:r w:rsidR="00FA39C5">
        <w:fldChar w:fldCharType="begin"/>
      </w:r>
      <w:r w:rsidR="00FA39C5">
        <w:instrText xml:space="preserve"> ADDIN ZOTERO_ITEM CSL_CITATION {"citationID":"e5NT6Bvt","properties":{"formattedCitation":"(reviewed in Beaman et al., 2016)","plainCitation":"(reviewed in Beaman et al., 2016)","noteIndex":0},"citationItems":[{"id":"VXdOaC0v/l5Otd3uF","uris":["http://zotero.org/users/1379426/items/KZHAWEA3"],"uri":["http://zotero.org/users/1379426/items/KZHAWEA3"],"itemData":{"id":"EVLm6rNL/At3lk3BH","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prefix":"reviewed in "}],"schema":"https://github.com/citation-style-language/schema/raw/master/csl-citation.json"} </w:instrText>
      </w:r>
      <w:r w:rsidR="00FA39C5">
        <w:fldChar w:fldCharType="separate"/>
      </w:r>
      <w:r w:rsidR="00FA39C5">
        <w:rPr>
          <w:noProof/>
        </w:rPr>
        <w:t>(reviewed in Beaman et al., 2016)</w:t>
      </w:r>
      <w:r w:rsidR="00FA39C5">
        <w:fldChar w:fldCharType="end"/>
      </w:r>
      <w:r w:rsidR="00FA39C5">
        <w:t xml:space="preserve">. </w:t>
      </w:r>
      <w:commentRangeEnd w:id="10"/>
      <w:r w:rsidR="009875DA">
        <w:rPr>
          <w:rStyle w:val="CommentReference"/>
          <w:rFonts w:asciiTheme="minorHAnsi" w:hAnsiTheme="minorHAnsi"/>
          <w:lang w:val="en-US"/>
        </w:rPr>
        <w:commentReference w:id="10"/>
      </w:r>
    </w:p>
    <w:p w14:paraId="47944E1A" w14:textId="77777777" w:rsidR="00093641" w:rsidRDefault="00093641" w:rsidP="008E1938">
      <w:pPr>
        <w:pStyle w:val="Thesisnormal"/>
      </w:pPr>
    </w:p>
    <w:p w14:paraId="6A921CB0" w14:textId="0BB8E930" w:rsidR="009270CD" w:rsidRDefault="00A27855" w:rsidP="008E1938">
      <w:pPr>
        <w:pStyle w:val="Thesisnormal"/>
      </w:pPr>
      <w:commentRangeStart w:id="11"/>
      <w:commentRangeStart w:id="12"/>
      <w:r>
        <w:t>Reversible plasticity</w:t>
      </w:r>
      <w:r w:rsidR="00EF79BA">
        <w:t xml:space="preserve"> may</w:t>
      </w:r>
      <w:r>
        <w:t xml:space="preserve"> be able to</w:t>
      </w:r>
      <w:r w:rsidR="00EF79BA">
        <w:t xml:space="preserve"> alleviate costs associated with phenotype </w:t>
      </w:r>
      <w:commentRangeStart w:id="13"/>
      <w:commentRangeStart w:id="14"/>
      <w:r w:rsidR="00EF79BA">
        <w:t>mismatches induced by early life environments</w:t>
      </w:r>
      <w:commentRangeEnd w:id="11"/>
      <w:r w:rsidR="00352DA8">
        <w:rPr>
          <w:rStyle w:val="CommentReference"/>
          <w:rFonts w:asciiTheme="minorHAnsi" w:hAnsiTheme="minorHAnsi"/>
          <w:lang w:val="en-US"/>
        </w:rPr>
        <w:commentReference w:id="11"/>
      </w:r>
      <w:commentRangeEnd w:id="12"/>
      <w:r w:rsidR="004D07CC">
        <w:rPr>
          <w:rStyle w:val="CommentReference"/>
          <w:rFonts w:asciiTheme="minorHAnsi" w:hAnsiTheme="minorHAnsi"/>
          <w:lang w:val="en-US"/>
        </w:rPr>
        <w:commentReference w:id="12"/>
      </w:r>
      <w:r w:rsidR="00FA39C5" w:rsidRPr="00FA39C5">
        <w:t xml:space="preserve"> </w:t>
      </w:r>
      <w:r w:rsidR="00FA39C5">
        <w:fldChar w:fldCharType="begin"/>
      </w:r>
      <w:r w:rsidR="00FA39C5">
        <w:instrText xml:space="preserve"> ADDIN ZOTERO_ITEM CSL_CITATION {"citationID":"HwYoI2LL","properties":{"formattedCitation":"(Angilletta Jr et al., 2003; Ghalambor et al., 2007)","plainCitation":"(Angilletta Jr et al., 2003; Ghalambor et al., 2007)","noteIndex":0},"citationItems":[{"id":497,"uris":["http://zotero.org/users/1379426/items/7BMUJTVS"],"uri":["http://zotero.org/users/1379426/items/7BMUJTVS"],"itemData":{"id":497,"type":"article-journal","container-title":"Trends Ecol Evol","DOI":"10.1016/S0169-5347(03)00087-9","issue":"5","language":"English","page":"234–240","title":"Tradeoffs and the evolution of thermal reaction norms","volume":"18","author":[{"family":"Angilletta Jr","given":"Michael J"},{"family":"Wilson","given":"Robbie S"},{"family":"Navas","given":"Carlos A"},{"family":"James","given":"Rob S"}],"issued":{"date-parts":[["2003",5]]}}},{"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FA39C5">
        <w:fldChar w:fldCharType="separate"/>
      </w:r>
      <w:r w:rsidR="00FA39C5">
        <w:rPr>
          <w:noProof/>
        </w:rPr>
        <w:t>(Angilletta Jr et al., 2003; Ghalambor et al., 2007)</w:t>
      </w:r>
      <w:r w:rsidR="00FA39C5">
        <w:fldChar w:fldCharType="end"/>
      </w:r>
      <w:r w:rsidR="00FA39C5">
        <w:t>.</w:t>
      </w:r>
      <w:r w:rsidR="009875DA">
        <w:t xml:space="preserve"> </w:t>
      </w:r>
      <w:r w:rsidR="005B0F5B">
        <w:t xml:space="preserve">Cues experienced during development not only convey information about </w:t>
      </w:r>
      <w:r w:rsidR="00D21454">
        <w:t>average</w:t>
      </w:r>
      <w:r w:rsidR="005B0F5B">
        <w:t xml:space="preserve"> changes in the environment</w:t>
      </w:r>
      <w:r w:rsidR="0032399E">
        <w:t>,</w:t>
      </w:r>
      <w:r w:rsidR="005B0F5B">
        <w:t xml:space="preserve"> </w:t>
      </w:r>
      <w:r w:rsidR="00D21454">
        <w:t>such as decreases in precipitation</w:t>
      </w:r>
      <w:r w:rsidR="0032399E">
        <w:t>,</w:t>
      </w:r>
      <w:r w:rsidR="00D21454">
        <w:t xml:space="preserve"> </w:t>
      </w:r>
      <w:r w:rsidR="005B0F5B">
        <w:t>but also its variability</w:t>
      </w:r>
      <w:r w:rsidR="00D21454">
        <w:t xml:space="preserve"> </w:t>
      </w:r>
      <w:r w:rsidR="0032399E">
        <w:t>(</w:t>
      </w:r>
      <w:r w:rsidR="00D21454">
        <w:t>i.e. how often rainfall occurs</w:t>
      </w:r>
      <w:r w:rsidR="0032399E">
        <w:t>)</w:t>
      </w:r>
      <w:r w:rsidR="005B0F5B">
        <w:t xml:space="preserve"> </w:t>
      </w:r>
      <w:r w:rsidR="005B0F5B">
        <w:fldChar w:fldCharType="begin"/>
      </w:r>
      <w:r w:rsidR="00A6605B">
        <w:instrText xml:space="preserve"> ADDIN ZOTERO_ITEM CSL_CITATION {"citationID":"Apl8Lh6H","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5B0F5B">
        <w:fldChar w:fldCharType="separate"/>
      </w:r>
      <w:r w:rsidR="005B0F5B">
        <w:rPr>
          <w:noProof/>
        </w:rPr>
        <w:t>(Bonamour et al., 2019)</w:t>
      </w:r>
      <w:r w:rsidR="005B0F5B">
        <w:fldChar w:fldCharType="end"/>
      </w:r>
      <w:r w:rsidR="005B0F5B">
        <w:t xml:space="preserve">. </w:t>
      </w:r>
      <w:r w:rsidR="00D21454">
        <w:t>When environments shift predictably, f</w:t>
      </w:r>
      <w:r w:rsidR="005B0F5B">
        <w:t xml:space="preserve">lexibility in </w:t>
      </w:r>
      <w:r w:rsidR="00BB215E">
        <w:t xml:space="preserve">the average </w:t>
      </w:r>
      <w:r w:rsidR="005B0F5B">
        <w:t xml:space="preserve">phenotype </w:t>
      </w:r>
      <w:r w:rsidR="00BB215E">
        <w:t>would</w:t>
      </w:r>
      <w:r w:rsidR="005B0F5B">
        <w:t xml:space="preserve"> be advantageous </w:t>
      </w:r>
      <w:r w:rsidR="00F14157">
        <w:t xml:space="preserve">because individuals can </w:t>
      </w:r>
      <w:r w:rsidR="00A7085F">
        <w:t>compensate the effects of the</w:t>
      </w:r>
      <w:r w:rsidR="00316B38">
        <w:t xml:space="preserve"> </w:t>
      </w:r>
      <w:r w:rsidR="00D21454">
        <w:t xml:space="preserve">prevailing conditions </w:t>
      </w:r>
      <w:r w:rsidR="006765B0">
        <w:t xml:space="preserve">to avoid discrepancies between </w:t>
      </w:r>
      <w:r w:rsidR="00D21454">
        <w:t xml:space="preserve">the </w:t>
      </w:r>
      <w:r w:rsidR="006765B0">
        <w:t>environment and the phenotype</w:t>
      </w:r>
      <w:r w:rsidR="00CD2128">
        <w:t xml:space="preserve"> </w:t>
      </w:r>
      <w:r w:rsidR="00CD2128">
        <w:fldChar w:fldCharType="begin"/>
      </w:r>
      <w:r w:rsidR="00CD2128">
        <w:instrText xml:space="preserve"> ADDIN ZOTERO_ITEM CSL_CITATION {"citationID":"6v7z1hGr","properties":{"formattedCitation":"(Botero et al., 2015)","plainCitation":"(Botero et al., 2015)","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schema":"https://github.com/citation-style-language/schema/raw/master/csl-citation.json"} </w:instrText>
      </w:r>
      <w:r w:rsidR="00CD2128">
        <w:fldChar w:fldCharType="separate"/>
      </w:r>
      <w:r w:rsidR="00CD2128">
        <w:rPr>
          <w:noProof/>
        </w:rPr>
        <w:t>(Botero et al., 2015)</w:t>
      </w:r>
      <w:r w:rsidR="00CD2128">
        <w:fldChar w:fldCharType="end"/>
      </w:r>
      <w:r w:rsidR="00F14157">
        <w:t>.</w:t>
      </w:r>
      <w:r w:rsidR="000E32FE">
        <w:t xml:space="preserve"> For example, seasonal </w:t>
      </w:r>
      <w:r w:rsidR="00181EFB">
        <w:t>variation</w:t>
      </w:r>
      <w:r w:rsidR="000E32FE">
        <w:t xml:space="preserve"> in temperature during development reliably predicts dispersal strategies in adult spiders</w:t>
      </w:r>
      <w:r w:rsidR="00965E43">
        <w:t xml:space="preserve"> (</w:t>
      </w:r>
      <w:r w:rsidR="00965E43">
        <w:rPr>
          <w:i/>
          <w:iCs/>
        </w:rPr>
        <w:t>Erigone atra</w:t>
      </w:r>
      <w:r w:rsidR="00965E43">
        <w:t>)</w:t>
      </w:r>
      <w:r w:rsidR="000E32FE">
        <w:t xml:space="preserve">, </w:t>
      </w:r>
      <w:r w:rsidR="00114FED">
        <w:t>possibly</w:t>
      </w:r>
      <w:r w:rsidR="00A7085F">
        <w:t xml:space="preserve"> </w:t>
      </w:r>
      <w:r w:rsidR="000E32FE">
        <w:t xml:space="preserve">in response to changes in resource availability </w:t>
      </w:r>
      <w:r w:rsidR="000E32FE">
        <w:fldChar w:fldCharType="begin"/>
      </w:r>
      <w:r w:rsidR="000E32FE">
        <w:instrText xml:space="preserve"> ADDIN ZOTERO_ITEM CSL_CITATION {"citationID":"ASQTHQ5g","properties":{"formattedCitation":"(Bonte et al., 2008)","plainCitation":"(Bonte et al., 2008)","noteIndex":0},"citationItems":[{"id":3858,"uris":["http://zotero.org/users/1379426/items/PX97KVE9"],"uri":["http://zotero.org/users/1379426/items/PX97KVE9"],"itemData":{"id":3858,"type":"article-journal","abstract":"Understanding the causes and consequences of dispersal is a prerequisite for the effective management of natural populations. Rather than treating dispersal as a fixed trait, it should be considered a plastic process that responds to both genetic and environmental conditions. Here, we consider how the ambient temperature experienced by juvenile Erigone atra, a spider inhabiting crop habitat, influences adult dispersal. This species exhibits 2 distinct forms of dispersal, ballooning (long distance) and rappelling (short distance). Using a half-sib design we raised individuals under 4 different temperature regimes and quantified the spiders' propensity to balloon and to rappel. Additionally, as an indicator of investment in settlement, we determined the size of the webs build by the spiders following dispersal. The optimal temperature regimes for reproduction and overall dispersal investment were 20 °C and 25 °C. Propensity to perform short-distance movements was lowest at 15 °C, whereas for long-distance dispersal it was lowest at 30 °C. Plasticity in dispersal was in the direction predicted on the basis of the risks associated with seasonal changes in habitat availability; long-distance ballooning occurred more frequently under cooler, spring-like conditions and short-distance rappelling under warmer, summer-like conditions. Based on these findings, we conclude that thermal conditions during development provide juvenile spiders with information about the environmental conditions they are likely to encounter as adults and that this information influences the spider's dispersal strategy. Climate change may result in suboptimal adult dispersal behavior, with potentially deleterious population level consequences.","container-title":"Proceedings of the National Academy of Sciences","DOI":"10.1073/pnas.0806830105","ISSN":"0027-8424, 1091-6490","issue":"44","journalAbbreviation":"PNAS","language":"en","note":"publisher: National Academy of Sciences\nsection: Biological Sciences","page":"17000-17005","source":"www.pnas.org","title":"Thermal conditions during juvenile development affect adult dispersal in a spider","volume":"105","author":[{"family":"Bonte","given":"Dries"},{"family":"Travis","given":"Justin M. J."},{"family":"Clercq","given":"Nele De"},{"family":"Zwertvaegher","given":"Ingrid"},{"family":"Lens","given":"Luc"}],"issued":{"date-parts":[["2008",11,4]]}}}],"schema":"https://github.com/citation-style-language/schema/raw/master/csl-citation.json"} </w:instrText>
      </w:r>
      <w:r w:rsidR="000E32FE">
        <w:fldChar w:fldCharType="separate"/>
      </w:r>
      <w:r w:rsidR="000E32FE">
        <w:rPr>
          <w:noProof/>
        </w:rPr>
        <w:t>(Bonte et al., 2008)</w:t>
      </w:r>
      <w:r w:rsidR="000E32FE">
        <w:fldChar w:fldCharType="end"/>
      </w:r>
      <w:r w:rsidR="000E32FE">
        <w:t xml:space="preserve">. </w:t>
      </w:r>
      <w:r>
        <w:t xml:space="preserve">The interaction of early- and later life plasticity is supported by a </w:t>
      </w:r>
      <w:r w:rsidR="009875DA">
        <w:t>few</w:t>
      </w:r>
      <w:r>
        <w:t xml:space="preserve"> studies that show developmental differences in </w:t>
      </w:r>
      <w:r w:rsidR="00A7085F">
        <w:t xml:space="preserve">plasticity </w:t>
      </w:r>
      <w:r>
        <w:t xml:space="preserve">of a variety of traits </w:t>
      </w:r>
      <w:r w:rsidR="00316B38">
        <w:t>including</w:t>
      </w:r>
      <w:r>
        <w:t xml:space="preserve"> </w:t>
      </w:r>
      <w:r w:rsidR="00C571D3">
        <w:t>mitochondrial</w:t>
      </w:r>
      <w:r w:rsidR="00CD2128">
        <w:t xml:space="preserve"> function </w:t>
      </w:r>
      <w:r w:rsidR="00CD2128">
        <w:fldChar w:fldCharType="begin"/>
      </w:r>
      <w:r w:rsidR="00CD2128">
        <w:instrText xml:space="preserve"> ADDIN ZOTERO_ITEM CSL_CITATION {"citationID":"PFwqrlYE","properties":{"formattedCitation":"(Shama et al., 2014)","plainCitation":"(Shama et al., 2014)","noteIndex":0},"citationItems":[{"id":3283,"uris":["http://zotero.org/users/1379426/items/7NK2JVZJ"],"uri":["http://zotero.org/users/1379426/items/7NK2JVZJ"],"itemData":{"id":3283,"type":"article-journal","abstract":"Our study addresses the role of non-genetic and genetic inheritance in shaping the adaptive potential of populations under a warming ocean scenario. We used a combined experimental approach [transgenerational plasticity (TGP) and quantitative genetics] to partition the relative contribution of maternal vs. paternal (additive genetic) effects to offspring body size (a key component of fitness), and investigated a potential physiological mechanism (mitochondrial respiration capacities) underlying whole-organism growth/size responses. In very early stages of growth (up to 30 days), offspring body size of marine sticklebacks benefited from maternal TGP: offspring of mothers acclimated to 17 °C were larger when reared at 17 °C, and offspring of mothers acclimated to 21 °C were larger when reared at 21 °C. The benefits of maternal TGP on body size were stronger and persisted longer (up to 60 days) for offspring reared in the warmer (21 °C) environment, suggesting that maternal effects will be highly relevant for climate change scenarios in this system. Mitochondrial respiration capacities measured on mature offspring (F1 adults) matched the pattern of TGP for juvenile body size, providing an intuitive mechanistic basis for the maternal acclimation persisting into adulthood. Size differences between temperatures seen at early growth stages remained in the F1 adults, linking offspring body size to maternal inheritance of mitochondria. Lower maternal variance components in the warmer environment were mostly driven by mothers acclimated to ambient (colder) conditions, further supporting our tenet that maternal effects were stronger at elevated temperature. Importantly, all parent–offspring temperature combination groups showed genotype × environment (G × E) interactions, suggesting that reaction norms have the potential to evolve. To summarize, TGP and G × E interactions work in concert to mediate impacts of ocean warming on metabolic capacity and early growth of marine sticklebacks. TGP can buffer short-term detrimental effects of climate warming and may buy time for genetic adaptation to catch up, therefore markedly contributing to the evolutionary potential and persistence of populations under climate change.","container-title":"Functional Ecology","DOI":"10.1111/1365-2435.12280","ISSN":"1365-2435","issue":"6","language":"en","note":"_eprint: https://besjournals.onlinelibrary.wiley.com/doi/pdf/10.1111/1365-2435.12280","page":"1482-1493","source":"Wiley Online Library","title":"Transgenerational plasticity in marine sticklebacks: maternal effects mediate impacts of a warming ocean","title-short":"Transgenerational plasticity in marine sticklebacks","volume":"28","author":[{"family":"Shama","given":"Lisa N. S."},{"family":"Strobel","given":"Anneli"},{"family":"Mark","given":"Felix C."},{"family":"Wegner","given":"K. Mathias"}],"issued":{"date-parts":[["2014"]]}}}],"schema":"https://github.com/citation-style-language/schema/raw/master/csl-citation.json"} </w:instrText>
      </w:r>
      <w:r w:rsidR="00CD2128">
        <w:fldChar w:fldCharType="separate"/>
      </w:r>
      <w:r w:rsidR="00CD2128">
        <w:rPr>
          <w:noProof/>
        </w:rPr>
        <w:t>(Shama et al., 2014)</w:t>
      </w:r>
      <w:r w:rsidR="00CD2128">
        <w:fldChar w:fldCharType="end"/>
      </w:r>
      <w:r>
        <w:t xml:space="preserve">, </w:t>
      </w:r>
      <w:r w:rsidR="00CD2128">
        <w:t xml:space="preserve">metabolic rate </w:t>
      </w:r>
      <w:r w:rsidR="00CD2128">
        <w:fldChar w:fldCharType="begin"/>
      </w:r>
      <w:r w:rsidR="0080023B">
        <w:instrText xml:space="preserve"> ADDIN ZOTERO_ITEM CSL_CITATION {"citationID":"klauS8BS","properties":{"formattedCitation":"(Seebacher et al., 2014)","plainCitation":"(Seebacher et al., 2014)","noteIndex":0},"citationItems":[{"id":"VXdOaC0v/zzhAlOl2","uris":["http://zotero.org/users/1379426/items/LVDM22FM"],"uri":["http://zotero.org/users/1379426/items/LVDM22FM"],"itemData":{"id":"8zs1hmCj/9bvDXCFL","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rsidR="00CD2128">
        <w:fldChar w:fldCharType="separate"/>
      </w:r>
      <w:r w:rsidR="00CD2128">
        <w:rPr>
          <w:noProof/>
        </w:rPr>
        <w:t>(Seebacher et al., 2014)</w:t>
      </w:r>
      <w:r w:rsidR="00CD2128">
        <w:fldChar w:fldCharType="end"/>
      </w:r>
      <w:r w:rsidR="00316B38">
        <w:t xml:space="preserve"> and</w:t>
      </w:r>
      <w:r>
        <w:t xml:space="preserve"> </w:t>
      </w:r>
      <w:r w:rsidR="00CD2128">
        <w:t xml:space="preserve">locomotor performance </w:t>
      </w:r>
      <w:r w:rsidR="00CD2128">
        <w:fldChar w:fldCharType="begin"/>
      </w:r>
      <w:r w:rsidR="00CD2128">
        <w:instrText xml:space="preserve"> ADDIN ZOTERO_ITEM CSL_CITATION {"citationID":"FlQP7cFt","properties":{"formattedCitation":"(Kazerouni et al., 2016)","plainCitation":"(Kazerouni et al., 2016)","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schema":"https://github.com/citation-style-language/schema/raw/master/csl-citation.json"} </w:instrText>
      </w:r>
      <w:r w:rsidR="00CD2128">
        <w:fldChar w:fldCharType="separate"/>
      </w:r>
      <w:r w:rsidR="00CD2128">
        <w:rPr>
          <w:noProof/>
        </w:rPr>
        <w:t>(Kazerouni et al., 2016)</w:t>
      </w:r>
      <w:r w:rsidR="00CD2128">
        <w:fldChar w:fldCharType="end"/>
      </w:r>
      <w:r>
        <w:t>. However, these studies</w:t>
      </w:r>
      <w:r w:rsidR="00181EFB">
        <w:t xml:space="preserve"> </w:t>
      </w:r>
      <w:r w:rsidR="00CD2128">
        <w:t>solely</w:t>
      </w:r>
      <w:r w:rsidR="00181EFB">
        <w:t xml:space="preserve"> focus on developmental </w:t>
      </w:r>
      <w:r w:rsidR="00114FED">
        <w:t xml:space="preserve">effects </w:t>
      </w:r>
      <w:r w:rsidR="00181EFB">
        <w:t>o</w:t>
      </w:r>
      <w:r w:rsidR="00114FED">
        <w:t>n</w:t>
      </w:r>
      <w:r w:rsidR="00181EFB">
        <w:t xml:space="preserve"> acclimation, whereas the influence on phenotypic flexibility is largely unknown. Moreover, </w:t>
      </w:r>
      <w:r w:rsidR="00CD2128">
        <w:t>these</w:t>
      </w:r>
      <w:r w:rsidR="00181EFB">
        <w:t xml:space="preserve"> studies</w:t>
      </w:r>
      <w:r>
        <w:t xml:space="preserve"> have neglected to consider </w:t>
      </w:r>
      <w:r w:rsidR="00181EFB">
        <w:t>potential confounds</w:t>
      </w:r>
      <w:r>
        <w:t xml:space="preserve"> such as local adaptation </w:t>
      </w:r>
      <w:r w:rsidR="000E5A67">
        <w:fldChar w:fldCharType="begin"/>
      </w:r>
      <w:r w:rsidR="000E5A67">
        <w:instrText xml:space="preserve"> ADDIN ZOTERO_ITEM CSL_CITATION {"citationID":"HgJFVyaI","properties":{"formattedCitation":"(Amarillo-Su\\uc0\\u225{}rez &amp; Fox, 2006; Stillwell &amp; Fox, 2009)","plainCitation":"(Amarillo-Suárez &amp; Fox, 2006; Stillwell &amp; Fox, 2009)","noteIndex":0},"citationItems":[{"id":1085,"uris":["http://zotero.org/users/1379426/items/9CP9VLLT"],"uri":["http://zotero.org/users/1379426/items/9CP9VLLT"],"itemData":{"id":1085,"type":"article-journal","abstract":"For insects that develop inside discrete hosts, both host size and host quality constrain offspring growth, influencing the evolution of body size and life history traits. Using a two-generation common garden experiment, we quantified the contribution of maternal and rearing hosts to differences in growth and life history traits between populations of the seed-feeding beetle Stator limbatus that use a large-seeded host, Acacia greggii, and a small-seeded host, Pseudosamanea guachapele. Populations differed genetically for all traits when beetles were raised in a common garden. Contrary to expectations from the local adaptation hypothesis, beetles from all populations were larger, developed faster and had higher survivorship when reared on seeds of A. greggii (the larger host), irrespective of their native host. We observed two host plant-mediated maternal effects: offspring matured sooner, regardless of their rearing host, when their mothers were reared on P. guachapele (this was not caused by an effect of rearing host on egg size), and females laid larger eggs on P. guachapele. This is the first study to document plasticity by S. limbatus in response to P. guachapele, suggesting that plasticity is an ancestral trait in S. limbatus that likely plays an important role in diet expansion. Although differences between populations in growth and life history traits are likely adaptations to their host plants, host-associated maternal effects, partly mediated by maternal egg size plasticity, influence growth and life history traits and likely play an important role in the evolution of the breadth of S. limbatus' diet. More generally, phenotypic plasticity mediates the fitness consequences of using novel hosts, likely facilitating colonization of new hosts, but also buffering herbivores from selection post-colonization. Plasticity in response to novel versus normal hosts varied among our study populations such that disentangling the historical role of plasticity in mediating diet evolution requires the consideration of evolutionary history.","container-title":"Oecologia","DOI":"10.1007/s00442-006-0516-y","issue":"2","language":"English","note":"PMID: 16915403","page":"247–258","title":"Population differences in host use by a seed-beetle: local adaptation, phenotypic plasticity and maternal effects.","volume":"150","author":[{"family":"Amarillo-Suárez","given":"Angela R"},{"family":"Fox","given":"Charles W"}],"issued":{"date-parts":[["2006",11]]}}},{"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instrText>
      </w:r>
      <w:r w:rsidR="000E5A67">
        <w:fldChar w:fldCharType="separate"/>
      </w:r>
      <w:r w:rsidR="000E5A67" w:rsidRPr="000E5A67">
        <w:rPr>
          <w:rFonts w:cs="Times New Roman"/>
          <w:lang w:val="en-GB"/>
        </w:rPr>
        <w:t>(Amarillo-Suárez &amp; Fox, 2006; Stillwell &amp; Fox, 2009)</w:t>
      </w:r>
      <w:r w:rsidR="000E5A67">
        <w:fldChar w:fldCharType="end"/>
      </w:r>
      <w:r w:rsidR="00181EFB">
        <w:t xml:space="preserve"> and </w:t>
      </w:r>
      <w:r>
        <w:t xml:space="preserve">parental effects </w:t>
      </w:r>
      <w:r w:rsidR="00C571D3">
        <w:fldChar w:fldCharType="begin"/>
      </w:r>
      <w:r w:rsidR="00C571D3">
        <w:instrText xml:space="preserve"> ADDIN ZOTERO_ITEM CSL_CITATION {"citationID":"O0z1zKfU","properties":{"formattedCitation":"(Bentz et al., 2013; Pola\\uc0\\u269{}ik et al., 2017)","plainCitation":"(Bentz et al., 2013; Polačik et al., 2017)","noteIndex":0},"citationItems":[{"id":3880,"uris":["http://zotero.org/users/1379426/items/8LZPAP27"],"uri":["http://zotero.org/users/1379426/items/8LZPAP27"],"itemData":{"id":3880,"type":"article-journal","abstract":"Territorial animals breeding in high-density environments are more likely to engage in aggressive competition with conspecifics for resources necessary for reproduction. In many avian species, increased competition among breeding females results in increased testosterone concentrations in egg yolks. Generally, elevated yolk testosterone increases nestling growth, competitive behaviors, and bold behavioral traits. However, few studies provide an environmental context with which to examine the potential adaptive benefits of these phenotypic changes. In this study, tree swallow (Tachycineta bicolor) breeding density was altered to modify levels of social competition and yolk testosterone. We measured nestling growth, competitive ability, and breathing rate in response to a stressor using a partial cross-foster design. Females breeding at high-density experienced more aggressive, competitive interactions and their eggs had higher testosterone concentrations. Nestlings that hatched in high-density environments grew faster and displayed more competitive behaviors and a higher breathing rate response to a stressor regardless of post-hatching density. Our study demonstrates that phenotypic plasticity occurs in response to yolk testosterone variation resulting from different breeding densities. These findings suggest that naturally-induced maternal effects prepare offspring for competitive environments, supporting the idea that maternal effects are adaptive.","container-title":"Hormones and Behavior","DOI":"10.1016/j.yhbeh.2013.08.009","ISSN":"0018-506X","issue":"4","journalAbbreviation":"Hormones and Behavior","language":"en","page":"729-736","source":"ScienceDirect","title":"Phenotypic plasticity in response to breeding density in tree swallows: An adaptive maternal effect?","title-short":"Phenotypic plasticity in response to breeding density in tree swallows","volume":"64","author":[{"family":"Bentz","given":"Alexandra B."},{"family":"Navara","given":"Kristen J."},{"family":"Siefferman","given":"Lynn"}],"issued":{"date-parts":[["2013",9,1]]}}},{"id":3874,"uris":["http://zotero.org/users/1379426/items/DB29V825"],"uri":["http://zotero.org/users/1379426/items/DB29V825"],"itemData":{"id":3874,"type":"article-journal","abstract":"Organisms inhabiting unpredictable environments often evolve diversified reproductive bet-hedging strategies, expressed as production of multiple offspring phenotypes, thereby avoiding complete reproductive failure. To cope with unpredictable rainfall, African annual killifish from temporary savannah pools lay drought-resistant eggs that vary widely in the duration of embryo development. We examined the sources of variability in the duration of individual embryo development, egg production and fertilization rate in Nothobranchius furzeri. Using a quantitative genetics approach (North Carolina type II design), we found support for maternal effects rather than polyandrous mating as the primary source of the variability in the duration of embryo development. The number of previously laid eggs appeared to serve as an internal physiological cue initiating a shift from rapid-to-slow embryo developmental mode. In annual killifish, extensive phenotypic variability in progeny traits is adaptive, as the conditions experienced by parents have limited relevance to the offspring generation. In contrast to genetic control, with high phenotypic expression and heritability, maternal control of traits under natural selection prevents standing genetic diversity from potentially detrimental effects of selection in fluctuating environments.","container-title":"Journal of Evolutionary Biology","DOI":"10.1111/jeb.13038","ISSN":"1420-9101","issue":"4","language":"en","note":"_eprint: https://onlinelibrary.wiley.com/doi/pdf/10.1111/jeb.13038","page":"738-749","source":"Wiley Online Library","title":"Maternal source of variability in the embryo development of an annual killifish","volume":"30","author":[{"family":"Polačik","given":"M."},{"family":"Smith","given":"C."},{"family":"Reichard","given":"M."}],"issued":{"date-parts":[["2017"]]}}}],"schema":"https://github.com/citation-style-language/schema/raw/master/csl-citation.json"} </w:instrText>
      </w:r>
      <w:r w:rsidR="00C571D3">
        <w:fldChar w:fldCharType="separate"/>
      </w:r>
      <w:r w:rsidR="00C571D3" w:rsidRPr="00C571D3">
        <w:rPr>
          <w:rFonts w:cs="Times New Roman"/>
          <w:lang w:val="en-GB"/>
        </w:rPr>
        <w:t>(Bentz et al., 2013; Polačik et al., 2017)</w:t>
      </w:r>
      <w:r w:rsidR="00C571D3">
        <w:fldChar w:fldCharType="end"/>
      </w:r>
      <w:r w:rsidR="00072C4C">
        <w:t xml:space="preserve"> </w:t>
      </w:r>
      <w:r>
        <w:t xml:space="preserve">that could also affect the </w:t>
      </w:r>
      <w:r w:rsidR="00181EFB">
        <w:t>shape as well as the variability</w:t>
      </w:r>
      <w:r>
        <w:t xml:space="preserve"> of </w:t>
      </w:r>
      <w:r w:rsidR="004D07CC">
        <w:t>plastic responses</w:t>
      </w:r>
      <w:r>
        <w:t xml:space="preserve"> later in life</w:t>
      </w:r>
      <w:r w:rsidR="00C571D3">
        <w:t xml:space="preserve"> </w:t>
      </w:r>
      <w:r w:rsidR="00C571D3">
        <w:fldChar w:fldCharType="begin"/>
      </w:r>
      <w:r w:rsidR="00C571D3">
        <w:instrText xml:space="preserve"> ADDIN ZOTERO_ITEM CSL_CITATION {"citationID":"J8ILJbVk","properties":{"formattedCitation":"(George et al., 2017)","plainCitation":"(George et al., 2017)","noteIndex":0},"citationItems":[{"id":3886,"uris":["http://zotero.org/users/1379426/items/9JG27ZAV"],"uri":["http://zotero.org/users/1379426/items/9JG27ZAV"],"itemData":{"id":3886,"type":"article-journal","abstract":"Abstract.  Assessing intra-specific variation in drought stress response is required to mitigate the consequences of climate change on forest ecosystems. Previo","container-title":"Tree Physiology","DOI":"10.1093/treephys/tpw085","ISSN":"0829-318X","issue":"1","journalAbbreviation":"Tree Physiol","language":"en","note":"publisher: Oxford Academic","page":"33-46","source":"academic.oup.com","title":"Genetic variation, phenotypic stability, and repeatability of drought response in European larch throughout 50 years in a common garden experiment","volume":"37","author":[{"family":"George","given":"Jan-Peter"},{"family":"Grabner","given":"Michael"},{"family":"Karanitsch-Ackerl","given":"Sandra"},{"family":"Mayer","given":"Konrad"},{"family":"Weißenbacher","given":"Lambert"},{"family":"Schueler","given":"Silvio"},{"family":"Mäkelä","given":"Annikki"}],"issued":{"date-parts":[["2017",1,31]]}}}],"schema":"https://github.com/citation-style-language/schema/raw/master/csl-citation.json"} </w:instrText>
      </w:r>
      <w:r w:rsidR="00C571D3">
        <w:fldChar w:fldCharType="separate"/>
      </w:r>
      <w:r w:rsidR="00C571D3">
        <w:rPr>
          <w:noProof/>
        </w:rPr>
        <w:t>(George et al., 2017)</w:t>
      </w:r>
      <w:r w:rsidR="00C571D3">
        <w:fldChar w:fldCharType="end"/>
      </w:r>
      <w:r>
        <w:t xml:space="preserve">. </w:t>
      </w:r>
      <w:commentRangeEnd w:id="13"/>
      <w:r w:rsidR="0032399E">
        <w:rPr>
          <w:rStyle w:val="CommentReference"/>
          <w:rFonts w:asciiTheme="minorHAnsi" w:hAnsiTheme="minorHAnsi"/>
          <w:lang w:val="en-US"/>
        </w:rPr>
        <w:commentReference w:id="13"/>
      </w:r>
      <w:commentRangeEnd w:id="14"/>
      <w:r w:rsidR="004D07CC">
        <w:rPr>
          <w:rStyle w:val="CommentReference"/>
          <w:rFonts w:asciiTheme="minorHAnsi" w:hAnsiTheme="minorHAnsi"/>
          <w:lang w:val="en-US"/>
        </w:rPr>
        <w:commentReference w:id="14"/>
      </w:r>
      <w:ins w:id="15" w:author="fonti.kar@gmail.com" w:date="2020-10-23T09:46:00Z">
        <w:r w:rsidR="004D07CC">
          <w:t xml:space="preserve"> </w:t>
        </w:r>
      </w:ins>
    </w:p>
    <w:p w14:paraId="27F8ED14" w14:textId="77777777" w:rsidR="007E17DC" w:rsidRDefault="007E17DC" w:rsidP="008E1938">
      <w:pPr>
        <w:pStyle w:val="Thesisnormal"/>
      </w:pPr>
    </w:p>
    <w:p w14:paraId="43477956" w14:textId="77777777" w:rsidR="00CF7062" w:rsidRDefault="00CC76E9" w:rsidP="008E1938">
      <w:pPr>
        <w:pStyle w:val="Thesisnormal"/>
      </w:pPr>
      <w:r>
        <w:t>It has been long recognised that individuals vary in their plastic responses</w:t>
      </w:r>
      <w:r w:rsidR="00CF7062">
        <w:t>, with some</w:t>
      </w:r>
    </w:p>
    <w:p w14:paraId="689EE388" w14:textId="70A30FBD" w:rsidR="00CC76E9" w:rsidRDefault="00CF7062" w:rsidP="008E1938">
      <w:pPr>
        <w:pStyle w:val="Thesisnormal"/>
      </w:pPr>
      <w:r>
        <w:t>responding more flexibly than others</w:t>
      </w:r>
      <w:r w:rsidR="00A7085F">
        <w:t xml:space="preserve"> </w:t>
      </w:r>
      <w:r w:rsidR="00A7085F">
        <w:fldChar w:fldCharType="begin"/>
      </w:r>
      <w:r w:rsidR="00A7085F">
        <w:instrText xml:space="preserve"> ADDIN ZOTERO_ITEM CSL_CITATION {"citationID":"dplvttPB","properties":{"formattedCitation":"(Dingemanse &amp; Wolf, 2013; Nussey et al., 2007)","plainCitation":"(Dingemanse &amp; Wolf, 2013; Nussey et al., 2007)","noteIndex":0},"citationItems":[{"id":525,"uris":["http://zotero.org/users/1379426/items/BSPHN82I"],"uri":["http://zotero.org/users/1379426/items/BSPHN82I"],"itemData":{"id":525,"type":"article-journal","abstract":"Animal Behaviour, 85 (2013) 1031-1039. doi:10.1016/j.anbehav.2012.12.032","container-title":"Animal Behaviour","DOI":"10.1016/j.anbehav.2012.12.032","issue":"5","language":"English","page":"1031–1039","title":"Between-individual differences in behavioural plasticity within populations: causes and consequences","volume":"85","author":[{"family":"Dingemanse","given":"Niels J"},{"family":"Wolf","given":"Max"}],"issued":{"date-parts":[["2013",5]]}}},{"id":1272,"uris":["http://zotero.org/users/1379426/items/Q743B4WS"],"uri":["http://zotero.org/users/1379426/items/Q743B4WS"],"itemData":{"id":1272,"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ue":"3","language":"English","note":"PMID: 17465894","page":"831–844","title":"The evolutionary ecology of individual phenotypic plasticity in wild populations.","volume":"20","author":[{"family":"Nussey","given":"D H"},{"family":"Wilson","given":"Alastair J."},{"family":"Brommer","given":"J E"}],"issued":{"date-parts":[["2007",5]]}}}],"schema":"https://github.com/citation-style-language/schema/raw/master/csl-citation.json"} </w:instrText>
      </w:r>
      <w:r w:rsidR="00A7085F">
        <w:fldChar w:fldCharType="separate"/>
      </w:r>
      <w:r w:rsidR="00A7085F">
        <w:rPr>
          <w:noProof/>
        </w:rPr>
        <w:t>(Dingemanse &amp; Wolf, 2013; Nussey et al., 2007)</w:t>
      </w:r>
      <w:r w:rsidR="00A7085F">
        <w:fldChar w:fldCharType="end"/>
      </w:r>
      <w:r>
        <w:t xml:space="preserve">. </w:t>
      </w:r>
      <w:r w:rsidR="001E49B9">
        <w:t>Consistent variation among individuals</w:t>
      </w:r>
      <w:r w:rsidR="00CC76E9">
        <w:t xml:space="preserve"> </w:t>
      </w:r>
      <w:r w:rsidR="00BC28F8">
        <w:t xml:space="preserve">may be heritable </w:t>
      </w:r>
      <w:r w:rsidR="00A7085F">
        <w:t>but</w:t>
      </w:r>
      <w:r w:rsidR="00BC28F8">
        <w:t xml:space="preserve"> importantly, provides substrate for selective forces to act on </w:t>
      </w:r>
      <w:r>
        <w:fldChar w:fldCharType="begin"/>
      </w:r>
      <w:r>
        <w:instrText xml:space="preserve"> ADDIN ZOTERO_ITEM CSL_CITATION {"citationID":"lpXub7XE","properties":{"formattedCitation":"(Araya-Ajoy &amp; Dingemanse, 2017; Nussey et al., 2007)","plainCitation":"(Araya-Ajoy &amp; Dingemanse, 2017; Nussey et al., 2007)","noteIndex":0},"citationItems":[{"id":1415,"uris":["http://zotero.org/users/1379426/items/5VJEEUYB"],"uri":["http://zotero.org/users/1379426/items/5VJEEUYB"],"itemData":{"id":1415,"type":"article-journal","abstract":"© 2016 The Authors. Journal of Animal Ecology © 2016 British Ecological Society Labile characters allow individuals to flexibly adjust their phenotype to changes in environmental conditions. There is growing evidence that individuals can differ both in average expression and level of plasticity in this type of character. Both of these aspects are studied in conjunction within a reaction norm framework. Theoreticians have investigated the factors promoting variation in reaction norm intercepts (average phenotype) and slopes (level of plasticity) of a key labile character: behaviour. A general prediction from their work is that selection will favour the evolution of repeatable individual variation in level of plasticity only under certain ecological conditions. While factors promoting individual repeatability of plasticity have thus been identified, empirical estimates of this phenomenon are largely lacking for wild populations. We assayed aggressiveness of individual male great tits (Parus major) twice during their egg-laying stage and twice during their egg-incubation stage to quantify each male's level of seasonal plasticity. This procedure was applied during six consecutive years; all males breeding in our plots during those years were assayed, resulting in repeated measures of individual reaction norms for any individual breeding in multiple years. We quantified among- and within-individual variation in reaction norm components, allowing us to estimate repeatability of seasonal plasticity. Using social pedigree information, we further partitioned reaction norm components into their additive genetic and permanent environmental counterparts. Cross-year individual repeatability for the intercepts (average aggressiveness) and slopes (level of seasonal plasticity) of the aggressiveness reaction norms were 0·574 and 0·516 respectively. The mean of the posterior distributions suggested modest heritabilities (h 2 = 0·260 for intercepts; h 2 = 0·266 for slopes), but these estimates were relatively uncertain. Males behaved more aggressively in areas with higher breeding densities, and became less aggressive and less plastic with increasing age; plasticity thus varied within individuals and was multidimensional in nature. This empirical study quantified cross-year individual repeatability, heritability and age-related reversible plasticity in behaviour. Acknowledging such patterns of multi-level variation is important not only for testing behavioural ecology theory concerning the evolution of repeatable differences in behavioural plasticity but also for predicting how reversible plasticity may evolve in natural populations.","container-title":"Journal of Animal Ecology","DOI":"10.1111/1365-2656.12621","issue":"2","language":"English","note":"PMID: 27973682","page":"227–238","title":"Repeatability, heritability, and age-dependence of seasonal plasticity in aggressiveness in a wild passerine bird","volume":"86","author":[{"family":"Araya-Ajoy","given":"Yimen G"},{"family":"Dingemanse","given":"Niels J"}],"issued":{"date-parts":[["2017",3]]}}},{"id":1272,"uris":["http://zotero.org/users/1379426/items/Q743B4WS"],"uri":["http://zotero.org/users/1379426/items/Q743B4WS"],"itemData":{"id":1272,"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ue":"3","language":"English","note":"PMID: 17465894","page":"831–844","title":"The evolutionary ecology of individual phenotypic plasticity in wild populations.","volume":"20","author":[{"family":"Nussey","given":"D H"},{"family":"Wilson","given":"Alastair J."},{"family":"Brommer","given":"J E"}],"issued":{"date-parts":[["2007",5]]}}}],"schema":"https://github.com/citation-style-language/schema/raw/master/csl-citation.json"} </w:instrText>
      </w:r>
      <w:r>
        <w:fldChar w:fldCharType="separate"/>
      </w:r>
      <w:r>
        <w:rPr>
          <w:noProof/>
        </w:rPr>
        <w:t>(Araya-Ajoy &amp; Dingemanse, 2017; Nussey et al., 2007)</w:t>
      </w:r>
      <w:r>
        <w:fldChar w:fldCharType="end"/>
      </w:r>
      <w:r>
        <w:t xml:space="preserve">. </w:t>
      </w:r>
      <w:r w:rsidR="00BC28F8">
        <w:t>Developmental</w:t>
      </w:r>
      <w:r>
        <w:t xml:space="preserve"> environments</w:t>
      </w:r>
      <w:r w:rsidR="00BC28F8">
        <w:t>,</w:t>
      </w:r>
      <w:r>
        <w:t xml:space="preserve"> </w:t>
      </w:r>
      <w:r w:rsidR="00BC28F8">
        <w:t xml:space="preserve">however, </w:t>
      </w:r>
      <w:r>
        <w:t xml:space="preserve">can </w:t>
      </w:r>
      <w:r w:rsidR="0071653B">
        <w:t xml:space="preserve">influence consistent variation </w:t>
      </w:r>
      <w:r w:rsidR="005A2F17">
        <w:t xml:space="preserve">possibly via changes to </w:t>
      </w:r>
      <w:r w:rsidR="00BA3DEA">
        <w:t xml:space="preserve">individual condition </w:t>
      </w:r>
      <w:r w:rsidR="00BA3DEA">
        <w:fldChar w:fldCharType="begin"/>
      </w:r>
      <w:r w:rsidR="00BA3DEA">
        <w:instrText xml:space="preserve"> ADDIN ZOTERO_ITEM CSL_CITATION {"citationID":"Yj8yjVQk","properties":{"formattedCitation":"(Sultan &amp; Stearns, 2005)","plainCitation":"(Sultan &amp; Stearns, 2005)","noteIndex":0},"citationItems":[{"id":4097,"uris":["http://zotero.org/users/1379426/items/MQECEKDE"],"uri":["http://zotero.org/users/1379426/items/MQECEKDE"],"itemData":{"id":4097,"type":"chapter","abstract":"Environmentally influenced variation in phenotypic expression or phenotypic plasticity is a fundamental property of organisms with consequences for developmental and ecological genetics, evolutionary biology, population and community ecology, conservation biology, and medicine. This chapter begins with definitions and distinctions that identify ways to conceive of the environment and of plasticity. It then discusses these issues: (1) What causes plasticity? What types of genetic architecture and signal transduction mechanisms underpin plastic responses to environment? (2) What is the nature of genetic variation for these responses? (3) How do plastic responses, expressed within a single generation, interact with the slowly changing developmental frameworks characteristic of entire clades? (4) What are the consequences of plasticity for populations and communities? The chapter aims to present a constructive guide to key issues of phenotypic variation, rather than a comprehensive review of a vast field.","container-title":"Variation","event-place":"Burlington","ISBN":"978-0-12-088777-4","language":"en","note":"DOI: 10.1016/B978-012088777-4/50016-8","page":"303-332","publisher":"Academic Press","publisher-place":"Burlington","source":"ScienceDirect","title":"CHAPTER 14 - Environmentally Contingent Variation: Phenotypic Plasticity and Norms of Reaction","title-short":"CHAPTER 14 - Environmentally Contingent Variation","URL":"http://www.sciencedirect.com/science/article/pii/B9780120887774500168","author":[{"family":"Sultan","given":"Sonia E."},{"family":"Stearns","given":"Stephen C."}],"editor":[{"family":"Hallgrímsson","given":"Benedikt"},{"family":"Hall","given":"Brian K."}],"accessed":{"date-parts":[["2020",10,23]]},"issued":{"date-parts":[["2005",1,1]]}}}],"schema":"https://github.com/citation-style-language/schema/raw/master/csl-citation.json"} </w:instrText>
      </w:r>
      <w:r w:rsidR="00BA3DEA">
        <w:fldChar w:fldCharType="separate"/>
      </w:r>
      <w:r w:rsidR="00BA3DEA">
        <w:rPr>
          <w:noProof/>
        </w:rPr>
        <w:t>(Sultan &amp; Stearns, 2005)</w:t>
      </w:r>
      <w:r w:rsidR="00BA3DEA">
        <w:fldChar w:fldCharType="end"/>
      </w:r>
      <w:r>
        <w:t xml:space="preserve">. </w:t>
      </w:r>
      <w:r w:rsidR="003A0561">
        <w:t xml:space="preserve">For example, zebra finches that experienced nutritional stress </w:t>
      </w:r>
      <w:r w:rsidR="00BC28F8">
        <w:t>as nestlings</w:t>
      </w:r>
      <w:r w:rsidR="003A0561">
        <w:t xml:space="preserve"> </w:t>
      </w:r>
      <w:r w:rsidR="005A2F17">
        <w:t xml:space="preserve">weighed less and </w:t>
      </w:r>
      <w:r w:rsidR="003A0561">
        <w:t xml:space="preserve">had </w:t>
      </w:r>
      <w:r w:rsidR="005A2F17">
        <w:t xml:space="preserve">reduced </w:t>
      </w:r>
      <w:r w:rsidR="003A0561">
        <w:t xml:space="preserve">growth rates </w:t>
      </w:r>
      <w:r w:rsidR="00CA42E1">
        <w:t xml:space="preserve">which may have </w:t>
      </w:r>
      <w:r w:rsidR="00F646B6">
        <w:t>contributed to</w:t>
      </w:r>
      <w:r w:rsidR="00CA42E1">
        <w:t xml:space="preserve"> </w:t>
      </w:r>
      <w:r w:rsidR="00F646B6">
        <w:t>increases in</w:t>
      </w:r>
      <w:r w:rsidR="00CA42E1">
        <w:t xml:space="preserve"> consistent </w:t>
      </w:r>
      <w:r w:rsidR="00CA42E1">
        <w:lastRenderedPageBreak/>
        <w:t xml:space="preserve">among individual differences in metabolism and behaviour </w:t>
      </w:r>
      <w:r w:rsidR="00CA42E1">
        <w:fldChar w:fldCharType="begin"/>
      </w:r>
      <w:r w:rsidR="00CA42E1">
        <w:instrText xml:space="preserve"> ADDIN ZOTERO_ITEM CSL_CITATION {"citationID":"kjOmSLHg","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instrText>
      </w:r>
      <w:r w:rsidR="00CA42E1">
        <w:fldChar w:fldCharType="separate"/>
      </w:r>
      <w:r w:rsidR="00CA42E1">
        <w:rPr>
          <w:noProof/>
        </w:rPr>
        <w:t>(Careau, Buttemer, et al., 2014)</w:t>
      </w:r>
      <w:r w:rsidR="00CA42E1">
        <w:fldChar w:fldCharType="end"/>
      </w:r>
      <w:r w:rsidR="005A2F17">
        <w:t xml:space="preserve">. </w:t>
      </w:r>
      <w:r w:rsidR="007E0124">
        <w:t xml:space="preserve">Consistent </w:t>
      </w:r>
      <w:r w:rsidR="00F646B6">
        <w:t xml:space="preserve">among individual </w:t>
      </w:r>
      <w:r w:rsidR="007E0124">
        <w:t xml:space="preserve">variation in plasticity have been </w:t>
      </w:r>
      <w:r w:rsidR="00A7085F">
        <w:t xml:space="preserve">reported in </w:t>
      </w:r>
      <w:r w:rsidR="007E0124">
        <w:t xml:space="preserve">a number of </w:t>
      </w:r>
      <w:r w:rsidR="00F646B6">
        <w:t xml:space="preserve">labile </w:t>
      </w:r>
      <w:r w:rsidR="007E0124">
        <w:t xml:space="preserve">traits </w:t>
      </w:r>
      <w:r w:rsidR="00F646B6">
        <w:t xml:space="preserve">including aggressiveness in great tits </w:t>
      </w:r>
      <w:r w:rsidR="00F646B6">
        <w:fldChar w:fldCharType="begin"/>
      </w:r>
      <w:r w:rsidR="00F646B6">
        <w:instrText xml:space="preserve"> ADDIN ZOTERO_ITEM CSL_CITATION {"citationID":"JlR7FW4H","properties":{"formattedCitation":"(Araya-Ajoy &amp; Dingemanse, 2017)","plainCitation":"(Araya-Ajoy &amp; Dingemanse, 2017)","noteIndex":0},"citationItems":[{"id":1415,"uris":["http://zotero.org/users/1379426/items/5VJEEUYB"],"uri":["http://zotero.org/users/1379426/items/5VJEEUYB"],"itemData":{"id":1415,"type":"article-journal","abstract":"© 2016 The Authors. Journal of Animal Ecology © 2016 British Ecological Society Labile characters allow individuals to flexibly adjust their phenotype to changes in environmental conditions. There is growing evidence that individuals can differ both in average expression and level of plasticity in this type of character. Both of these aspects are studied in conjunction within a reaction norm framework. Theoreticians have investigated the factors promoting variation in reaction norm intercepts (average phenotype) and slopes (level of plasticity) of a key labile character: behaviour. A general prediction from their work is that selection will favour the evolution of repeatable individual variation in level of plasticity only under certain ecological conditions. While factors promoting individual repeatability of plasticity have thus been identified, empirical estimates of this phenomenon are largely lacking for wild populations. We assayed aggressiveness of individual male great tits (Parus major) twice during their egg-laying stage and twice during their egg-incubation stage to quantify each male's level of seasonal plasticity. This procedure was applied during six consecutive years; all males breeding in our plots during those years were assayed, resulting in repeated measures of individual reaction norms for any individual breeding in multiple years. We quantified among- and within-individual variation in reaction norm components, allowing us to estimate repeatability of seasonal plasticity. Using social pedigree information, we further partitioned reaction norm components into their additive genetic and permanent environmental counterparts. Cross-year individual repeatability for the intercepts (average aggressiveness) and slopes (level of seasonal plasticity) of the aggressiveness reaction norms were 0·574 and 0·516 respectively. The mean of the posterior distributions suggested modest heritabilities (h 2 = 0·260 for intercepts; h 2 = 0·266 for slopes), but these estimates were relatively uncertain. Males behaved more aggressively in areas with higher breeding densities, and became less aggressive and less plastic with increasing age; plasticity thus varied within individuals and was multidimensional in nature. This empirical study quantified cross-year individual repeatability, heritability and age-related reversible plasticity in behaviour. Acknowledging such patterns of multi-level variation is important not only for testing behavioural ecology theory concerning the evolution of repeatable differences in behavioural plasticity but also for predicting how reversible plasticity may evolve in natural populations.","container-title":"Journal of Animal Ecology","DOI":"10.1111/1365-2656.12621","issue":"2","language":"English","note":"PMID: 27973682","page":"227–238","title":"Repeatability, heritability, and age-dependence of seasonal plasticity in aggressiveness in a wild passerine bird","volume":"86","author":[{"family":"Araya-Ajoy","given":"Yimen G"},{"family":"Dingemanse","given":"Niels J"}],"issued":{"date-parts":[["2017",3]]}}}],"schema":"https://github.com/citation-style-language/schema/raw/master/csl-citation.json"} </w:instrText>
      </w:r>
      <w:r w:rsidR="00F646B6">
        <w:fldChar w:fldCharType="separate"/>
      </w:r>
      <w:r w:rsidR="00F646B6">
        <w:rPr>
          <w:noProof/>
        </w:rPr>
        <w:t>(Araya-Ajoy &amp; Dingemanse, 2017)</w:t>
      </w:r>
      <w:r w:rsidR="00F646B6">
        <w:fldChar w:fldCharType="end"/>
      </w:r>
      <w:r w:rsidR="00F646B6">
        <w:t>, explorative behaviour</w:t>
      </w:r>
      <w:r w:rsidR="007E0124">
        <w:t xml:space="preserve"> </w:t>
      </w:r>
      <w:r w:rsidR="00F646B6">
        <w:t xml:space="preserve">in chickadees </w:t>
      </w:r>
      <w:r w:rsidR="00F646B6">
        <w:fldChar w:fldCharType="begin"/>
      </w:r>
      <w:r w:rsidR="00F646B6">
        <w:instrText xml:space="preserve"> ADDIN ZOTERO_ITEM CSL_CITATION {"citationID":"8mfzV82n","properties":{"formattedCitation":"(Thompson et al., 2018)","plainCitation":"(Thompson et al., 2018)","noteIndex":0},"citationItems":[{"id":4112,"uris":["http://zotero.org/users/1379426/items/75ACNA8D"],"uri":["http://zotero.org/users/1379426/items/75ACNA8D"],"itemData":{"id":4112,"type":"article-journal","abstract":"We show that urban chickadees are faster explorers than forest chickadees. Fast explorers are expected to colonize urban areas more readily but, as of yet, thei","container-title":"Behavioral Ecology","DOI":"10.1093/beheco/ary103","ISSN":"1045-2249","issue":"6","journalAbbreviation":"Behav Ecol","language":"en","note":"publisher: Oxford Academic","page":"1415-1425","source":"academic.oup.com","title":"Urbanization and individual differences in exploration and plasticity","volume":"29","author":[{"family":"Thompson","given":"Megan Joy"},{"family":"Evans","given":"Julian Claude"},{"family":"Parsons","given":"Sheena"},{"family":"Morand-Ferron","given":"Julie"}],"issued":{"date-parts":[["2018",11,27]]}}}],"schema":"https://github.com/citation-style-language/schema/raw/master/csl-citation.json"} </w:instrText>
      </w:r>
      <w:r w:rsidR="00F646B6">
        <w:fldChar w:fldCharType="separate"/>
      </w:r>
      <w:r w:rsidR="00F646B6">
        <w:rPr>
          <w:noProof/>
        </w:rPr>
        <w:t>(Thompson et al., 2018)</w:t>
      </w:r>
      <w:r w:rsidR="00F646B6">
        <w:fldChar w:fldCharType="end"/>
      </w:r>
      <w:r w:rsidR="00F646B6">
        <w:t xml:space="preserve"> and metabolic rate in amphipods </w:t>
      </w:r>
      <w:r w:rsidR="00F646B6">
        <w:fldChar w:fldCharType="begin"/>
      </w:r>
      <w:r w:rsidR="00F646B6">
        <w:instrText xml:space="preserve"> ADDIN ZOTERO_ITEM CSL_CITATION {"citationID":"VVONu4ps","properties":{"formattedCitation":"(R\\uc0\\u233{}veillon et al., 2019)","plainCitation":"(Réveillon et al., 2019)","noteIndex":0},"citationItems":[{"id":733,"uris":["http://zotero.org/users/1379426/items/VZLJVJAS"],"uri":["http://zotero.org/users/1379426/items/VZLJVJAS"],"itemData":{"id":733,"type":"article-journal","container-title":"Oikos","DOI":"10.1111/oik.06392","language":"English","page":"935–8","title":"Repeatable inter-individual variation in the thermal sensitivity of metabolic rate","volume":"85","author":[{"family":"Réveillon","given":"Tom"},{"family":"Rota","given":"Thibaut"},{"family":"Chauvet","given":"Éric"},{"family":"Lecerf","given":"Antoine"},{"family":"Sentis","given":"Arnaud"}],"issued":{"date-parts":[["2019",7]]}}}],"schema":"https://github.com/citation-style-language/schema/raw/master/csl-citation.json"} </w:instrText>
      </w:r>
      <w:r w:rsidR="00F646B6">
        <w:fldChar w:fldCharType="separate"/>
      </w:r>
      <w:r w:rsidR="00F646B6" w:rsidRPr="00F646B6">
        <w:rPr>
          <w:rFonts w:cs="Times New Roman"/>
          <w:lang w:val="en-GB"/>
        </w:rPr>
        <w:t>(Réveillon et al., 2019)</w:t>
      </w:r>
      <w:r w:rsidR="00F646B6">
        <w:fldChar w:fldCharType="end"/>
      </w:r>
      <w:r w:rsidR="00F646B6">
        <w:t xml:space="preserve">. Whether developmental cues affect consistent variation in </w:t>
      </w:r>
      <w:r w:rsidR="00EF5E42">
        <w:t xml:space="preserve">reversible </w:t>
      </w:r>
      <w:r w:rsidR="00F646B6">
        <w:t>plastic</w:t>
      </w:r>
      <w:r w:rsidR="00EF5E42">
        <w:t xml:space="preserve">ity </w:t>
      </w:r>
      <w:r w:rsidR="00BC28F8" w:rsidRPr="00114FED">
        <w:rPr>
          <w:i/>
          <w:iCs/>
        </w:rPr>
        <w:t>per se</w:t>
      </w:r>
      <w:r w:rsidR="00BC28F8">
        <w:t xml:space="preserve"> </w:t>
      </w:r>
      <w:r w:rsidR="00F646B6">
        <w:t xml:space="preserve">is still poorly understood. </w:t>
      </w:r>
      <w:r w:rsidR="007E0124">
        <w:t>I</w:t>
      </w:r>
      <w:r w:rsidR="007F12A1">
        <w:t>dentify</w:t>
      </w:r>
      <w:r w:rsidR="007E0124">
        <w:t>ing</w:t>
      </w:r>
      <w:r w:rsidR="00A7085F">
        <w:t xml:space="preserve"> the</w:t>
      </w:r>
      <w:r w:rsidR="00436C06">
        <w:t xml:space="preserve"> </w:t>
      </w:r>
      <w:r w:rsidR="007F12A1">
        <w:t xml:space="preserve">factors that </w:t>
      </w:r>
      <w:r w:rsidR="00BC28F8">
        <w:t xml:space="preserve">impact the </w:t>
      </w:r>
      <w:r w:rsidR="007E0124">
        <w:t xml:space="preserve">consistency of plastic responses (i.e. repeatability) </w:t>
      </w:r>
      <w:r w:rsidR="006B18D1">
        <w:t>critical for understanding the evolution of plasticity in</w:t>
      </w:r>
      <w:r w:rsidR="00436C06">
        <w:t xml:space="preserve"> fluctuating environments</w:t>
      </w:r>
      <w:r w:rsidR="007E0124">
        <w:t xml:space="preserve">. </w:t>
      </w:r>
    </w:p>
    <w:p w14:paraId="6103F432" w14:textId="6FBC0FDB" w:rsidR="003D3C4F" w:rsidRDefault="003D3C4F" w:rsidP="008E1938">
      <w:pPr>
        <w:pStyle w:val="Thesisnormal"/>
      </w:pPr>
    </w:p>
    <w:p w14:paraId="0CBEE9A4" w14:textId="6C4C8E6E" w:rsidR="00190795" w:rsidRDefault="003D3C4F" w:rsidP="008E1938">
      <w:pPr>
        <w:pStyle w:val="Thesisnormal"/>
        <w:rPr>
          <w:ins w:id="16" w:author="fonti.kar@gmail.com" w:date="2020-10-23T09:29:00Z"/>
        </w:rPr>
      </w:pPr>
      <w:r>
        <w:t xml:space="preserve">Energy metabolism is a key fitness related trait that is </w:t>
      </w:r>
      <w:r w:rsidR="00C65E51">
        <w:t xml:space="preserve">both </w:t>
      </w:r>
      <w:r w:rsidR="002D2615">
        <w:t xml:space="preserve">consistently different among individuals </w:t>
      </w:r>
      <w:r>
        <w:t>and highly labile</w:t>
      </w:r>
      <w:r w:rsidR="002D2615">
        <w:t xml:space="preserve"> within</w:t>
      </w:r>
      <w:r>
        <w:t xml:space="preserve"> </w:t>
      </w:r>
      <w:r w:rsidR="00FA39C5">
        <w:t xml:space="preserve">individuals </w:t>
      </w:r>
      <w:r>
        <w:fldChar w:fldCharType="begin"/>
      </w:r>
      <w:r w:rsidR="00B57797">
        <w:instrText xml:space="preserve"> ADDIN ZOTERO_ITEM CSL_CITATION {"citationID":"rB9mnclc","properties":{"formattedCitation":"(Nespolo &amp; Franco, 2007; Norin &amp; Metcalfe, 2019)","plainCitation":"(Nespolo &amp; Franco, 2007; Norin &amp; Metcalfe, 2019)","noteIndex":0},"citationItems":[{"id":1648,"uris":["http://zotero.org/users/1379426/items/XPIS7PJR"],"uri":["http://zotero.org/users/1379426/items/XPIS7PJR"],"itemData":{"id":1648,"type":"article-journal","abstract":"There were several errors published in J. Exp. Biol . 210 , [2000-2005][1]. [Table 1][2] included a number of mistakes and incorrectly cited references. Here, we present the corrected [Table 1][2]. View this table: Table 1. Literature search for repeatability studies in metabolic rate, sorted","container-title":"The Journal of experimental biology","DOI":"10.1242/jeb.013110","issue":"21","language":"English","page":"3877–3878","title":"Whole-animal metabolic rate is a repeatable trait: a meta-analysis","volume":"210","author":[{"family":"Nespolo","given":"R F"},{"family":"Franco","given":"M"}],"issued":{"date-parts":[["2007"]]}}},{"id":597,"uris":["http://zotero.org/users/1379426/items/FSWXBHVA"],"uri":["http://zotero.org/users/1379426/items/FSWXBHVA"],"itemData":{"id":597,"type":"article-journal","container-title":"Philosophical Transactions of the Royal Society B: Biological Sciences","DOI":"10.1098/rstb.2018.0180","issue":"1768","language":"English","page":"20180180–9","title":"Ecological and evolutionary consequences of metabolic rate plasticity in response to environmental change","volume":"374","author":[{"family":"Norin","given":"Tommy"},{"family":"Metcalfe","given":"Neil B"}],"issued":{"date-parts":[["2019",3]]}}}],"schema":"https://github.com/citation-style-language/schema/raw/master/csl-citation.json"} </w:instrText>
      </w:r>
      <w:r>
        <w:fldChar w:fldCharType="separate"/>
      </w:r>
      <w:r w:rsidR="00B57797">
        <w:rPr>
          <w:noProof/>
        </w:rPr>
        <w:t>(Nespolo &amp; Franco, 2007; Norin &amp; Metcalfe, 2019)</w:t>
      </w:r>
      <w:r>
        <w:fldChar w:fldCharType="end"/>
      </w:r>
      <w:r>
        <w:t xml:space="preserve">. </w:t>
      </w:r>
      <w:r w:rsidR="00B57797">
        <w:t xml:space="preserve">All organisms require energy </w:t>
      </w:r>
      <w:r w:rsidR="002D2615">
        <w:t>for</w:t>
      </w:r>
      <w:r w:rsidR="00B57797">
        <w:t xml:space="preserve"> </w:t>
      </w:r>
      <w:r w:rsidR="00316B38">
        <w:t>growth, maintenance and reproduction</w:t>
      </w:r>
      <w:r w:rsidR="00B57797">
        <w:t xml:space="preserve"> </w:t>
      </w:r>
      <w:r w:rsidR="00B57797">
        <w:fldChar w:fldCharType="begin"/>
      </w:r>
      <w:r w:rsidR="00B57797">
        <w:instrText xml:space="preserve"> ADDIN ZOTERO_ITEM CSL_CITATION {"citationID":"dib6d4bf","properties":{"formattedCitation":"(Careau, Killen, et al., 2014)","plainCitation":"(Careau, Killen, et al., 2014)","noteIndex":0},"citationItems":[{"id":2500,"uris":["http://zotero.org/users/1379426/items/7S7F68ET"],"uri":["http://zotero.org/users/1379426/items/7S7F68ET"],"itemData":{"id":2500,"type":"chapter","container-title":"Integrative Organismal Biology","edition":"1","language":"en","page":"17","publisher":"Wiley-Blackwell","source":"Zotero","title":"Adding Fuel To The “Fire Of Life”: Energy Budgets Across Levels Of Variation In Ectotherms And Endotherms","author":[{"family":"Careau","given":"Vincent"},{"family":"Killen","given":"Shaun S"},{"family":"Metcalfe","given":"Neil B"}],"issued":{"date-parts":[["2014",11,14]]}}}],"schema":"https://github.com/citation-style-language/schema/raw/master/csl-citation.json"} </w:instrText>
      </w:r>
      <w:r w:rsidR="00B57797">
        <w:fldChar w:fldCharType="separate"/>
      </w:r>
      <w:r w:rsidR="00B57797">
        <w:rPr>
          <w:noProof/>
        </w:rPr>
        <w:t>(Careau, Killen, et al., 2014)</w:t>
      </w:r>
      <w:r w:rsidR="00B57797">
        <w:fldChar w:fldCharType="end"/>
      </w:r>
      <w:r w:rsidR="00B57797">
        <w:t xml:space="preserve">. </w:t>
      </w:r>
      <w:commentRangeStart w:id="17"/>
      <w:r w:rsidR="00190795">
        <w:t xml:space="preserve">Metabolic rate is also strongly </w:t>
      </w:r>
      <w:r w:rsidR="000B056F">
        <w:t>linked</w:t>
      </w:r>
      <w:r w:rsidR="00190795">
        <w:t xml:space="preserve"> with other </w:t>
      </w:r>
      <w:r w:rsidR="00FA39C5">
        <w:t>traits</w:t>
      </w:r>
      <w:r w:rsidR="00190795">
        <w:t xml:space="preserve"> such as </w:t>
      </w:r>
      <w:r w:rsidR="00FA39C5">
        <w:t xml:space="preserve">behaviour </w:t>
      </w:r>
      <w:r w:rsidR="00FA39C5">
        <w:fldChar w:fldCharType="begin"/>
      </w:r>
      <w:r w:rsidR="00FA39C5">
        <w:instrText xml:space="preserve"> ADDIN ZOTERO_ITEM CSL_CITATION {"citationID":"Nvrki4cQ","properties":{"formattedCitation":"(Biro &amp; Stamps, 2010)","plainCitation":"(Biro &amp; Stamps, 2010)","noteIndex":0},"citationItems":[{"id":1387,"uris":["http://zotero.org/users/1379426/items/SV6QIHHC"],"uri":["http://zotero.org/users/1379426/items/SV6QIHHC"],"itemData":{"id":1387,"type":"article-journal","abstract":"Consistent individual differences (CIDs) in behavior are a widespread phenomenon in animals, but the proximate reasons for them are unresolved. We discuss evidence for the hypothesis that CIDs in energy metabolism, as reflected by resting metabolic rate (RMR), promote CIDs in behavior patterns that either provide net energy (e.g. foraging activity), and/or consume energy (e.g. courtship activity). In doing so, we provide a framework for linking together RMR, behavior, and life-history productivity. Empirical studies suggest that RMR is (a) related to the capacity to generate energy, (b) repeatable, and (c) correlated with behavioral output (e.g. aggressiveness) and productivity (e.g. growth). We conclude by discussing future research directions to clarify linkages between behavior and energy metabolism in this emerging research area.","container-title":"Trends Ecol Evol","DOI":"10.1016/j.tree.2010.08.003","issue":"11","language":"English","note":"PMID: 20832898","page":"653–659","title":"Do consistent individual differences in metabolic rate promote consistent individual differences in behavior?","volume":"25","author":[{"family":"Biro","given":"Peter A"},{"family":"Stamps","given":"Judy A"}],"issued":{"date-parts":[["2010"]]}}}],"schema":"https://github.com/citation-style-language/schema/raw/master/csl-citation.json"} </w:instrText>
      </w:r>
      <w:r w:rsidR="00FA39C5">
        <w:fldChar w:fldCharType="separate"/>
      </w:r>
      <w:r w:rsidR="00FA39C5">
        <w:rPr>
          <w:noProof/>
        </w:rPr>
        <w:t>(Biro &amp; Stamps, 2010)</w:t>
      </w:r>
      <w:r w:rsidR="00FA39C5">
        <w:fldChar w:fldCharType="end"/>
      </w:r>
      <w:r w:rsidR="00FA39C5">
        <w:t xml:space="preserve"> and life history </w:t>
      </w:r>
      <w:r w:rsidR="00FA39C5">
        <w:fldChar w:fldCharType="begin"/>
      </w:r>
      <w:r w:rsidR="00FA39C5">
        <w:instrText xml:space="preserve"> ADDIN ZOTERO_ITEM CSL_CITATION {"citationID":"xkRCo2gI","properties":{"formattedCitation":"(Biro &amp; Stamps, 2008)","plainCitation":"(Biro &amp; Stamps, 2008)","noteIndex":0},"citationItems":[{"id":971,"uris":["http://zotero.org/users/1379426/items/XCEJUYP2"],"uri":["http://zotero.org/users/1379426/items/XCEJUYP2"],"itemData":{"id":971,"type":"article-journal","abstract":"Animal personality traits such as boldness, activity and aggressiveness have been described for many animal species. However, why some individuals are consistently bolder or more active than others, for example, is currently obscure. Given that life-history tradeoffs are common and known to promote inter-individual differences in behavior, we suggest that consistent individual differences in animal personality traits can be favored when those traits contribute to consistent individual differences in productivity (growth and/or fecundity). A survey of empirical studies indicates that boldness, activity and/or aggressiveness are positively related to food intake rates, productivity and other life-history traits in a wide range of taxa. Our conceptual framework sets the stage for a closer look at relationships between personality traits and life-history traits in animals.","container-title":"Trends Ecol Evol","DOI":"10.1016/j.tree.2008.04.003","issue":"7","language":"English","note":"PMID: 18501468","page":"361–368","title":"Are animal personality traits linked to life-history productivity?","volume":"23","author":[{"family":"Biro","given":"Peter A"},{"family":"Stamps","given":"Judy A"}],"issued":{"date-parts":[["2008",7]]}}}],"schema":"https://github.com/citation-style-language/schema/raw/master/csl-citation.json"} </w:instrText>
      </w:r>
      <w:r w:rsidR="00FA39C5">
        <w:fldChar w:fldCharType="separate"/>
      </w:r>
      <w:r w:rsidR="00FA39C5">
        <w:rPr>
          <w:noProof/>
        </w:rPr>
        <w:t>(Biro &amp; Stamps, 2008)</w:t>
      </w:r>
      <w:r w:rsidR="00FA39C5">
        <w:fldChar w:fldCharType="end"/>
      </w:r>
      <w:r w:rsidR="00C113FF">
        <w:t xml:space="preserve"> which </w:t>
      </w:r>
      <w:r w:rsidR="000B056F">
        <w:t>implies</w:t>
      </w:r>
      <w:r w:rsidR="00C113FF">
        <w:t xml:space="preserve"> that </w:t>
      </w:r>
      <w:r w:rsidR="00366E9F">
        <w:t xml:space="preserve">phenotypic </w:t>
      </w:r>
      <w:r w:rsidR="00190795">
        <w:t xml:space="preserve">changes in metabolic rate may </w:t>
      </w:r>
      <w:r w:rsidR="00436C06">
        <w:t>go on to</w:t>
      </w:r>
      <w:r w:rsidR="00FA39C5">
        <w:t xml:space="preserve"> affect other aspects of the phenotype</w:t>
      </w:r>
      <w:r w:rsidR="00366E9F">
        <w:t xml:space="preserve"> </w:t>
      </w:r>
      <w:r w:rsidR="00366E9F">
        <w:fldChar w:fldCharType="begin"/>
      </w:r>
      <w:r w:rsidR="0040062C">
        <w:instrText xml:space="preserve"> ADDIN ZOTERO_ITEM CSL_CITATION {"citationID":"rHCqT0gs","properties":{"formattedCitation":"(Burton et al., 2011; Pettersen et al., 2016)","plainCitation":"(Burton et al., 2011; Pettersen et al., 2016)","noteIndex":0},"citationItems":[{"id":1975,"uris":["http://zotero.org/users/1379426/items/KQPAAFAX"],"uri":["http://zotero.org/users/1379426/items/KQPAAFAX"],"itemData":{"id":1975,"type":"article-journal","abstract":"Individual differences in the energy cost of self-maintenance (resting metabolic rate, RMR) are substantial and the focus of an emerging research area. These differences may influence fitness because self-maintenance is considered as a life-history component along with growth and reproduction. In this review, we ask why do some individuals have two to three times the 'maintenance costs' of conspecifics, and what are the fitness consequences? Using evidence from a range of species, we demonstrate that diverse factors, such as genotypes, maternal effects, early developmental conditions and personality differences contribute to variation in individual RMR. We review evidence that RMR is linked with fitness, showing correlations with traits such as growth and survival. However, these relationships are modulated by environmental conditions (e.g. food supply), suggesting that the fitness consequences of a given RMR may be context-dependent. Then, using empirical examples, we discuss broad-scale reasons why variation in RMR might persist in natural populations, including the role of both spatial and temporal variation in selection pressures and trans-generational effects. To conclude, we discuss experimental approaches that will enable more rigorous examination of the causes and consequences of individual variation in this key physiological trait.","container-title":"Proceedings of the Royal Society of London B: Biological Sciences","DOI":"10.1098/rspb.2011.1778","issue":"1724","language":"English","note":"PMID: 21957133\nPMCID: PMC3189380","page":"3465–3473","title":"What causes intraspecific variation in resting metabolic rate and what are its ecological consequences?","volume":"278","author":[{"family":"Burton","given":"T"},{"family":"Killen","given":"S S"},{"family":"Armstrong","given":"J D"},{"family":"Metcalfe","given":"N B"}],"issued":{"date-parts":[["2011"]]}}},{"id":925,"uris":["http://zotero.org/users/1379426/items/HWCZALZG"],"uri":["http://zotero.org/users/1379426/items/HWCZALZG"],"itemData":{"id":925,"type":"article-journal","abstract":"Metabolic rate reflects the ‘pace of life’ in every organism. Metabolic rate is related to an organism's capacity for essential maintenance, growth and reproduction—all of which interact to affect fitness. Although thousands of measurements of metabolic rate have been made, the microevolutionary forces that shape metabolic rate remain poorly resolved. The relationship between metabolic rate and components of fitness are often inconsistent, possibly because these fitness components incompletely map to actual fitness and often negatively covary with each other. Here we measure metabolic rate across ontogeny and monitor its effects on actual fitness (lifetime reproductive output) for a marine bryozoan in the field. We also measure key components of fitness throughout the entire life history including growth rate, longevity and age at the onset of reproduction. We found that correlational selection favours individuals with higher metabolic rates in one stage and lower metabolic rates in the other—individuals with similar metabolic rates in each developmental stage displayed the lowest fitness. Furthermore, individuals with the lowest metabolic rates lived for longer and reproduced more, but they also grew more slowly and took longer to reproduce initially. That metabolic rate is related to the pace of the life history in nature has long been suggested by macroevolutionary patterns but this study reveals the microevolutionary processes that probably generated these patterns.","container-title":"Proceedings of the Royal Society of London B: Biological Sciences","DOI":"10.1098/rspb.2016.0323","issue":"1831","language":"English","page":"20160323","title":"Metabolic rate covaries with fitness and the pace of the life history in the field","volume":"283","author":[{"family":"Pettersen","given":"Amanda K"},{"family":"White","given":"Craig R"},{"family":"Marshall","given":"Dustin J"}],"issued":{"date-parts":[["2016",5]]}}}],"schema":"https://github.com/citation-style-language/schema/raw/master/csl-citation.json"} </w:instrText>
      </w:r>
      <w:r w:rsidR="00366E9F">
        <w:fldChar w:fldCharType="separate"/>
      </w:r>
      <w:r w:rsidR="0040062C">
        <w:rPr>
          <w:noProof/>
        </w:rPr>
        <w:t>(Burton et al., 2011; Pettersen et al., 2016)</w:t>
      </w:r>
      <w:r w:rsidR="00366E9F">
        <w:fldChar w:fldCharType="end"/>
      </w:r>
      <w:r w:rsidR="00190795">
        <w:t>.</w:t>
      </w:r>
      <w:commentRangeEnd w:id="17"/>
      <w:r w:rsidR="002D2615">
        <w:rPr>
          <w:rStyle w:val="CommentReference"/>
          <w:rFonts w:asciiTheme="minorHAnsi" w:hAnsiTheme="minorHAnsi"/>
          <w:lang w:val="en-US"/>
        </w:rPr>
        <w:commentReference w:id="17"/>
      </w:r>
      <w:r w:rsidR="00366E9F">
        <w:t xml:space="preserve"> </w:t>
      </w:r>
      <w:r w:rsidR="00645618">
        <w:t>While n</w:t>
      </w:r>
      <w:r w:rsidR="0040062C">
        <w:t>umerous studies</w:t>
      </w:r>
      <w:r w:rsidR="00190795">
        <w:t xml:space="preserve"> have </w:t>
      </w:r>
      <w:r w:rsidR="00C113FF">
        <w:t>investigated the influence of various</w:t>
      </w:r>
      <w:r w:rsidR="00190795">
        <w:t xml:space="preserve"> developmental </w:t>
      </w:r>
      <w:r w:rsidR="00C113FF">
        <w:t>cues</w:t>
      </w:r>
      <w:r w:rsidR="00190795">
        <w:t xml:space="preserve"> </w:t>
      </w:r>
      <w:r w:rsidR="0040062C">
        <w:t xml:space="preserve">such as temperature </w:t>
      </w:r>
      <w:r w:rsidR="0040062C">
        <w:fldChar w:fldCharType="begin"/>
      </w:r>
      <w:r w:rsidR="00406CC8">
        <w:instrText xml:space="preserve"> ADDIN ZOTERO_ITEM CSL_CITATION {"citationID":"9kLeD0aP","properties":{"formattedCitation":"(Gangloff et al., 2015; Noble et al., 2018)","plainCitation":"(Gangloff et al., 2015; Noble et al., 2018)","noteIndex":0},"citationItems":[{"id":74,"uris":["http://zotero.org/users/1379426/items/W7HFBZC9"],"uri":["http://zotero.org/users/1379426/items/W7HFBZC9"],"itemData":{"id":74,"type":"article-journal","abstract":"AbstractInteractions at all levels of ecology are influenced by the rate at which energy is obtained, converted, and allocated. Trade-offs in energy allocation within individuals in turn form the basis for life-history theory. Here we describe tests of the influences of temperature, developmental environment, and genetic background on measures of growth efficiency and resting metabolic rate in an ectothermic vertebrate, the western terrestrial garter snake (Thamnophis elegans). After raising captive-born snakes from divergent life-history ecotypes on thermal regimes mimicking natural habitat differences (2 × 2 experimental design of ecotype and thermal environment), we measured oxygen consumption rate at temperatures spanning the activity range of this species. We found ecotypic differences in the reaction norms of snakes across the measured range of temperatures and a temperature-dependent allometric relationship between mass and metabolic rate predicted by the metabolic-level boundaries hypothesis. Addi...","container-title":"Physiological and Biochemical Zoology","DOI":"10.1086/682239","issue":"5","language":"English","note":"PMID: 26658251","page":"550–563","title":"Developmental and Immediate Thermal Environments Shape Energetic Trade-Offs, Growth Efficiency, and Metabolic Rate in Divergent Life-History Ecotypes of the Garter Snake Thamnophis elegans","volume":"88","author":[{"family":"Gangloff","given":"Eric J"},{"family":"Vleck","given":"David"},{"family":"Bronikowski","given":"Anne M"}],"issued":{"date-parts":[["2015"]]}}},{"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40062C">
        <w:fldChar w:fldCharType="separate"/>
      </w:r>
      <w:r w:rsidR="00406CC8">
        <w:rPr>
          <w:noProof/>
        </w:rPr>
        <w:t>(Gangloff et al., 2015; Noble et al., 2018)</w:t>
      </w:r>
      <w:r w:rsidR="0040062C">
        <w:fldChar w:fldCharType="end"/>
      </w:r>
      <w:r w:rsidR="0040062C">
        <w:t xml:space="preserve">, UV exposure </w:t>
      </w:r>
      <w:r w:rsidR="0040062C">
        <w:fldChar w:fldCharType="begin"/>
      </w:r>
      <w:r w:rsidR="0040062C">
        <w:instrText xml:space="preserve"> ADDIN ZOTERO_ITEM CSL_CITATION {"citationID":"ZYjQYNY5","properties":{"formattedCitation":"(Kazerouni et al., 2016)","plainCitation":"(Kazerouni et al., 2016)","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schema":"https://github.com/citation-style-language/schema/raw/master/csl-citation.json"} </w:instrText>
      </w:r>
      <w:r w:rsidR="0040062C">
        <w:fldChar w:fldCharType="separate"/>
      </w:r>
      <w:r w:rsidR="0040062C">
        <w:rPr>
          <w:noProof/>
        </w:rPr>
        <w:t>(Kazerouni et al., 2016)</w:t>
      </w:r>
      <w:r w:rsidR="0040062C">
        <w:fldChar w:fldCharType="end"/>
      </w:r>
      <w:r w:rsidR="0040062C">
        <w:t xml:space="preserve">, </w:t>
      </w:r>
      <w:r w:rsidR="00BC28F8">
        <w:t xml:space="preserve">dietary restriction </w:t>
      </w:r>
      <w:r w:rsidR="00C113FF">
        <w:fldChar w:fldCharType="begin"/>
      </w:r>
      <w:r w:rsidR="00C113FF">
        <w:instrText xml:space="preserve"> ADDIN ZOTERO_ITEM CSL_CITATION {"citationID":"GL295mMJ","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instrText>
      </w:r>
      <w:r w:rsidR="00C113FF">
        <w:fldChar w:fldCharType="separate"/>
      </w:r>
      <w:r w:rsidR="00C113FF">
        <w:rPr>
          <w:noProof/>
        </w:rPr>
        <w:t>(Careau, Buttemer, et al., 2014)</w:t>
      </w:r>
      <w:r w:rsidR="00C113FF">
        <w:fldChar w:fldCharType="end"/>
      </w:r>
      <w:r w:rsidR="00C113FF">
        <w:t xml:space="preserve"> on</w:t>
      </w:r>
      <w:r w:rsidR="00190795">
        <w:t xml:space="preserve"> </w:t>
      </w:r>
      <w:r w:rsidR="00BC28F8" w:rsidRPr="00114FED">
        <w:rPr>
          <w:i/>
          <w:iCs/>
        </w:rPr>
        <w:t>average</w:t>
      </w:r>
      <w:r w:rsidR="00BC28F8">
        <w:t xml:space="preserve"> </w:t>
      </w:r>
      <w:r w:rsidR="0040062C">
        <w:t>metabolic rate</w:t>
      </w:r>
      <w:r w:rsidR="00645618">
        <w:t xml:space="preserve">, the </w:t>
      </w:r>
      <w:r w:rsidR="0046366E">
        <w:t>impacts on</w:t>
      </w:r>
      <w:r w:rsidR="00BC28F8">
        <w:t xml:space="preserve"> the plasticity of metabolic rate</w:t>
      </w:r>
      <w:r w:rsidR="00645618">
        <w:t xml:space="preserve"> is not well established </w:t>
      </w:r>
      <w:r w:rsidR="00645618">
        <w:fldChar w:fldCharType="begin"/>
      </w:r>
      <w:r w:rsidR="00645618">
        <w:instrText xml:space="preserve"> ADDIN ZOTERO_ITEM CSL_CITATION {"citationID":"yNNaKK5p","properties":{"formattedCitation":"(but see Seebacher et al., 2014)","plainCitation":"(but see Seebacher et al., 2014)","noteIndex":0},"citationItems":[{"id":"VXdOaC0v/zzhAlOl2","uris":["http://zotero.org/users/1379426/items/LVDM22FM"],"uri":["http://zotero.org/users/1379426/items/LVDM22FM"],"itemData":{"id":"VXdOaC0v/zzhAlOl2","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prefix":"but see "}],"schema":"https://github.com/citation-style-language/schema/raw/master/csl-citation.json"} </w:instrText>
      </w:r>
      <w:r w:rsidR="00645618">
        <w:fldChar w:fldCharType="separate"/>
      </w:r>
      <w:r w:rsidR="00645618">
        <w:rPr>
          <w:noProof/>
        </w:rPr>
        <w:t>(but see Seebacher et al., 2014)</w:t>
      </w:r>
      <w:r w:rsidR="00645618">
        <w:fldChar w:fldCharType="end"/>
      </w:r>
      <w:ins w:id="18" w:author="fonti.kar@gmail.com" w:date="2020-10-23T14:48:00Z">
        <w:r w:rsidR="00645618">
          <w:t xml:space="preserve">. </w:t>
        </w:r>
      </w:ins>
      <w:r w:rsidR="0046366E">
        <w:t xml:space="preserve">Developmental cues could influence </w:t>
      </w:r>
      <w:r w:rsidR="00645618">
        <w:t xml:space="preserve">metabolic plasticity </w:t>
      </w:r>
      <w:r w:rsidR="0001244F">
        <w:t xml:space="preserve">possibly </w:t>
      </w:r>
      <w:r w:rsidR="00BC28F8">
        <w:t xml:space="preserve">through </w:t>
      </w:r>
      <w:r w:rsidR="00645618">
        <w:t>modifications</w:t>
      </w:r>
      <w:r w:rsidR="00BC28F8">
        <w:t xml:space="preserve"> in </w:t>
      </w:r>
      <w:r w:rsidR="006E7955">
        <w:t xml:space="preserve">metabolic </w:t>
      </w:r>
      <w:r w:rsidR="00BC28F8">
        <w:t>enzyme</w:t>
      </w:r>
      <w:r w:rsidR="006E7955">
        <w:t>s</w:t>
      </w:r>
      <w:r w:rsidR="00BC28F8">
        <w:t xml:space="preserve"> </w:t>
      </w:r>
      <w:r w:rsidR="00645618">
        <w:t>or cellular membrane structure</w:t>
      </w:r>
      <w:r w:rsidR="00BC28F8">
        <w:t xml:space="preserve"> </w:t>
      </w:r>
      <w:r w:rsidR="0046366E">
        <w:t xml:space="preserve">that </w:t>
      </w:r>
      <w:r w:rsidR="00114FED">
        <w:t>influence</w:t>
      </w:r>
      <w:r w:rsidR="00645618">
        <w:t xml:space="preserve"> their function in different environments </w:t>
      </w:r>
      <w:r w:rsidR="00645618">
        <w:fldChar w:fldCharType="begin"/>
      </w:r>
      <w:r w:rsidR="00645618">
        <w:instrText xml:space="preserve"> ADDIN ZOTERO_ITEM CSL_CITATION {"citationID":"Ac2HhL8t","properties":{"formattedCitation":"(Angilletta Jr, 2016)","plainCitation":"(Angilletta Jr, 2016)","noteIndex":0},"citationItems":[{"id":1887,"uris":["http://zotero.org/users/1379426/items/FYCTXNKM"],"uri":["http://zotero.org/users/1379426/items/FYCTXNKM"],"itemData":{"id":1887,"type":"book","ISBN":"978-0-19-857087-5","note":"DOI: 10.1093/acprof:oso/9780198570875.001.1","publisher":"Oxford University Press","title":"Thermal Adaptation: A Theoretical and Empirical Synthesis","URL":"http://www.oxfordscholarship.com/view/10.1093/acprof:oso/9780198570875.001.1/acprof-9780198570875","author":[{"family":"Angilletta Jr","given":"Michael J"}],"issued":{"date-parts":[["2016",11]]}}}],"schema":"https://github.com/citation-style-language/schema/raw/master/csl-citation.json"} </w:instrText>
      </w:r>
      <w:r w:rsidR="00645618">
        <w:fldChar w:fldCharType="separate"/>
      </w:r>
      <w:r w:rsidR="00645618">
        <w:rPr>
          <w:noProof/>
        </w:rPr>
        <w:t>(Angilletta Jr, 2016)</w:t>
      </w:r>
      <w:r w:rsidR="00645618">
        <w:fldChar w:fldCharType="end"/>
      </w:r>
      <w:r w:rsidR="00645618">
        <w:t xml:space="preserve">. </w:t>
      </w:r>
      <w:r w:rsidR="0046366E">
        <w:t>D</w:t>
      </w:r>
      <w:r w:rsidR="0001244F">
        <w:t xml:space="preserve">evelopmentally induced </w:t>
      </w:r>
      <w:r w:rsidR="0046366E">
        <w:t xml:space="preserve">changes in metabolic plasticity </w:t>
      </w:r>
      <w:r w:rsidR="00114FED">
        <w:t xml:space="preserve">implies that tolerance to environmental perturbations may be determined by the developmental environment a given cohort experiences. Furthermore, if repeatability of metabolic plasticity is also affected by developmental cues, then the capacity to respond to selection might also be specific to early life conditions. Understanding how early life environments shapes plastic responses will be important for </w:t>
      </w:r>
      <w:r w:rsidR="006B18D1">
        <w:t xml:space="preserve">animals that develop and </w:t>
      </w:r>
      <w:r w:rsidR="00114FED">
        <w:t>inhabit</w:t>
      </w:r>
      <w:r w:rsidR="006B18D1">
        <w:t xml:space="preserve"> in variables environments.</w:t>
      </w:r>
      <w:r w:rsidR="0046366E">
        <w:t xml:space="preserve"> </w:t>
      </w:r>
    </w:p>
    <w:p w14:paraId="6CD32E5A" w14:textId="77777777" w:rsidR="00FA39C5" w:rsidRPr="000B056F" w:rsidDel="00DE19F9" w:rsidRDefault="00FA39C5" w:rsidP="008E1938">
      <w:pPr>
        <w:pStyle w:val="Thesisnormal"/>
        <w:rPr>
          <w:del w:id="19" w:author="fonti.kar@gmail.com" w:date="2020-10-23T15:00:00Z"/>
        </w:rPr>
      </w:pPr>
    </w:p>
    <w:p w14:paraId="6AE7711F" w14:textId="4BEBA739" w:rsidR="00885D54" w:rsidRDefault="00885D54" w:rsidP="008E1938">
      <w:pPr>
        <w:pStyle w:val="Thesisnormal"/>
      </w:pPr>
    </w:p>
    <w:p w14:paraId="0A35C17E" w14:textId="01D226BB" w:rsidR="00037AFB" w:rsidRPr="00562E58" w:rsidRDefault="004179F6" w:rsidP="008E1938">
      <w:pPr>
        <w:pStyle w:val="Thesisnormal"/>
      </w:pPr>
      <w:r w:rsidRPr="004179F6">
        <w:rPr>
          <w:rFonts w:eastAsia="Yu Mincho" w:cs="Times New Roman"/>
        </w:rPr>
        <w:t xml:space="preserve">Here we </w:t>
      </w:r>
      <w:r w:rsidR="00B35894">
        <w:rPr>
          <w:rFonts w:eastAsia="Yu Mincho" w:cs="Times New Roman"/>
        </w:rPr>
        <w:t xml:space="preserve">employed a ‘reaction norm approach’ to </w:t>
      </w:r>
      <w:r w:rsidRPr="004179F6">
        <w:rPr>
          <w:rFonts w:eastAsia="Yu Mincho" w:cs="Times New Roman"/>
        </w:rPr>
        <w:t>examin</w:t>
      </w:r>
      <w:r w:rsidR="004508CD">
        <w:rPr>
          <w:rFonts w:eastAsia="Yu Mincho" w:cs="Times New Roman"/>
        </w:rPr>
        <w:t>e</w:t>
      </w:r>
      <w:r w:rsidRPr="004179F6">
        <w:rPr>
          <w:rFonts w:eastAsia="Yu Mincho" w:cs="Times New Roman"/>
        </w:rPr>
        <w:t xml:space="preserve"> how </w:t>
      </w:r>
      <w:r w:rsidR="00EF3815" w:rsidRPr="00373A51">
        <w:rPr>
          <w:rFonts w:eastAsia="Calibri" w:cs="Times New Roman"/>
          <w:lang w:val="en-GB"/>
        </w:rPr>
        <w:t>developmental temperature</w:t>
      </w:r>
      <w:r w:rsidR="00EF3815" w:rsidRPr="004179F6">
        <w:rPr>
          <w:rFonts w:eastAsia="Yu Mincho" w:cs="Times New Roman"/>
        </w:rPr>
        <w:t xml:space="preserve"> </w:t>
      </w:r>
      <w:r w:rsidR="00EF3815">
        <w:rPr>
          <w:rFonts w:eastAsia="Yu Mincho" w:cs="Times New Roman"/>
        </w:rPr>
        <w:t>impacts</w:t>
      </w:r>
      <w:r w:rsidR="00DE19F9">
        <w:rPr>
          <w:rFonts w:eastAsia="Yu Mincho" w:cs="Times New Roman"/>
        </w:rPr>
        <w:t xml:space="preserve"> </w:t>
      </w:r>
      <w:r w:rsidR="006E2780">
        <w:rPr>
          <w:rFonts w:eastAsia="Yu Mincho" w:cs="Times New Roman"/>
        </w:rPr>
        <w:t>metabolic</w:t>
      </w:r>
      <w:r w:rsidR="00EF3815">
        <w:rPr>
          <w:rFonts w:eastAsia="Yu Mincho" w:cs="Times New Roman"/>
        </w:rPr>
        <w:t xml:space="preserve"> </w:t>
      </w:r>
      <w:commentRangeStart w:id="20"/>
      <w:commentRangeStart w:id="21"/>
      <w:commentRangeStart w:id="22"/>
      <w:r w:rsidR="00DE19F9">
        <w:rPr>
          <w:rFonts w:eastAsia="Yu Mincho" w:cs="Times New Roman"/>
        </w:rPr>
        <w:t>plasticity</w:t>
      </w:r>
      <w:r w:rsidR="0079111E">
        <w:rPr>
          <w:rFonts w:eastAsia="Yu Mincho" w:cs="Times New Roman"/>
        </w:rPr>
        <w:t xml:space="preserve"> </w:t>
      </w:r>
      <w:commentRangeEnd w:id="20"/>
      <w:r w:rsidR="005204B7">
        <w:rPr>
          <w:rStyle w:val="CommentReference"/>
          <w:rFonts w:asciiTheme="minorHAnsi" w:hAnsiTheme="minorHAnsi"/>
          <w:lang w:val="en-US"/>
        </w:rPr>
        <w:commentReference w:id="20"/>
      </w:r>
      <w:commentRangeEnd w:id="21"/>
      <w:r w:rsidR="00FA39C5">
        <w:rPr>
          <w:rStyle w:val="CommentReference"/>
          <w:rFonts w:asciiTheme="minorHAnsi" w:hAnsiTheme="minorHAnsi"/>
          <w:lang w:val="en-US"/>
        </w:rPr>
        <w:commentReference w:id="21"/>
      </w:r>
      <w:commentRangeEnd w:id="22"/>
      <w:r w:rsidR="006E2780">
        <w:rPr>
          <w:rStyle w:val="CommentReference"/>
          <w:rFonts w:asciiTheme="minorHAnsi" w:hAnsiTheme="minorHAnsi"/>
          <w:lang w:val="en-US"/>
        </w:rPr>
        <w:commentReference w:id="22"/>
      </w:r>
      <w:r w:rsidR="00EF3815">
        <w:rPr>
          <w:rFonts w:eastAsia="Yu Mincho" w:cs="Times New Roman"/>
        </w:rPr>
        <w:t xml:space="preserve">to acute temperature change </w:t>
      </w:r>
      <w:r w:rsidR="00EF3815" w:rsidRPr="00373A51">
        <w:rPr>
          <w:rFonts w:eastAsia="Calibri" w:cs="Times New Roman"/>
          <w:lang w:val="en-GB"/>
        </w:rPr>
        <w:t>in an oviparous skink (</w:t>
      </w:r>
      <w:r w:rsidR="00EF3815" w:rsidRPr="00373A51">
        <w:rPr>
          <w:rFonts w:eastAsia="Calibri" w:cs="Times New Roman"/>
          <w:i/>
          <w:iCs/>
          <w:lang w:val="en-GB"/>
        </w:rPr>
        <w:t>Lampropholis delicata</w:t>
      </w:r>
      <w:r w:rsidR="00EF3815" w:rsidRPr="00373A51">
        <w:rPr>
          <w:rFonts w:eastAsia="Calibri" w:cs="Times New Roman"/>
          <w:lang w:val="en-GB"/>
        </w:rPr>
        <w:t>)</w:t>
      </w:r>
      <w:r w:rsidR="00B35894">
        <w:rPr>
          <w:rFonts w:eastAsia="Calibri" w:cs="Times New Roman"/>
          <w:lang w:val="en-GB"/>
        </w:rPr>
        <w:t xml:space="preserve"> </w:t>
      </w:r>
      <w:r w:rsidR="00B35894">
        <w:rPr>
          <w:rFonts w:eastAsia="Calibri" w:cs="Times New Roman"/>
          <w:lang w:val="en-GB"/>
        </w:rPr>
        <w:fldChar w:fldCharType="begin"/>
      </w:r>
      <w:r w:rsidR="00B35894">
        <w:rPr>
          <w:rFonts w:eastAsia="Calibri" w:cs="Times New Roman"/>
          <w:lang w:val="en-GB"/>
        </w:rPr>
        <w:instrText xml:space="preserve"> ADDIN ZOTERO_ITEM CSL_CITATION {"citationID":"yrUOIFAx","properties":{"formattedCitation":"(Via et al., 1995)","plainCitation":"(Via et al., 1995)","noteIndex":0},"citationItems":[{"id":1788,"uris":["http://zotero.org/users/1379426/items/9FN6F2ZJ"],"uri":["http://zotero.org/users/1379426/items/9FN6F2ZJ"],"itemData":{"id":1788,"type":"article-journal","container-title":"Trends Ecol Evol","DOI":"10.1016/S0169-5347(00)89061-8","issue":"5","language":"English","page":"212–217","title":"Adaptive phenotypic plasticity: consensus and controversy","volume":"10","author":[{"family":"Via","given":"Sara"},{"family":"Gomulkiewicz","given":"Richard"},{"family":"De Jong","given":"Gerdien"},{"family":"Scheiner","given":"Samuel M"},{"family":"Schlichting","given":"Carl D"},{"family":"Van Tienderen","given":"Peter H"}],"issued":{"date-parts":[["1995",5]]}}}],"schema":"https://github.com/citation-style-language/schema/raw/master/csl-citation.json"} </w:instrText>
      </w:r>
      <w:r w:rsidR="00B35894">
        <w:rPr>
          <w:rFonts w:eastAsia="Calibri" w:cs="Times New Roman"/>
          <w:lang w:val="en-GB"/>
        </w:rPr>
        <w:fldChar w:fldCharType="separate"/>
      </w:r>
      <w:r w:rsidR="00B35894">
        <w:rPr>
          <w:rFonts w:eastAsia="Calibri" w:cs="Times New Roman"/>
          <w:noProof/>
          <w:lang w:val="en-GB"/>
        </w:rPr>
        <w:t>(Via et al., 1995)</w:t>
      </w:r>
      <w:r w:rsidR="00B35894">
        <w:rPr>
          <w:rFonts w:eastAsia="Calibri" w:cs="Times New Roman"/>
          <w:lang w:val="en-GB"/>
        </w:rPr>
        <w:fldChar w:fldCharType="end"/>
      </w:r>
      <w:r w:rsidR="00EF3815">
        <w:rPr>
          <w:rFonts w:eastAsia="Calibri" w:cs="Times New Roman"/>
          <w:lang w:val="en-GB"/>
        </w:rPr>
        <w:t xml:space="preserve">. Specifically, we </w:t>
      </w:r>
      <w:r w:rsidR="000268A4">
        <w:rPr>
          <w:rFonts w:eastAsia="Calibri" w:cs="Times New Roman"/>
          <w:lang w:val="en-GB"/>
        </w:rPr>
        <w:t>were</w:t>
      </w:r>
      <w:r w:rsidR="00EF3815">
        <w:rPr>
          <w:rFonts w:eastAsia="Calibri" w:cs="Times New Roman"/>
          <w:lang w:val="en-GB"/>
        </w:rPr>
        <w:t xml:space="preserve"> interested in whether developmental temperature affects the </w:t>
      </w:r>
      <w:r w:rsidR="00B35894">
        <w:rPr>
          <w:rFonts w:eastAsia="Calibri" w:cs="Times New Roman"/>
          <w:lang w:val="en-GB"/>
        </w:rPr>
        <w:t xml:space="preserve">shape and repeatability of the </w:t>
      </w:r>
      <w:r w:rsidR="00EF3815">
        <w:rPr>
          <w:rFonts w:eastAsia="Calibri" w:cs="Times New Roman"/>
          <w:lang w:val="en-GB"/>
        </w:rPr>
        <w:t>thermal reaction norm of metabolic rate</w:t>
      </w:r>
      <w:r w:rsidR="00B06BAF">
        <w:rPr>
          <w:rFonts w:eastAsia="Calibri" w:cs="Times New Roman"/>
          <w:lang w:val="en-GB"/>
        </w:rPr>
        <w:t>.</w:t>
      </w:r>
      <w:r w:rsidR="00562E58">
        <w:t xml:space="preserve"> </w:t>
      </w:r>
      <w:r w:rsidR="003C35DA">
        <w:rPr>
          <w:rFonts w:eastAsia="Calibri" w:cs="Times New Roman"/>
          <w:lang w:val="en-GB"/>
        </w:rPr>
        <w:t xml:space="preserve">Over </w:t>
      </w:r>
      <w:r w:rsidR="00EA334A">
        <w:rPr>
          <w:rFonts w:eastAsia="Calibri" w:cs="Times New Roman"/>
          <w:lang w:val="en-GB"/>
        </w:rPr>
        <w:t>3.5 months</w:t>
      </w:r>
      <w:r w:rsidR="003C35DA">
        <w:rPr>
          <w:rFonts w:eastAsia="Calibri" w:cs="Times New Roman"/>
          <w:lang w:val="en-GB"/>
        </w:rPr>
        <w:t>, we repeatedly measured routine metabolic rate at six temperatures for lizards (n</w:t>
      </w:r>
      <w:r w:rsidR="003C35DA" w:rsidRPr="003C35DA">
        <w:rPr>
          <w:rFonts w:eastAsia="Calibri" w:cs="Times New Roman"/>
          <w:vertAlign w:val="subscript"/>
          <w:lang w:val="en-GB"/>
        </w:rPr>
        <w:t>obs</w:t>
      </w:r>
      <w:r w:rsidR="003C35DA">
        <w:rPr>
          <w:rFonts w:eastAsia="Calibri" w:cs="Times New Roman"/>
          <w:lang w:val="en-GB"/>
        </w:rPr>
        <w:t xml:space="preserve"> = </w:t>
      </w:r>
      <w:r w:rsidR="00035EBA">
        <w:rPr>
          <w:rFonts w:eastAsia="Calibri" w:cs="Times New Roman"/>
          <w:lang w:val="en-GB"/>
        </w:rPr>
        <w:t>3</w:t>
      </w:r>
      <w:r w:rsidR="00BA2A30">
        <w:rPr>
          <w:rFonts w:eastAsia="Calibri" w:cs="Times New Roman"/>
          <w:lang w:val="en-GB"/>
        </w:rPr>
        <w:t>,</w:t>
      </w:r>
      <w:r w:rsidR="00035EBA">
        <w:rPr>
          <w:rFonts w:eastAsia="Calibri" w:cs="Times New Roman"/>
          <w:lang w:val="en-GB"/>
        </w:rPr>
        <w:t>818</w:t>
      </w:r>
      <w:r w:rsidR="003C35DA">
        <w:rPr>
          <w:rFonts w:eastAsia="Calibri" w:cs="Times New Roman"/>
          <w:lang w:val="en-GB"/>
        </w:rPr>
        <w:t xml:space="preserve">) that hatched from two incubation treatments </w:t>
      </w:r>
      <w:r w:rsidR="003C35DA" w:rsidRPr="00373A51">
        <w:rPr>
          <w:rFonts w:eastAsia="Calibri" w:cs="Times New Roman"/>
          <w:lang w:val="en-GB"/>
        </w:rPr>
        <w:t>(n</w:t>
      </w:r>
      <w:r w:rsidR="003C35DA" w:rsidRPr="00373A51">
        <w:rPr>
          <w:rFonts w:eastAsia="Calibri" w:cs="Times New Roman"/>
          <w:vertAlign w:val="subscript"/>
          <w:lang w:val="en-GB"/>
        </w:rPr>
        <w:t xml:space="preserve">hot </w:t>
      </w:r>
      <w:r w:rsidR="003C35DA" w:rsidRPr="00373A51">
        <w:rPr>
          <w:rFonts w:eastAsia="Calibri" w:cs="Times New Roman"/>
          <w:lang w:val="en-GB"/>
        </w:rPr>
        <w:t xml:space="preserve">= </w:t>
      </w:r>
      <w:r w:rsidR="003C35DA">
        <w:rPr>
          <w:rFonts w:eastAsia="Calibri" w:cs="Times New Roman"/>
          <w:lang w:val="en-GB"/>
        </w:rPr>
        <w:t>25</w:t>
      </w:r>
      <w:r w:rsidR="003C35DA" w:rsidRPr="00373A51">
        <w:rPr>
          <w:rFonts w:eastAsia="Calibri" w:cs="Times New Roman"/>
          <w:lang w:val="en-GB"/>
        </w:rPr>
        <w:t>, n</w:t>
      </w:r>
      <w:r w:rsidR="003C35DA" w:rsidRPr="00373A51">
        <w:rPr>
          <w:rFonts w:eastAsia="Calibri" w:cs="Times New Roman"/>
          <w:vertAlign w:val="subscript"/>
          <w:lang w:val="en-GB"/>
        </w:rPr>
        <w:t>cold</w:t>
      </w:r>
      <w:r w:rsidR="003C35DA" w:rsidRPr="00373A51">
        <w:rPr>
          <w:rFonts w:eastAsia="Calibri" w:cs="Times New Roman"/>
          <w:lang w:val="en-GB"/>
        </w:rPr>
        <w:t xml:space="preserve"> = </w:t>
      </w:r>
      <w:r w:rsidR="003C35DA">
        <w:rPr>
          <w:rFonts w:eastAsia="Calibri" w:cs="Times New Roman"/>
          <w:lang w:val="en-GB"/>
        </w:rPr>
        <w:t>26</w:t>
      </w:r>
      <w:r w:rsidR="003C35DA" w:rsidRPr="00373A51">
        <w:rPr>
          <w:rFonts w:eastAsia="Calibri" w:cs="Times New Roman"/>
          <w:lang w:val="en-GB"/>
        </w:rPr>
        <w:t>)</w:t>
      </w:r>
      <w:r w:rsidR="004F1138">
        <w:rPr>
          <w:rFonts w:eastAsia="Calibri" w:cs="Times New Roman"/>
          <w:lang w:val="en-GB"/>
        </w:rPr>
        <w:t xml:space="preserve"> to address the following key questions</w:t>
      </w:r>
      <w:r w:rsidR="002E4C69">
        <w:rPr>
          <w:rFonts w:eastAsia="Calibri" w:cs="Times New Roman"/>
          <w:lang w:val="en-GB"/>
        </w:rPr>
        <w:t>:</w:t>
      </w:r>
      <w:r w:rsidR="004F1138">
        <w:rPr>
          <w:rFonts w:eastAsia="Calibri" w:cs="Times New Roman"/>
          <w:lang w:val="en-GB"/>
        </w:rPr>
        <w:t xml:space="preserve"> (1) </w:t>
      </w:r>
      <w:r w:rsidR="00B35894">
        <w:rPr>
          <w:rFonts w:eastAsia="Calibri" w:cs="Times New Roman"/>
          <w:lang w:val="en-GB"/>
        </w:rPr>
        <w:t>How does</w:t>
      </w:r>
      <w:r w:rsidR="004F1138">
        <w:rPr>
          <w:rFonts w:eastAsia="Calibri" w:cs="Times New Roman"/>
          <w:lang w:val="en-GB"/>
        </w:rPr>
        <w:t xml:space="preserve"> developmental temperature change</w:t>
      </w:r>
      <w:r w:rsidR="00B35894">
        <w:rPr>
          <w:rFonts w:eastAsia="Calibri" w:cs="Times New Roman"/>
          <w:lang w:val="en-GB"/>
        </w:rPr>
        <w:t xml:space="preserve"> </w:t>
      </w:r>
      <w:r w:rsidR="004F1138">
        <w:rPr>
          <w:rFonts w:eastAsia="Calibri" w:cs="Times New Roman"/>
          <w:lang w:val="en-GB"/>
        </w:rPr>
        <w:t xml:space="preserve">the </w:t>
      </w:r>
      <w:r w:rsidR="004508CD">
        <w:rPr>
          <w:rFonts w:eastAsia="Calibri" w:cs="Times New Roman"/>
          <w:lang w:val="en-GB"/>
        </w:rPr>
        <w:t>intercept</w:t>
      </w:r>
      <w:r w:rsidR="00B35894">
        <w:rPr>
          <w:rFonts w:eastAsia="Calibri" w:cs="Times New Roman"/>
          <w:lang w:val="en-GB"/>
        </w:rPr>
        <w:t xml:space="preserve"> and slope of the </w:t>
      </w:r>
      <w:r w:rsidR="004F1138">
        <w:rPr>
          <w:rFonts w:eastAsia="Calibri" w:cs="Times New Roman"/>
          <w:lang w:val="en-GB"/>
        </w:rPr>
        <w:t>thermal reaction norm</w:t>
      </w:r>
      <w:r w:rsidR="007D6DCC">
        <w:rPr>
          <w:rFonts w:eastAsia="Calibri" w:cs="Times New Roman"/>
          <w:lang w:val="en-GB"/>
        </w:rPr>
        <w:t>;</w:t>
      </w:r>
      <w:r w:rsidR="004F1138">
        <w:rPr>
          <w:rFonts w:eastAsia="Calibri" w:cs="Times New Roman"/>
          <w:lang w:val="en-GB"/>
        </w:rPr>
        <w:t xml:space="preserve"> </w:t>
      </w:r>
      <w:r w:rsidR="007D6DCC">
        <w:rPr>
          <w:rFonts w:eastAsia="Calibri" w:cs="Times New Roman"/>
          <w:lang w:val="en-GB"/>
        </w:rPr>
        <w:t>(</w:t>
      </w:r>
      <w:r w:rsidR="003D3C4F">
        <w:rPr>
          <w:rFonts w:eastAsia="Calibri" w:cs="Times New Roman"/>
          <w:lang w:val="en-GB"/>
        </w:rPr>
        <w:t>2</w:t>
      </w:r>
      <w:r w:rsidR="007D6DCC">
        <w:rPr>
          <w:rFonts w:eastAsia="Calibri" w:cs="Times New Roman"/>
          <w:lang w:val="en-GB"/>
        </w:rPr>
        <w:t xml:space="preserve">) </w:t>
      </w:r>
      <w:r w:rsidR="00B35894">
        <w:rPr>
          <w:rFonts w:eastAsia="Calibri" w:cs="Times New Roman"/>
          <w:lang w:val="en-GB"/>
        </w:rPr>
        <w:t xml:space="preserve">How does </w:t>
      </w:r>
      <w:r w:rsidR="007D6DCC">
        <w:rPr>
          <w:rFonts w:eastAsia="Calibri" w:cs="Times New Roman"/>
          <w:lang w:val="en-GB"/>
        </w:rPr>
        <w:t xml:space="preserve">the </w:t>
      </w:r>
      <w:r w:rsidR="002E4C69">
        <w:rPr>
          <w:rFonts w:eastAsia="Calibri" w:cs="Times New Roman"/>
          <w:lang w:val="en-GB"/>
        </w:rPr>
        <w:t xml:space="preserve">repeatability of </w:t>
      </w:r>
      <w:r w:rsidR="00B35894">
        <w:rPr>
          <w:rFonts w:eastAsia="Calibri" w:cs="Times New Roman"/>
          <w:lang w:val="en-GB"/>
        </w:rPr>
        <w:t xml:space="preserve">metabolic plasticity (i.e. </w:t>
      </w:r>
      <w:r w:rsidR="002E4C69">
        <w:rPr>
          <w:rFonts w:eastAsia="Calibri" w:cs="Times New Roman"/>
          <w:lang w:val="en-GB"/>
        </w:rPr>
        <w:t>slope of the reaction norm</w:t>
      </w:r>
      <w:r w:rsidR="00B35894">
        <w:rPr>
          <w:rFonts w:eastAsia="Calibri" w:cs="Times New Roman"/>
          <w:lang w:val="en-GB"/>
        </w:rPr>
        <w:t>)</w:t>
      </w:r>
      <w:r w:rsidR="003D3C4F">
        <w:rPr>
          <w:rFonts w:eastAsia="Calibri" w:cs="Times New Roman"/>
          <w:lang w:val="en-GB"/>
        </w:rPr>
        <w:t xml:space="preserve"> </w:t>
      </w:r>
      <w:r w:rsidR="00B35894">
        <w:rPr>
          <w:rFonts w:eastAsia="Calibri" w:cs="Times New Roman"/>
          <w:lang w:val="en-GB"/>
        </w:rPr>
        <w:t xml:space="preserve">change with developmental temperatures </w:t>
      </w:r>
      <w:r w:rsidR="003D3C4F">
        <w:rPr>
          <w:rFonts w:eastAsia="Calibri" w:cs="Times New Roman"/>
          <w:lang w:val="en-GB"/>
        </w:rPr>
        <w:t xml:space="preserve">(3) </w:t>
      </w:r>
      <w:r w:rsidR="00B35894">
        <w:rPr>
          <w:rFonts w:eastAsia="Calibri" w:cs="Times New Roman"/>
          <w:lang w:val="en-GB"/>
        </w:rPr>
        <w:t xml:space="preserve">Does developmental temperature </w:t>
      </w:r>
      <w:r w:rsidR="00C81F71">
        <w:rPr>
          <w:rFonts w:eastAsia="Calibri" w:cs="Times New Roman"/>
          <w:lang w:val="en-GB"/>
        </w:rPr>
        <w:t>differ in their</w:t>
      </w:r>
      <w:r w:rsidR="00B35894">
        <w:rPr>
          <w:rFonts w:eastAsia="Calibri" w:cs="Times New Roman"/>
          <w:lang w:val="en-GB"/>
        </w:rPr>
        <w:t xml:space="preserve"> </w:t>
      </w:r>
      <w:r w:rsidR="003D3C4F">
        <w:rPr>
          <w:rFonts w:eastAsia="Calibri" w:cs="Times New Roman"/>
          <w:lang w:val="en-GB"/>
        </w:rPr>
        <w:t>repeatability</w:t>
      </w:r>
      <w:r w:rsidR="00B35894">
        <w:rPr>
          <w:rFonts w:eastAsia="Calibri" w:cs="Times New Roman"/>
          <w:lang w:val="en-GB"/>
        </w:rPr>
        <w:t xml:space="preserve"> of average metabolic rate</w:t>
      </w:r>
      <w:r w:rsidR="00C81F71">
        <w:rPr>
          <w:rFonts w:eastAsia="Calibri" w:cs="Times New Roman"/>
          <w:lang w:val="en-GB"/>
        </w:rPr>
        <w:t xml:space="preserve"> </w:t>
      </w:r>
      <w:r w:rsidR="004508CD">
        <w:rPr>
          <w:rFonts w:eastAsia="Calibri" w:cs="Times New Roman"/>
          <w:lang w:val="en-GB"/>
        </w:rPr>
        <w:t xml:space="preserve">(intercept) </w:t>
      </w:r>
      <w:r w:rsidR="00C81F71">
        <w:rPr>
          <w:rFonts w:eastAsia="Calibri" w:cs="Times New Roman"/>
          <w:lang w:val="en-GB"/>
        </w:rPr>
        <w:t>at each acute temperature</w:t>
      </w:r>
      <w:r w:rsidR="007D6DCC">
        <w:rPr>
          <w:rFonts w:eastAsia="Calibri" w:cs="Times New Roman"/>
          <w:lang w:val="en-GB"/>
        </w:rPr>
        <w:t xml:space="preserve">? </w:t>
      </w:r>
      <w:r w:rsidR="00BA1E61">
        <w:rPr>
          <w:rFonts w:eastAsia="Calibri" w:cs="Times New Roman"/>
          <w:lang w:val="en-GB"/>
        </w:rPr>
        <w:t xml:space="preserve">Given that ectotherms tend to have smaller body sizes when reared in </w:t>
      </w:r>
      <w:r w:rsidR="004508CD">
        <w:rPr>
          <w:rFonts w:eastAsia="Calibri" w:cs="Times New Roman"/>
          <w:lang w:val="en-GB"/>
        </w:rPr>
        <w:t>warm environments</w:t>
      </w:r>
      <w:r w:rsidR="00BA1E61">
        <w:rPr>
          <w:rFonts w:eastAsia="Calibri" w:cs="Times New Roman"/>
          <w:lang w:val="en-GB"/>
        </w:rPr>
        <w:t xml:space="preserve"> </w:t>
      </w:r>
      <w:r w:rsidR="00BA1E61">
        <w:rPr>
          <w:rFonts w:eastAsia="Calibri" w:cs="Times New Roman"/>
          <w:lang w:val="en-GB"/>
        </w:rPr>
        <w:fldChar w:fldCharType="begin"/>
      </w:r>
      <w:r w:rsidR="00BA1E61">
        <w:rPr>
          <w:rFonts w:eastAsia="Calibri" w:cs="Times New Roman"/>
          <w:lang w:val="en-GB"/>
        </w:rPr>
        <w:instrText xml:space="preserve"> ADDIN ZOTERO_ITEM CSL_CITATION {"citationID":"z5ekXnNN","properties":{"formattedCitation":"(temperature-size rule, Angilletta Jr et al., 2017)","plainCitation":"(temperature-size rule, 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prefix":"temperature-size rule,"}],"schema":"https://github.com/citation-style-language/schema/raw/master/csl-citation.json"} </w:instrText>
      </w:r>
      <w:r w:rsidR="00BA1E61">
        <w:rPr>
          <w:rFonts w:eastAsia="Calibri" w:cs="Times New Roman"/>
          <w:lang w:val="en-GB"/>
        </w:rPr>
        <w:fldChar w:fldCharType="separate"/>
      </w:r>
      <w:r w:rsidR="00BA1E61">
        <w:rPr>
          <w:rFonts w:eastAsia="Calibri" w:cs="Times New Roman"/>
          <w:noProof/>
          <w:lang w:val="en-GB"/>
        </w:rPr>
        <w:t>(temperature-size rule, Angilletta Jr et al., 2017)</w:t>
      </w:r>
      <w:r w:rsidR="00BA1E61">
        <w:rPr>
          <w:rFonts w:eastAsia="Calibri" w:cs="Times New Roman"/>
          <w:lang w:val="en-GB"/>
        </w:rPr>
        <w:fldChar w:fldCharType="end"/>
      </w:r>
      <w:r w:rsidR="00BA1E61">
        <w:rPr>
          <w:rFonts w:eastAsia="Calibri" w:cs="Times New Roman"/>
          <w:lang w:val="en-GB"/>
        </w:rPr>
        <w:t xml:space="preserve">, </w:t>
      </w:r>
      <w:commentRangeStart w:id="23"/>
      <w:commentRangeStart w:id="24"/>
      <w:r w:rsidR="00125B6F">
        <w:rPr>
          <w:rFonts w:eastAsia="Calibri" w:cs="Times New Roman"/>
          <w:lang w:val="en-GB"/>
        </w:rPr>
        <w:t xml:space="preserve">we expect </w:t>
      </w:r>
      <w:r w:rsidR="00BA1E61">
        <w:rPr>
          <w:rFonts w:eastAsia="Calibri" w:cs="Times New Roman"/>
          <w:lang w:val="en-GB"/>
        </w:rPr>
        <w:t xml:space="preserve">lizards from the hot developmental temperatures to have higher mass-specific metabolic rates. </w:t>
      </w:r>
      <w:r w:rsidR="004508CD">
        <w:rPr>
          <w:rFonts w:eastAsia="Calibri" w:cs="Times New Roman"/>
          <w:lang w:val="en-GB"/>
        </w:rPr>
        <w:t xml:space="preserve">If developmental changes under high temperatures resulted in more thermally stable enzyme and membrane structures, </w:t>
      </w:r>
      <w:r w:rsidR="00BA1E61">
        <w:rPr>
          <w:rFonts w:eastAsia="Calibri" w:cs="Times New Roman"/>
          <w:lang w:val="en-GB"/>
        </w:rPr>
        <w:t xml:space="preserve">we </w:t>
      </w:r>
      <w:r w:rsidR="004508CD">
        <w:rPr>
          <w:rFonts w:eastAsia="Calibri" w:cs="Times New Roman"/>
          <w:lang w:val="en-GB"/>
        </w:rPr>
        <w:t xml:space="preserve">expect lizards from hot developmental temperatures to have more shallow reaction norms. Furthermore, early development </w:t>
      </w:r>
      <w:r w:rsidR="009C2202">
        <w:rPr>
          <w:rFonts w:eastAsia="Calibri" w:cs="Times New Roman"/>
          <w:lang w:val="en-GB"/>
        </w:rPr>
        <w:t xml:space="preserve">under high thermal stress </w:t>
      </w:r>
      <w:r w:rsidR="004508CD">
        <w:rPr>
          <w:rFonts w:eastAsia="Calibri" w:cs="Times New Roman"/>
          <w:lang w:val="en-GB"/>
        </w:rPr>
        <w:t xml:space="preserve">might reduce individual condition thereby </w:t>
      </w:r>
      <w:r w:rsidR="004508CD">
        <w:rPr>
          <w:rFonts w:eastAsia="Calibri" w:cs="Times New Roman"/>
          <w:lang w:val="en-GB"/>
        </w:rPr>
        <w:lastRenderedPageBreak/>
        <w:t>promoting increase</w:t>
      </w:r>
      <w:r w:rsidR="00FF7E08">
        <w:rPr>
          <w:rFonts w:eastAsia="Calibri" w:cs="Times New Roman"/>
          <w:lang w:val="en-GB"/>
        </w:rPr>
        <w:t xml:space="preserve">s in </w:t>
      </w:r>
      <w:r w:rsidR="004508CD">
        <w:rPr>
          <w:rFonts w:eastAsia="Calibri" w:cs="Times New Roman"/>
          <w:lang w:val="en-GB"/>
        </w:rPr>
        <w:t xml:space="preserve">repeatability in both </w:t>
      </w:r>
      <w:r w:rsidR="003D3C4F">
        <w:rPr>
          <w:rFonts w:eastAsia="Calibri" w:cs="Times New Roman"/>
          <w:lang w:val="en-GB"/>
        </w:rPr>
        <w:t>average</w:t>
      </w:r>
      <w:r w:rsidR="009C2202">
        <w:rPr>
          <w:rFonts w:eastAsia="Calibri" w:cs="Times New Roman"/>
          <w:lang w:val="en-GB"/>
        </w:rPr>
        <w:t xml:space="preserve"> metabolic rate </w:t>
      </w:r>
      <w:r w:rsidR="004508CD">
        <w:rPr>
          <w:rFonts w:eastAsia="Calibri" w:cs="Times New Roman"/>
          <w:lang w:val="en-GB"/>
        </w:rPr>
        <w:t>and</w:t>
      </w:r>
      <w:r w:rsidR="009C2202">
        <w:rPr>
          <w:rFonts w:eastAsia="Calibri" w:cs="Times New Roman"/>
          <w:lang w:val="en-GB"/>
        </w:rPr>
        <w:t xml:space="preserve"> </w:t>
      </w:r>
      <w:commentRangeEnd w:id="23"/>
      <w:commentRangeEnd w:id="24"/>
      <w:r w:rsidR="004508CD">
        <w:rPr>
          <w:rFonts w:eastAsia="Calibri" w:cs="Times New Roman"/>
          <w:lang w:val="en-GB"/>
        </w:rPr>
        <w:t>metabolic plasticity</w:t>
      </w:r>
      <w:r w:rsidR="00DF3898">
        <w:rPr>
          <w:rStyle w:val="CommentReference"/>
          <w:rFonts w:asciiTheme="minorHAnsi" w:hAnsiTheme="minorHAnsi"/>
          <w:lang w:val="en-US"/>
        </w:rPr>
        <w:commentReference w:id="23"/>
      </w:r>
      <w:r w:rsidR="004508CD">
        <w:rPr>
          <w:rStyle w:val="CommentReference"/>
          <w:rFonts w:asciiTheme="minorHAnsi" w:hAnsiTheme="minorHAnsi"/>
          <w:lang w:val="en-US"/>
        </w:rPr>
        <w:commentReference w:id="24"/>
      </w:r>
      <w:r w:rsidR="00125B6F">
        <w:rPr>
          <w:rFonts w:eastAsia="Calibri" w:cs="Times New Roman"/>
          <w:lang w:val="en-GB"/>
        </w:rPr>
        <w:t>. Our experimental approach will provide important insights o</w:t>
      </w:r>
      <w:r w:rsidR="003D3C4F">
        <w:rPr>
          <w:rFonts w:eastAsia="Calibri" w:cs="Times New Roman"/>
          <w:lang w:val="en-GB"/>
        </w:rPr>
        <w:t>n</w:t>
      </w:r>
      <w:r w:rsidR="00125B6F">
        <w:rPr>
          <w:rFonts w:eastAsia="Calibri" w:cs="Times New Roman"/>
          <w:lang w:val="en-GB"/>
        </w:rPr>
        <w:t xml:space="preserve"> how </w:t>
      </w:r>
      <w:r w:rsidR="00BE5CF8">
        <w:rPr>
          <w:rFonts w:eastAsia="Calibri" w:cs="Times New Roman"/>
          <w:lang w:val="en-GB"/>
        </w:rPr>
        <w:t>development</w:t>
      </w:r>
      <w:r w:rsidR="003D3C4F">
        <w:rPr>
          <w:rFonts w:eastAsia="Calibri" w:cs="Times New Roman"/>
          <w:lang w:val="en-GB"/>
        </w:rPr>
        <w:t xml:space="preserve"> cues</w:t>
      </w:r>
      <w:r w:rsidR="00BE5CF8">
        <w:rPr>
          <w:rFonts w:eastAsia="Calibri" w:cs="Times New Roman"/>
          <w:lang w:val="en-GB"/>
        </w:rPr>
        <w:t xml:space="preserve"> </w:t>
      </w:r>
      <w:r w:rsidR="003D3C4F">
        <w:rPr>
          <w:rFonts w:eastAsia="Calibri" w:cs="Times New Roman"/>
          <w:lang w:val="en-GB"/>
        </w:rPr>
        <w:t>mediate</w:t>
      </w:r>
      <w:r w:rsidR="00125B6F">
        <w:rPr>
          <w:rFonts w:eastAsia="Calibri" w:cs="Times New Roman"/>
          <w:lang w:val="en-GB"/>
        </w:rPr>
        <w:t xml:space="preserve"> the capacity for </w:t>
      </w:r>
      <w:r w:rsidR="00316B38">
        <w:rPr>
          <w:rFonts w:eastAsia="Calibri" w:cs="Times New Roman"/>
          <w:lang w:val="en-GB"/>
        </w:rPr>
        <w:t>ectotherms</w:t>
      </w:r>
      <w:r w:rsidR="003D3C4F">
        <w:rPr>
          <w:rFonts w:eastAsia="Calibri" w:cs="Times New Roman"/>
          <w:lang w:val="en-GB"/>
        </w:rPr>
        <w:t xml:space="preserve"> to</w:t>
      </w:r>
      <w:r w:rsidR="00BE5CF8">
        <w:rPr>
          <w:rFonts w:eastAsia="Calibri" w:cs="Times New Roman"/>
          <w:lang w:val="en-GB"/>
        </w:rPr>
        <w:t xml:space="preserve"> </w:t>
      </w:r>
      <w:r w:rsidR="003D3C4F">
        <w:rPr>
          <w:rFonts w:eastAsia="Calibri" w:cs="Times New Roman"/>
          <w:lang w:val="en-GB"/>
        </w:rPr>
        <w:t>respond</w:t>
      </w:r>
      <w:r w:rsidR="00BE5CF8">
        <w:rPr>
          <w:rFonts w:eastAsia="Calibri" w:cs="Times New Roman"/>
          <w:lang w:val="en-GB"/>
        </w:rPr>
        <w:t xml:space="preserve"> to </w:t>
      </w:r>
      <w:r w:rsidR="00BA1E61">
        <w:rPr>
          <w:rFonts w:eastAsia="Calibri" w:cs="Times New Roman"/>
          <w:lang w:val="en-GB"/>
        </w:rPr>
        <w:t xml:space="preserve">thermal </w:t>
      </w:r>
      <w:r w:rsidR="00D97A48">
        <w:rPr>
          <w:rFonts w:eastAsia="Calibri" w:cs="Times New Roman"/>
          <w:lang w:val="en-GB"/>
        </w:rPr>
        <w:t>variation</w:t>
      </w:r>
      <w:r w:rsidR="00BE5CF8">
        <w:rPr>
          <w:rFonts w:eastAsia="Calibri" w:cs="Times New Roman"/>
          <w:lang w:val="en-GB"/>
        </w:rPr>
        <w:t>.</w:t>
      </w:r>
    </w:p>
    <w:p w14:paraId="11E338AB" w14:textId="58C47A09" w:rsidR="00B178E1" w:rsidRDefault="00D17ED6" w:rsidP="008E1938">
      <w:pPr>
        <w:pStyle w:val="ThesisTitle"/>
      </w:pPr>
      <w:r>
        <w:t xml:space="preserve">Materials and </w:t>
      </w:r>
      <w:r w:rsidR="00B178E1">
        <w:t>Methods</w:t>
      </w:r>
    </w:p>
    <w:p w14:paraId="64E1F5AF" w14:textId="77777777" w:rsidR="009533C0" w:rsidRDefault="009533C0" w:rsidP="008E1938">
      <w:pPr>
        <w:pStyle w:val="Thesisnormal"/>
      </w:pPr>
    </w:p>
    <w:p w14:paraId="2EBA1AA7" w14:textId="6AB99AFE" w:rsidR="004179F6" w:rsidRPr="004179F6" w:rsidRDefault="004179F6" w:rsidP="008E1938">
      <w:pPr>
        <w:keepNext/>
        <w:keepLines/>
        <w:spacing w:before="40"/>
        <w:outlineLvl w:val="1"/>
        <w:rPr>
          <w:rFonts w:eastAsia="Times New Roman" w:cs="Times New Roman"/>
          <w:i/>
          <w:color w:val="000000"/>
          <w:sz w:val="26"/>
          <w:szCs w:val="26"/>
          <w:lang w:val="en-GB"/>
        </w:rPr>
      </w:pPr>
      <w:r w:rsidRPr="004179F6">
        <w:rPr>
          <w:rFonts w:eastAsia="Times New Roman" w:cs="Times New Roman"/>
          <w:i/>
          <w:color w:val="000000"/>
          <w:sz w:val="26"/>
          <w:szCs w:val="26"/>
          <w:lang w:val="en-GB"/>
        </w:rPr>
        <w:t xml:space="preserve">Lizard </w:t>
      </w:r>
      <w:r w:rsidR="00091EC6" w:rsidRPr="004179F6">
        <w:rPr>
          <w:rFonts w:eastAsia="Times New Roman" w:cs="Times New Roman"/>
          <w:i/>
          <w:color w:val="000000"/>
          <w:sz w:val="26"/>
          <w:szCs w:val="26"/>
          <w:lang w:val="en-GB"/>
        </w:rPr>
        <w:t xml:space="preserve">Collection </w:t>
      </w:r>
      <w:r w:rsidR="00F928A7">
        <w:rPr>
          <w:rFonts w:eastAsia="Times New Roman" w:cs="Times New Roman"/>
          <w:i/>
          <w:color w:val="000000"/>
          <w:sz w:val="26"/>
          <w:szCs w:val="26"/>
          <w:lang w:val="en-GB"/>
        </w:rPr>
        <w:t>a</w:t>
      </w:r>
      <w:r w:rsidR="00091EC6" w:rsidRPr="004179F6">
        <w:rPr>
          <w:rFonts w:eastAsia="Times New Roman" w:cs="Times New Roman"/>
          <w:i/>
          <w:color w:val="000000"/>
          <w:sz w:val="26"/>
          <w:szCs w:val="26"/>
          <w:lang w:val="en-GB"/>
        </w:rPr>
        <w:t>nd Husbandry</w:t>
      </w:r>
    </w:p>
    <w:p w14:paraId="349D4FBC" w14:textId="2D7900AB" w:rsidR="004179F6" w:rsidRPr="004179F6" w:rsidRDefault="0076610E" w:rsidP="008E1938">
      <w:pPr>
        <w:ind w:firstLine="720"/>
        <w:rPr>
          <w:rFonts w:eastAsia="Calibri" w:cs="Times New Roman"/>
          <w:lang w:val="en-GB"/>
        </w:rPr>
      </w:pPr>
      <w:r>
        <w:rPr>
          <w:rFonts w:eastAsia="Calibri" w:cs="Times New Roman"/>
          <w:lang w:val="en-GB"/>
        </w:rPr>
        <w:t>W</w:t>
      </w:r>
      <w:r w:rsidR="004179F6" w:rsidRPr="004179F6">
        <w:rPr>
          <w:rFonts w:eastAsia="Calibri" w:cs="Times New Roman"/>
          <w:lang w:val="en-GB"/>
        </w:rPr>
        <w:t xml:space="preserve">e established a breeding colony of adult </w:t>
      </w:r>
      <w:r w:rsidR="004179F6" w:rsidRPr="004179F6">
        <w:rPr>
          <w:rFonts w:eastAsia="Calibri" w:cs="Times New Roman"/>
          <w:i/>
          <w:lang w:val="en-GB"/>
        </w:rPr>
        <w:t>L. delicata</w:t>
      </w:r>
      <w:r w:rsidR="004179F6" w:rsidRPr="004179F6">
        <w:rPr>
          <w:rFonts w:eastAsia="Calibri" w:cs="Times New Roman"/>
          <w:lang w:val="en-GB"/>
        </w:rPr>
        <w:t xml:space="preserve"> (n</w:t>
      </w:r>
      <w:r w:rsidR="004179F6" w:rsidRPr="004179F6">
        <w:rPr>
          <w:rFonts w:eastAsia="Calibri" w:cs="Times New Roman"/>
          <w:vertAlign w:val="subscript"/>
          <w:lang w:val="en-GB"/>
        </w:rPr>
        <w:t>females</w:t>
      </w:r>
      <w:r w:rsidR="004179F6" w:rsidRPr="004179F6">
        <w:rPr>
          <w:rFonts w:eastAsia="Calibri" w:cs="Times New Roman"/>
          <w:lang w:val="en-GB"/>
        </w:rPr>
        <w:t xml:space="preserve"> = 144,  n</w:t>
      </w:r>
      <w:r w:rsidR="004179F6" w:rsidRPr="004179F6">
        <w:rPr>
          <w:rFonts w:eastAsia="Calibri" w:cs="Times New Roman"/>
          <w:vertAlign w:val="subscript"/>
          <w:lang w:val="en-GB"/>
        </w:rPr>
        <w:t>males</w:t>
      </w:r>
      <w:r w:rsidR="004179F6" w:rsidRPr="004179F6">
        <w:rPr>
          <w:rFonts w:eastAsia="Calibri" w:cs="Times New Roman"/>
          <w:lang w:val="en-GB"/>
        </w:rPr>
        <w:t xml:space="preserve"> = 50) using wild individuals collected across five sites throughout the Sydney region between 28 August and 8 September 2015. </w:t>
      </w:r>
      <w:r w:rsidR="00E0472B">
        <w:rPr>
          <w:rFonts w:eastAsia="Calibri" w:cs="Times New Roman"/>
          <w:lang w:val="en-GB"/>
        </w:rPr>
        <w:t>T</w:t>
      </w:r>
      <w:r w:rsidR="004179F6" w:rsidRPr="004179F6">
        <w:rPr>
          <w:rFonts w:eastAsia="Calibri" w:cs="Times New Roman"/>
          <w:lang w:val="en-GB"/>
        </w:rPr>
        <w:t xml:space="preserve">hree females </w:t>
      </w:r>
      <w:r w:rsidR="00E0472B">
        <w:rPr>
          <w:rFonts w:eastAsia="Calibri" w:cs="Times New Roman"/>
          <w:lang w:val="en-GB"/>
        </w:rPr>
        <w:t>were housed with a</w:t>
      </w:r>
      <w:r w:rsidR="004179F6" w:rsidRPr="004179F6">
        <w:rPr>
          <w:rFonts w:eastAsia="Calibri" w:cs="Times New Roman"/>
          <w:lang w:val="en-GB"/>
        </w:rPr>
        <w:t xml:space="preserve"> single male in opaque plastic enclosures measuring 35cm </w:t>
      </w:r>
      <m:oMath>
        <m:r>
          <w:rPr>
            <w:rFonts w:ascii="Cambria Math" w:eastAsia="Calibri" w:hAnsi="Cambria Math" w:cs="Times New Roman"/>
            <w:lang w:val="en-GB"/>
          </w:rPr>
          <m:t>×</m:t>
        </m:r>
      </m:oMath>
      <w:r w:rsidR="004179F6" w:rsidRPr="004179F6">
        <w:rPr>
          <w:rFonts w:eastAsia="Calibri" w:cs="Times New Roman"/>
          <w:lang w:val="en-GB"/>
        </w:rPr>
        <w:t xml:space="preserve"> 25cm </w:t>
      </w:r>
      <m:oMath>
        <m:r>
          <w:rPr>
            <w:rFonts w:ascii="Cambria Math" w:eastAsia="Calibri" w:hAnsi="Cambria Math" w:cs="Times New Roman"/>
            <w:lang w:val="en-GB"/>
          </w:rPr>
          <m:t xml:space="preserve">× </m:t>
        </m:r>
      </m:oMath>
      <w:r w:rsidR="004179F6" w:rsidRPr="004179F6">
        <w:rPr>
          <w:rFonts w:eastAsia="Calibri" w:cs="Times New Roman"/>
          <w:lang w:val="en-GB"/>
        </w:rPr>
        <w:t xml:space="preserve">15cm (L </w:t>
      </w:r>
      <m:oMath>
        <m:r>
          <w:rPr>
            <w:rFonts w:ascii="Cambria Math" w:eastAsia="Calibri" w:hAnsi="Cambria Math" w:cs="Times New Roman"/>
            <w:lang w:val="en-GB"/>
          </w:rPr>
          <m:t>×</m:t>
        </m:r>
      </m:oMath>
      <w:r w:rsidR="004179F6" w:rsidRPr="004179F6">
        <w:rPr>
          <w:rFonts w:eastAsia="Calibri" w:cs="Times New Roman"/>
          <w:lang w:val="en-GB"/>
        </w:rPr>
        <w:t xml:space="preserve"> W </w:t>
      </w:r>
      <m:oMath>
        <m:r>
          <w:rPr>
            <w:rFonts w:ascii="Cambria Math" w:eastAsia="Calibri" w:hAnsi="Cambria Math" w:cs="Times New Roman"/>
            <w:lang w:val="en-GB"/>
          </w:rPr>
          <m:t>×</m:t>
        </m:r>
      </m:oMath>
      <w:r w:rsidR="004179F6" w:rsidRPr="004179F6">
        <w:rPr>
          <w:rFonts w:eastAsia="Calibri" w:cs="Times New Roman"/>
          <w:lang w:val="en-GB"/>
        </w:rPr>
        <w:t xml:space="preserve"> H). Enclosures were kept under UV lights (12L:12D) in a </w:t>
      </w:r>
      <w:r w:rsidR="00E0472B" w:rsidRPr="004179F6">
        <w:rPr>
          <w:rFonts w:eastAsia="Calibri" w:cs="Times New Roman"/>
          <w:lang w:val="en-GB"/>
        </w:rPr>
        <w:t>temperature-controlled</w:t>
      </w:r>
      <w:r w:rsidR="004179F6" w:rsidRPr="004179F6">
        <w:rPr>
          <w:rFonts w:eastAsia="Calibri" w:cs="Times New Roman"/>
          <w:lang w:val="en-GB"/>
        </w:rPr>
        <w:t xml:space="preserve"> room set to 24ºC. Lizards </w:t>
      </w:r>
      <w:r w:rsidR="001F2499">
        <w:rPr>
          <w:rFonts w:eastAsia="Calibri" w:cs="Times New Roman"/>
          <w:lang w:val="en-GB"/>
        </w:rPr>
        <w:t>had</w:t>
      </w:r>
      <w:r w:rsidR="004179F6" w:rsidRPr="004179F6">
        <w:rPr>
          <w:rFonts w:eastAsia="Calibri" w:cs="Times New Roman"/>
          <w:lang w:val="en-GB"/>
        </w:rPr>
        <w:t xml:space="preserve"> access to a heat lamp that elevated temperatures</w:t>
      </w:r>
      <w:r w:rsidR="00E0472B">
        <w:rPr>
          <w:rFonts w:eastAsia="Calibri" w:cs="Times New Roman"/>
          <w:lang w:val="en-GB"/>
        </w:rPr>
        <w:t xml:space="preserve"> on </w:t>
      </w:r>
      <w:r>
        <w:rPr>
          <w:rFonts w:eastAsia="Calibri" w:cs="Times New Roman"/>
          <w:lang w:val="en-GB"/>
        </w:rPr>
        <w:t xml:space="preserve">one </w:t>
      </w:r>
      <w:r w:rsidR="00E0472B">
        <w:rPr>
          <w:rFonts w:eastAsia="Calibri" w:cs="Times New Roman"/>
          <w:lang w:val="en-GB"/>
        </w:rPr>
        <w:t>side of the enclosure</w:t>
      </w:r>
      <w:r w:rsidR="004179F6" w:rsidRPr="004179F6">
        <w:rPr>
          <w:rFonts w:eastAsia="Calibri" w:cs="Times New Roman"/>
          <w:lang w:val="en-GB"/>
        </w:rPr>
        <w:t xml:space="preserve"> to 28</w:t>
      </w:r>
      <w:r w:rsidR="00FD3405">
        <w:rPr>
          <w:rFonts w:eastAsia="Calibri" w:cs="Times New Roman"/>
          <w:lang w:val="en-GB"/>
        </w:rPr>
        <w:t xml:space="preserve"> – </w:t>
      </w:r>
      <w:r w:rsidR="004179F6" w:rsidRPr="004179F6">
        <w:rPr>
          <w:rFonts w:eastAsia="Calibri" w:cs="Times New Roman"/>
          <w:lang w:val="en-GB"/>
        </w:rPr>
        <w:t xml:space="preserve">32 ºC. Each enclosure was lined with newspaper and lizards had constant access to water and tree bark </w:t>
      </w:r>
      <w:r>
        <w:rPr>
          <w:rFonts w:eastAsia="Calibri" w:cs="Times New Roman"/>
          <w:lang w:val="en-GB"/>
        </w:rPr>
        <w:t xml:space="preserve">was used </w:t>
      </w:r>
      <w:r w:rsidR="004179F6" w:rsidRPr="004179F6">
        <w:rPr>
          <w:rFonts w:eastAsia="Calibri" w:cs="Times New Roman"/>
          <w:lang w:val="en-GB"/>
        </w:rPr>
        <w:t xml:space="preserve">as refuge. Adult lizards were fed medium sized crickets </w:t>
      </w:r>
      <w:r w:rsidR="004179F6" w:rsidRPr="004179F6">
        <w:rPr>
          <w:rFonts w:eastAsia="Calibri" w:cs="Times New Roman"/>
          <w:i/>
          <w:iCs/>
          <w:lang w:val="en-GB"/>
        </w:rPr>
        <w:t>ad libitum</w:t>
      </w:r>
      <w:r w:rsidR="004179F6" w:rsidRPr="004179F6">
        <w:rPr>
          <w:rFonts w:eastAsia="Calibri" w:cs="Times New Roman"/>
          <w:lang w:val="en-GB"/>
        </w:rPr>
        <w:t xml:space="preserve"> (</w:t>
      </w:r>
      <w:r w:rsidR="004179F6" w:rsidRPr="004179F6">
        <w:rPr>
          <w:rFonts w:eastAsia="Calibri" w:cs="Times New Roman"/>
          <w:i/>
          <w:lang w:val="en-GB"/>
        </w:rPr>
        <w:t>Acheta domestica</w:t>
      </w:r>
      <w:r w:rsidR="004179F6" w:rsidRPr="004179F6">
        <w:rPr>
          <w:rFonts w:eastAsia="Calibri" w:cs="Times New Roman"/>
          <w:lang w:val="en-GB"/>
        </w:rPr>
        <w:t xml:space="preserve">) dusted with calcium powder and multi-vitamin every two days. From the beginning of </w:t>
      </w:r>
      <w:r>
        <w:rPr>
          <w:rFonts w:eastAsia="Calibri" w:cs="Times New Roman"/>
          <w:lang w:val="en-GB"/>
        </w:rPr>
        <w:t xml:space="preserve">the </w:t>
      </w:r>
      <w:r w:rsidR="004179F6" w:rsidRPr="004179F6">
        <w:rPr>
          <w:rFonts w:eastAsia="Calibri" w:cs="Times New Roman"/>
          <w:lang w:val="en-GB"/>
        </w:rPr>
        <w:t xml:space="preserve">egg laying season (October of each year), we replaced </w:t>
      </w:r>
      <w:r w:rsidR="001F2499">
        <w:rPr>
          <w:rFonts w:eastAsia="Calibri" w:cs="Times New Roman"/>
          <w:lang w:val="en-GB"/>
        </w:rPr>
        <w:t xml:space="preserve">the </w:t>
      </w:r>
      <w:r w:rsidR="001F2499" w:rsidRPr="004179F6">
        <w:rPr>
          <w:rFonts w:eastAsia="Calibri" w:cs="Times New Roman"/>
          <w:lang w:val="en-GB"/>
        </w:rPr>
        <w:t>newspaper</w:t>
      </w:r>
      <w:r w:rsidR="004179F6" w:rsidRPr="004179F6">
        <w:rPr>
          <w:rFonts w:eastAsia="Calibri" w:cs="Times New Roman"/>
          <w:lang w:val="en-GB"/>
        </w:rPr>
        <w:t xml:space="preserve"> lining with garden potting mix and placed an opaque plastic box (12 cm </w:t>
      </w:r>
      <m:oMath>
        <m:r>
          <w:rPr>
            <w:rFonts w:ascii="Cambria Math" w:eastAsia="Calibri" w:hAnsi="Cambria Math" w:cs="Times New Roman"/>
            <w:lang w:val="en-GB"/>
          </w:rPr>
          <m:t>×</m:t>
        </m:r>
      </m:oMath>
      <w:r w:rsidR="004179F6" w:rsidRPr="004179F6">
        <w:rPr>
          <w:rFonts w:eastAsia="Calibri" w:cs="Times New Roman"/>
          <w:lang w:val="en-GB"/>
        </w:rPr>
        <w:t xml:space="preserve"> 17.5 cm </w:t>
      </w:r>
      <m:oMath>
        <m:r>
          <w:rPr>
            <w:rFonts w:ascii="Cambria Math" w:eastAsia="Calibri" w:hAnsi="Cambria Math" w:cs="Times New Roman"/>
            <w:lang w:val="en-GB"/>
          </w:rPr>
          <m:t xml:space="preserve">× </m:t>
        </m:r>
      </m:oMath>
      <w:r w:rsidR="004179F6" w:rsidRPr="004179F6">
        <w:rPr>
          <w:rFonts w:eastAsia="Calibri" w:cs="Times New Roman"/>
          <w:lang w:val="en-GB"/>
        </w:rPr>
        <w:t>4.3 cm) containing moistened vermiculite in each enclosure for females to oviposit their eggs. During this time, enclosures</w:t>
      </w:r>
      <w:r w:rsidR="001F2499">
        <w:rPr>
          <w:rFonts w:eastAsia="Calibri" w:cs="Times New Roman"/>
          <w:lang w:val="en-GB"/>
        </w:rPr>
        <w:t xml:space="preserve"> and vermiculite boxes</w:t>
      </w:r>
      <w:r w:rsidR="004179F6" w:rsidRPr="004179F6">
        <w:rPr>
          <w:rFonts w:eastAsia="Calibri" w:cs="Times New Roman"/>
          <w:lang w:val="en-GB"/>
        </w:rPr>
        <w:t xml:space="preserve"> were sprayed gently with water every </w:t>
      </w:r>
      <w:r w:rsidR="00FD3405">
        <w:rPr>
          <w:rFonts w:eastAsia="Calibri" w:cs="Times New Roman"/>
          <w:lang w:val="en-GB"/>
        </w:rPr>
        <w:t>other</w:t>
      </w:r>
      <w:r w:rsidR="004179F6" w:rsidRPr="004179F6">
        <w:rPr>
          <w:rFonts w:eastAsia="Calibri" w:cs="Times New Roman"/>
          <w:lang w:val="en-GB"/>
        </w:rPr>
        <w:t xml:space="preserve"> day to maintain a relatively humid environment. From October to November, </w:t>
      </w:r>
      <w:r w:rsidR="001F2499">
        <w:rPr>
          <w:rFonts w:eastAsia="Calibri" w:cs="Times New Roman"/>
          <w:lang w:val="en-GB"/>
        </w:rPr>
        <w:t xml:space="preserve">vermiculite </w:t>
      </w:r>
      <w:r w:rsidR="004179F6" w:rsidRPr="004179F6">
        <w:rPr>
          <w:rFonts w:eastAsia="Calibri" w:cs="Times New Roman"/>
          <w:lang w:val="en-GB"/>
        </w:rPr>
        <w:t>boxes were checked every day</w:t>
      </w:r>
      <w:r w:rsidR="001F2499">
        <w:rPr>
          <w:rFonts w:eastAsia="Calibri" w:cs="Times New Roman"/>
          <w:lang w:val="en-GB"/>
        </w:rPr>
        <w:t xml:space="preserve"> for eggs</w:t>
      </w:r>
      <w:r w:rsidR="004179F6" w:rsidRPr="004179F6">
        <w:rPr>
          <w:rFonts w:eastAsia="Calibri" w:cs="Times New Roman"/>
          <w:lang w:val="en-GB"/>
        </w:rPr>
        <w:t>. Animal collection was approved by the New South Wales National Parks and Wildlife Service (SL101549) and all procedures were approved by the Macquarie University Ethics committee (ARA 2015/015) and University of New South Wales Animal Care and Ethics committee (ACEC 15/51A).</w:t>
      </w:r>
    </w:p>
    <w:p w14:paraId="1208BBB0" w14:textId="77777777" w:rsidR="004179F6" w:rsidRPr="004179F6" w:rsidRDefault="004179F6" w:rsidP="008E1938">
      <w:pPr>
        <w:rPr>
          <w:rFonts w:ascii="Times" w:eastAsia="Times New Roman" w:hAnsi="Times" w:cs="Times New Roman"/>
        </w:rPr>
      </w:pPr>
    </w:p>
    <w:p w14:paraId="741500FD" w14:textId="77777777" w:rsidR="004179F6" w:rsidRPr="004179F6" w:rsidRDefault="004179F6" w:rsidP="008E1938">
      <w:pPr>
        <w:keepNext/>
        <w:keepLines/>
        <w:spacing w:before="40"/>
        <w:outlineLvl w:val="1"/>
        <w:rPr>
          <w:rFonts w:eastAsia="Times New Roman" w:cs="Times New Roman"/>
          <w:i/>
          <w:color w:val="000000"/>
          <w:sz w:val="26"/>
          <w:szCs w:val="26"/>
          <w:lang w:val="en-GB"/>
        </w:rPr>
      </w:pPr>
      <w:r w:rsidRPr="004179F6">
        <w:rPr>
          <w:rFonts w:eastAsia="Times New Roman" w:cs="Times New Roman"/>
          <w:i/>
          <w:color w:val="000000"/>
          <w:sz w:val="26"/>
          <w:szCs w:val="26"/>
          <w:lang w:val="en-GB"/>
        </w:rPr>
        <w:t>Developmental Temperature Manipulations</w:t>
      </w:r>
    </w:p>
    <w:p w14:paraId="64D3D0A3" w14:textId="6A33CBA4" w:rsidR="004179F6" w:rsidRPr="004179F6" w:rsidRDefault="004179F6" w:rsidP="008E1938">
      <w:pPr>
        <w:ind w:firstLine="720"/>
        <w:rPr>
          <w:rFonts w:eastAsia="Calibri" w:cs="Times New Roman"/>
          <w:lang w:val="en-GB"/>
        </w:rPr>
      </w:pPr>
      <w:r w:rsidRPr="004179F6">
        <w:rPr>
          <w:rFonts w:eastAsia="Calibri" w:cs="Times New Roman"/>
          <w:lang w:val="en-GB"/>
        </w:rPr>
        <w:t xml:space="preserve">Eggs were collected </w:t>
      </w:r>
      <w:r w:rsidRPr="00C821EE">
        <w:rPr>
          <w:rFonts w:eastAsia="Calibri" w:cs="Times New Roman"/>
          <w:lang w:val="en-GB"/>
        </w:rPr>
        <w:t xml:space="preserve">over </w:t>
      </w:r>
      <w:r w:rsidR="00D0249C" w:rsidRPr="00C821EE">
        <w:rPr>
          <w:rFonts w:eastAsia="Calibri" w:cs="Times New Roman"/>
          <w:lang w:val="en-GB"/>
        </w:rPr>
        <w:t xml:space="preserve">October </w:t>
      </w:r>
      <w:r w:rsidRPr="00C821EE">
        <w:rPr>
          <w:rFonts w:eastAsia="Calibri" w:cs="Times New Roman"/>
          <w:lang w:val="en-GB"/>
        </w:rPr>
        <w:t>201</w:t>
      </w:r>
      <w:r w:rsidR="00C821EE" w:rsidRPr="00C821EE">
        <w:rPr>
          <w:rFonts w:eastAsia="Calibri" w:cs="Times New Roman"/>
          <w:lang w:val="en-GB"/>
        </w:rPr>
        <w:t>7</w:t>
      </w:r>
      <w:r w:rsidR="00D0249C" w:rsidRPr="00C821EE">
        <w:rPr>
          <w:rFonts w:eastAsia="Calibri" w:cs="Times New Roman"/>
          <w:lang w:val="en-GB"/>
        </w:rPr>
        <w:t xml:space="preserve"> </w:t>
      </w:r>
      <w:r w:rsidRPr="00C821EE">
        <w:rPr>
          <w:rFonts w:eastAsia="Calibri" w:cs="Times New Roman"/>
          <w:lang w:val="en-GB"/>
        </w:rPr>
        <w:t>–</w:t>
      </w:r>
      <w:r w:rsidR="00D0249C" w:rsidRPr="00C821EE">
        <w:rPr>
          <w:rFonts w:eastAsia="Calibri" w:cs="Times New Roman"/>
          <w:lang w:val="en-GB"/>
        </w:rPr>
        <w:t xml:space="preserve"> March </w:t>
      </w:r>
      <w:r w:rsidRPr="00C821EE">
        <w:rPr>
          <w:rFonts w:eastAsia="Calibri" w:cs="Times New Roman"/>
          <w:lang w:val="en-GB"/>
        </w:rPr>
        <w:t>201</w:t>
      </w:r>
      <w:r w:rsidR="00C821EE" w:rsidRPr="00C821EE">
        <w:rPr>
          <w:rFonts w:eastAsia="Calibri" w:cs="Times New Roman"/>
          <w:lang w:val="en-GB"/>
        </w:rPr>
        <w:t>8</w:t>
      </w:r>
      <w:r w:rsidRPr="00C821EE">
        <w:rPr>
          <w:rFonts w:eastAsia="Calibri" w:cs="Times New Roman"/>
          <w:lang w:val="en-GB"/>
        </w:rPr>
        <w:t>.</w:t>
      </w:r>
      <w:r w:rsidRPr="004179F6">
        <w:rPr>
          <w:rFonts w:eastAsia="Calibri" w:cs="Times New Roman"/>
          <w:lang w:val="en-GB"/>
        </w:rPr>
        <w:t xml:space="preserve"> </w:t>
      </w:r>
      <w:r w:rsidR="00FD3405">
        <w:rPr>
          <w:rFonts w:eastAsia="Calibri" w:cs="Times New Roman"/>
          <w:lang w:val="en-GB"/>
        </w:rPr>
        <w:t>When</w:t>
      </w:r>
      <w:r w:rsidRPr="004179F6">
        <w:rPr>
          <w:rFonts w:eastAsia="Calibri" w:cs="Times New Roman"/>
          <w:lang w:val="en-GB"/>
        </w:rPr>
        <w:t xml:space="preserve"> eggs were </w:t>
      </w:r>
      <w:r w:rsidR="00FD3405">
        <w:rPr>
          <w:rFonts w:eastAsia="Calibri" w:cs="Times New Roman"/>
          <w:lang w:val="en-GB"/>
        </w:rPr>
        <w:t>discovered</w:t>
      </w:r>
      <w:r w:rsidRPr="004179F6">
        <w:rPr>
          <w:rFonts w:eastAsia="Calibri" w:cs="Times New Roman"/>
          <w:lang w:val="en-GB"/>
        </w:rPr>
        <w:t>,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w:t>
      </w:r>
      <w:r w:rsidR="001F2499">
        <w:rPr>
          <w:rFonts w:eastAsia="Calibri" w:cs="Times New Roman"/>
          <w:lang w:val="en-GB"/>
        </w:rPr>
        <w:t xml:space="preserve">r and </w:t>
      </w:r>
      <w:r w:rsidRPr="004179F6">
        <w:rPr>
          <w:rFonts w:eastAsia="Calibri" w:cs="Times New Roman"/>
          <w:lang w:val="en-GB"/>
        </w:rPr>
        <w:t>covered using cling wrap</w:t>
      </w:r>
      <w:r w:rsidR="001F2499">
        <w:rPr>
          <w:rFonts w:eastAsia="Calibri" w:cs="Times New Roman"/>
          <w:lang w:val="en-GB"/>
        </w:rPr>
        <w:t xml:space="preserve"> which was secured</w:t>
      </w:r>
      <w:r w:rsidRPr="004179F6">
        <w:rPr>
          <w:rFonts w:eastAsia="Calibri" w:cs="Times New Roman"/>
          <w:lang w:val="en-GB"/>
        </w:rPr>
        <w:t xml:space="preserve"> </w:t>
      </w:r>
      <w:r w:rsidR="00FD3405">
        <w:rPr>
          <w:rFonts w:eastAsia="Calibri" w:cs="Times New Roman"/>
          <w:lang w:val="en-GB"/>
        </w:rPr>
        <w:t>by</w:t>
      </w:r>
      <w:r w:rsidRPr="004179F6">
        <w:rPr>
          <w:rFonts w:eastAsia="Calibri" w:cs="Times New Roman"/>
          <w:lang w:val="en-GB"/>
        </w:rPr>
        <w:t xml:space="preserve"> an elastic band. </w:t>
      </w:r>
      <w:r w:rsidR="00FD3405">
        <w:rPr>
          <w:rFonts w:eastAsia="Calibri" w:cs="Times New Roman"/>
          <w:lang w:val="en-GB"/>
        </w:rPr>
        <w:t>Eggs from e</w:t>
      </w:r>
      <w:r w:rsidRPr="004179F6">
        <w:rPr>
          <w:rFonts w:eastAsia="Calibri" w:cs="Times New Roman"/>
          <w:lang w:val="en-GB"/>
        </w:rPr>
        <w:t xml:space="preserve">ach clutch </w:t>
      </w:r>
      <w:r w:rsidR="00FD3405">
        <w:rPr>
          <w:rFonts w:eastAsia="Calibri" w:cs="Times New Roman"/>
          <w:lang w:val="en-GB"/>
        </w:rPr>
        <w:t>were</w:t>
      </w:r>
      <w:r w:rsidRPr="004179F6">
        <w:rPr>
          <w:rFonts w:eastAsia="Calibri" w:cs="Times New Roman"/>
          <w:lang w:val="en-GB"/>
        </w:rPr>
        <w:t xml:space="preserve"> pseudo-randomly assigned to one of two </w:t>
      </w:r>
      <w:r w:rsidR="001F2499">
        <w:rPr>
          <w:rFonts w:eastAsia="Calibri" w:cs="Times New Roman"/>
          <w:lang w:val="en-GB"/>
        </w:rPr>
        <w:t xml:space="preserve">fluctuating </w:t>
      </w:r>
      <w:r w:rsidR="00FD3405">
        <w:rPr>
          <w:rFonts w:eastAsia="Calibri" w:cs="Times New Roman"/>
          <w:lang w:val="en-GB"/>
        </w:rPr>
        <w:t>incubation</w:t>
      </w:r>
      <w:r w:rsidRPr="004179F6">
        <w:rPr>
          <w:rFonts w:eastAsia="Calibri" w:cs="Times New Roman"/>
          <w:lang w:val="en-GB"/>
        </w:rPr>
        <w:t xml:space="preserve"> temperature treatments. We used two incubators to precisely control the temperature of eggs (LabWit, ZXSD-R1090). The ‘hot’ treatment was exposed to a mean temperature of 29ºC whereas the ‘cold’ treatment was exposed to a mean temperature of 23ºC</w:t>
      </w:r>
      <w:r w:rsidR="001F2499">
        <w:rPr>
          <w:rFonts w:eastAsia="Calibri" w:cs="Times New Roman"/>
          <w:lang w:val="en-GB"/>
        </w:rPr>
        <w:t>. B</w:t>
      </w:r>
      <w:r w:rsidRPr="004179F6">
        <w:rPr>
          <w:rFonts w:eastAsia="Calibri" w:cs="Times New Roman"/>
          <w:lang w:val="en-GB"/>
        </w:rPr>
        <w:t xml:space="preserve">oth incubators fluctuated +/- 3ºC </w:t>
      </w:r>
      <w:r w:rsidR="001F2499">
        <w:rPr>
          <w:rFonts w:eastAsia="Calibri" w:cs="Times New Roman"/>
          <w:lang w:val="en-GB"/>
        </w:rPr>
        <w:t xml:space="preserve">the mean temperature </w:t>
      </w:r>
      <w:r w:rsidRPr="004179F6">
        <w:rPr>
          <w:rFonts w:eastAsia="Calibri" w:cs="Times New Roman"/>
          <w:lang w:val="en-GB"/>
        </w:rPr>
        <w:t xml:space="preserve">over a </w:t>
      </w:r>
      <w:r w:rsidR="001F2499" w:rsidRPr="004179F6">
        <w:rPr>
          <w:rFonts w:eastAsia="Calibri" w:cs="Times New Roman"/>
          <w:lang w:val="en-GB"/>
        </w:rPr>
        <w:t>24-hour</w:t>
      </w:r>
      <w:r w:rsidRPr="004179F6">
        <w:rPr>
          <w:rFonts w:eastAsia="Calibri" w:cs="Times New Roman"/>
          <w:lang w:val="en-GB"/>
        </w:rPr>
        <w:t xml:space="preserve"> period. These treatments represent the temperature extremes of natural nest sites of </w:t>
      </w:r>
      <w:r w:rsidRPr="004179F6">
        <w:rPr>
          <w:rFonts w:eastAsia="Calibri" w:cs="Times New Roman"/>
          <w:i/>
          <w:iCs/>
          <w:lang w:val="en-GB"/>
        </w:rPr>
        <w:t>L. delicata</w:t>
      </w:r>
      <w:r w:rsidRPr="004179F6">
        <w:rPr>
          <w:rFonts w:eastAsia="Calibri" w:cs="Times New Roman"/>
          <w:lang w:val="en-GB"/>
        </w:rPr>
        <w:t xml:space="preserve"> </w:t>
      </w:r>
      <w:r w:rsidRPr="004179F6">
        <w:rPr>
          <w:rFonts w:eastAsia="Calibri" w:cs="Times New Roman"/>
          <w:lang w:val="en-GB"/>
        </w:rPr>
        <w:fldChar w:fldCharType="begin"/>
      </w:r>
      <w:r w:rsidRPr="004179F6">
        <w:rPr>
          <w:rFonts w:eastAsia="Calibri" w:cs="Times New Roman"/>
          <w:lang w:val="en-GB"/>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4179F6">
        <w:rPr>
          <w:rFonts w:eastAsia="Calibri" w:cs="Times New Roman"/>
          <w:lang w:val="en-GB"/>
        </w:rPr>
        <w:fldChar w:fldCharType="separate"/>
      </w:r>
      <w:r w:rsidRPr="004179F6">
        <w:rPr>
          <w:rFonts w:eastAsia="Calibri" w:cs="Times New Roman"/>
          <w:noProof/>
          <w:lang w:val="en-GB"/>
        </w:rPr>
        <w:t>(Cheetham et al., 2011)</w:t>
      </w:r>
      <w:r w:rsidRPr="004179F6">
        <w:rPr>
          <w:rFonts w:eastAsia="Calibri" w:cs="Times New Roman"/>
          <w:lang w:val="en-GB"/>
        </w:rPr>
        <w:fldChar w:fldCharType="end"/>
      </w:r>
      <w:r w:rsidRPr="004179F6">
        <w:rPr>
          <w:rFonts w:eastAsia="Calibri" w:cs="Times New Roman"/>
          <w:lang w:val="en-GB"/>
        </w:rPr>
        <w:t xml:space="preserve">. Egg cups were rotated within each incubator weekly to avoid uneven heat circulation within incubators. Incubators were also checked daily for hatchlings. On average, the incubation period for the ‘hot’ treatment was </w:t>
      </w:r>
      <w:r w:rsidR="00AC0097">
        <w:rPr>
          <w:rFonts w:eastAsia="Calibri" w:cs="Times New Roman"/>
          <w:lang w:val="en-GB"/>
        </w:rPr>
        <w:t>30</w:t>
      </w:r>
      <w:r w:rsidRPr="008A188E">
        <w:rPr>
          <w:rFonts w:eastAsia="Calibri" w:cs="Times New Roman"/>
          <w:lang w:val="en-GB"/>
        </w:rPr>
        <w:t xml:space="preserve"> days (SD = </w:t>
      </w:r>
      <w:r w:rsidR="00AC0097">
        <w:rPr>
          <w:rFonts w:eastAsia="Calibri" w:cs="Times New Roman"/>
          <w:lang w:val="en-GB"/>
        </w:rPr>
        <w:t>1.40</w:t>
      </w:r>
      <w:r w:rsidRPr="008A188E">
        <w:rPr>
          <w:rFonts w:eastAsia="Calibri" w:cs="Times New Roman"/>
          <w:lang w:val="en-GB"/>
        </w:rPr>
        <w:t xml:space="preserve">, range = </w:t>
      </w:r>
      <w:r w:rsidR="00AC0097">
        <w:rPr>
          <w:rFonts w:eastAsia="Calibri" w:cs="Times New Roman"/>
          <w:lang w:val="en-GB"/>
        </w:rPr>
        <w:t>27</w:t>
      </w:r>
      <w:r w:rsidRPr="008A188E">
        <w:rPr>
          <w:rFonts w:eastAsia="Calibri" w:cs="Times New Roman"/>
          <w:lang w:val="en-GB"/>
        </w:rPr>
        <w:t xml:space="preserve"> - </w:t>
      </w:r>
      <w:r w:rsidR="00AC0097">
        <w:rPr>
          <w:rFonts w:eastAsia="Calibri" w:cs="Times New Roman"/>
          <w:lang w:val="en-GB"/>
        </w:rPr>
        <w:t>33</w:t>
      </w:r>
      <w:r w:rsidRPr="008A188E">
        <w:rPr>
          <w:rFonts w:eastAsia="Calibri" w:cs="Times New Roman"/>
          <w:lang w:val="en-GB"/>
        </w:rPr>
        <w:t xml:space="preserve">) days and </w:t>
      </w:r>
      <w:r w:rsidR="00AC0097">
        <w:rPr>
          <w:rFonts w:eastAsia="Calibri" w:cs="Times New Roman"/>
          <w:lang w:val="en-GB"/>
        </w:rPr>
        <w:t>47.7</w:t>
      </w:r>
      <w:r w:rsidRPr="008A188E">
        <w:rPr>
          <w:rFonts w:eastAsia="Calibri" w:cs="Times New Roman"/>
          <w:lang w:val="en-GB"/>
        </w:rPr>
        <w:t xml:space="preserve">days (SD = </w:t>
      </w:r>
      <w:r w:rsidR="00AC0097">
        <w:rPr>
          <w:rFonts w:eastAsia="Calibri" w:cs="Times New Roman"/>
          <w:lang w:val="en-GB"/>
        </w:rPr>
        <w:t>5.90</w:t>
      </w:r>
      <w:r w:rsidRPr="008A188E">
        <w:rPr>
          <w:rFonts w:eastAsia="Calibri" w:cs="Times New Roman"/>
          <w:lang w:val="en-GB"/>
        </w:rPr>
        <w:t xml:space="preserve">, range = </w:t>
      </w:r>
      <w:r w:rsidR="00AC0097">
        <w:rPr>
          <w:rFonts w:eastAsia="Calibri" w:cs="Times New Roman"/>
          <w:lang w:val="en-GB"/>
        </w:rPr>
        <w:t>25</w:t>
      </w:r>
      <w:r w:rsidRPr="008A188E">
        <w:rPr>
          <w:rFonts w:eastAsia="Calibri" w:cs="Times New Roman"/>
          <w:lang w:val="en-GB"/>
        </w:rPr>
        <w:t xml:space="preserve"> - </w:t>
      </w:r>
      <w:r w:rsidR="00AC0097">
        <w:rPr>
          <w:rFonts w:eastAsia="Calibri" w:cs="Times New Roman"/>
          <w:lang w:val="en-GB"/>
        </w:rPr>
        <w:t>53</w:t>
      </w:r>
      <w:r w:rsidRPr="008A188E">
        <w:rPr>
          <w:rFonts w:eastAsia="Calibri" w:cs="Times New Roman"/>
          <w:lang w:val="en-GB"/>
        </w:rPr>
        <w:t>) for the ‘cold’ treatment</w:t>
      </w:r>
      <w:r w:rsidR="00AC0097">
        <w:rPr>
          <w:rFonts w:eastAsia="Calibri" w:cs="Times New Roman"/>
          <w:lang w:val="en-GB"/>
        </w:rPr>
        <w:t xml:space="preserve">. </w:t>
      </w:r>
    </w:p>
    <w:p w14:paraId="5F672059" w14:textId="1250E96D" w:rsidR="00037F1D" w:rsidRDefault="00037F1D" w:rsidP="008E1938">
      <w:pPr>
        <w:pStyle w:val="Thesisnormal"/>
      </w:pPr>
    </w:p>
    <w:p w14:paraId="66804BF3" w14:textId="717FA3A6" w:rsidR="009313D4" w:rsidRPr="00F12BB8" w:rsidRDefault="00091EC6" w:rsidP="008E1938">
      <w:pPr>
        <w:keepNext/>
        <w:keepLines/>
        <w:spacing w:before="40"/>
        <w:contextualSpacing/>
        <w:outlineLvl w:val="1"/>
        <w:rPr>
          <w:rFonts w:eastAsia="Yu Gothic Light" w:cs="Times New Roman"/>
          <w:i/>
          <w:color w:val="000000"/>
          <w:sz w:val="26"/>
          <w:szCs w:val="26"/>
        </w:rPr>
      </w:pPr>
      <w:r>
        <w:rPr>
          <w:rFonts w:eastAsia="Yu Gothic Light" w:cs="Times New Roman"/>
          <w:i/>
          <w:color w:val="000000"/>
          <w:sz w:val="26"/>
          <w:szCs w:val="26"/>
        </w:rPr>
        <w:lastRenderedPageBreak/>
        <w:t xml:space="preserve">Planned Missing Data </w:t>
      </w:r>
      <w:r w:rsidR="008D7CFF">
        <w:rPr>
          <w:rFonts w:eastAsia="Yu Gothic Light" w:cs="Times New Roman"/>
          <w:i/>
          <w:color w:val="000000"/>
          <w:sz w:val="26"/>
          <w:szCs w:val="26"/>
        </w:rPr>
        <w:t>and</w:t>
      </w:r>
      <w:r w:rsidRPr="009313D4">
        <w:rPr>
          <w:rFonts w:eastAsia="Yu Gothic Light" w:cs="Times New Roman"/>
          <w:i/>
          <w:color w:val="000000"/>
          <w:sz w:val="26"/>
          <w:szCs w:val="26"/>
        </w:rPr>
        <w:t xml:space="preserve"> Metabolic Rate </w:t>
      </w:r>
      <w:r w:rsidR="0091626A" w:rsidRPr="009313D4">
        <w:rPr>
          <w:rFonts w:eastAsia="Yu Gothic Light" w:cs="Times New Roman"/>
          <w:i/>
          <w:color w:val="000000"/>
          <w:sz w:val="26"/>
          <w:szCs w:val="26"/>
        </w:rPr>
        <w:t>at</w:t>
      </w:r>
      <w:r w:rsidRPr="009313D4">
        <w:rPr>
          <w:rFonts w:eastAsia="Yu Gothic Light" w:cs="Times New Roman"/>
          <w:i/>
          <w:color w:val="000000"/>
          <w:sz w:val="26"/>
          <w:szCs w:val="26"/>
        </w:rPr>
        <w:t xml:space="preserve"> Different Temperatures</w:t>
      </w:r>
    </w:p>
    <w:p w14:paraId="665CC8EC" w14:textId="3B892298" w:rsidR="00C75C6F" w:rsidRDefault="004179F6" w:rsidP="008E1938">
      <w:pPr>
        <w:ind w:firstLine="720"/>
        <w:contextualSpacing/>
        <w:rPr>
          <w:rFonts w:eastAsia="Yu Mincho" w:cs="Times New Roman"/>
        </w:rPr>
      </w:pPr>
      <w:r>
        <w:rPr>
          <w:rFonts w:eastAsia="Yu Mincho" w:cs="Times New Roman"/>
        </w:rPr>
        <w:t xml:space="preserve">Metabolic measurements </w:t>
      </w:r>
      <w:r w:rsidR="00BA2D68">
        <w:rPr>
          <w:rFonts w:eastAsia="Yu Mincho" w:cs="Times New Roman"/>
        </w:rPr>
        <w:t>commenced</w:t>
      </w:r>
      <w:r>
        <w:rPr>
          <w:rFonts w:eastAsia="Yu Mincho" w:cs="Times New Roman"/>
        </w:rPr>
        <w:t xml:space="preserve"> </w:t>
      </w:r>
      <w:r w:rsidRPr="00C75C6F">
        <w:rPr>
          <w:rFonts w:eastAsia="Yu Mincho" w:cs="Times New Roman"/>
        </w:rPr>
        <w:t xml:space="preserve">in April 2018 </w:t>
      </w:r>
      <w:r w:rsidR="00BA2D68">
        <w:rPr>
          <w:rFonts w:eastAsia="Yu Mincho" w:cs="Times New Roman"/>
        </w:rPr>
        <w:t xml:space="preserve">and </w:t>
      </w:r>
      <w:r w:rsidR="0076610E">
        <w:rPr>
          <w:rFonts w:eastAsia="Yu Mincho" w:cs="Times New Roman"/>
        </w:rPr>
        <w:t>continued until</w:t>
      </w:r>
      <w:r w:rsidR="00BA2D68">
        <w:rPr>
          <w:rFonts w:eastAsia="Yu Mincho" w:cs="Times New Roman"/>
        </w:rPr>
        <w:t xml:space="preserve"> </w:t>
      </w:r>
      <w:r w:rsidR="005006C7">
        <w:rPr>
          <w:rFonts w:eastAsia="Yu Mincho" w:cs="Times New Roman"/>
        </w:rPr>
        <w:t>August</w:t>
      </w:r>
      <w:r w:rsidRPr="00C75C6F">
        <w:rPr>
          <w:rFonts w:eastAsia="Yu Mincho" w:cs="Times New Roman"/>
        </w:rPr>
        <w:t xml:space="preserve"> </w:t>
      </w:r>
      <w:r w:rsidRPr="00036854">
        <w:rPr>
          <w:rFonts w:eastAsia="Yu Mincho" w:cs="Times New Roman"/>
        </w:rPr>
        <w:t>2018</w:t>
      </w:r>
      <w:r w:rsidR="00BA2D68" w:rsidRPr="00036854">
        <w:rPr>
          <w:rFonts w:eastAsia="Yu Mincho" w:cs="Times New Roman"/>
        </w:rPr>
        <w:t>.</w:t>
      </w:r>
      <w:r w:rsidR="001F2499" w:rsidRPr="00036854">
        <w:rPr>
          <w:rFonts w:eastAsia="Yu Mincho" w:cs="Times New Roman"/>
        </w:rPr>
        <w:t xml:space="preserve"> </w:t>
      </w:r>
      <w:r w:rsidR="00BA2D68" w:rsidRPr="00036854">
        <w:rPr>
          <w:rFonts w:eastAsia="Yu Mincho" w:cs="Times New Roman"/>
        </w:rPr>
        <w:t xml:space="preserve">At the </w:t>
      </w:r>
      <w:r w:rsidR="005006C7">
        <w:rPr>
          <w:rFonts w:eastAsia="Yu Mincho" w:cs="Times New Roman"/>
        </w:rPr>
        <w:t>beginning</w:t>
      </w:r>
      <w:r w:rsidR="00BA2D68" w:rsidRPr="00036854">
        <w:rPr>
          <w:rFonts w:eastAsia="Yu Mincho" w:cs="Times New Roman"/>
        </w:rPr>
        <w:t xml:space="preserve"> of measurements, </w:t>
      </w:r>
      <w:r w:rsidR="001F2499" w:rsidRPr="00036854">
        <w:rPr>
          <w:rFonts w:eastAsia="Yu Mincho" w:cs="Times New Roman"/>
        </w:rPr>
        <w:t xml:space="preserve">hatchlings were </w:t>
      </w:r>
      <w:r w:rsidR="00BA2D68" w:rsidRPr="00036854">
        <w:rPr>
          <w:rFonts w:eastAsia="Yu Mincho" w:cs="Times New Roman"/>
        </w:rPr>
        <w:t xml:space="preserve">on average 88.68 days old </w:t>
      </w:r>
      <w:r w:rsidR="001F2499" w:rsidRPr="00036854">
        <w:rPr>
          <w:rFonts w:eastAsia="Yu Mincho" w:cs="Times New Roman"/>
        </w:rPr>
        <w:t>(</w:t>
      </w:r>
      <w:r w:rsidR="00BA2D68" w:rsidRPr="00036854">
        <w:rPr>
          <w:rFonts w:eastAsia="Yu Mincho" w:cs="Times New Roman"/>
        </w:rPr>
        <w:t>SD = 23.75, range = 26 - 131</w:t>
      </w:r>
      <w:r w:rsidR="001F2499" w:rsidRPr="00036854">
        <w:rPr>
          <w:rFonts w:eastAsia="Yu Mincho" w:cs="Times New Roman"/>
        </w:rPr>
        <w:t>)</w:t>
      </w:r>
      <w:r w:rsidRPr="00036854">
        <w:rPr>
          <w:rFonts w:eastAsia="Yu Mincho" w:cs="Times New Roman"/>
        </w:rPr>
        <w:t xml:space="preserve">. </w:t>
      </w:r>
      <w:r w:rsidR="0091626A">
        <w:rPr>
          <w:rFonts w:eastAsia="Yu Mincho" w:cs="Times New Roman"/>
        </w:rPr>
        <w:t xml:space="preserve">We used </w:t>
      </w:r>
      <w:r w:rsidR="0091626A" w:rsidRPr="009313D4">
        <w:rPr>
          <w:rFonts w:eastAsia="Yu Mincho" w:cs="Times New Roman"/>
        </w:rPr>
        <w:t>closed-system respirometry</w:t>
      </w:r>
      <w:r w:rsidR="0091626A">
        <w:rPr>
          <w:rFonts w:eastAsia="Yu Mincho" w:cs="Times New Roman"/>
        </w:rPr>
        <w:t xml:space="preserve"> instead of flow-through respirometry</w:t>
      </w:r>
      <w:r w:rsidR="0091626A" w:rsidRPr="00036854">
        <w:rPr>
          <w:rFonts w:eastAsia="Yu Mincho" w:cs="Times New Roman"/>
        </w:rPr>
        <w:t xml:space="preserve"> </w:t>
      </w:r>
      <w:r w:rsidR="0091626A">
        <w:rPr>
          <w:rFonts w:eastAsia="Yu Mincho" w:cs="Times New Roman"/>
        </w:rPr>
        <w:t>because it was more logistically feasible compared to</w:t>
      </w:r>
      <w:r w:rsidR="0076610E">
        <w:rPr>
          <w:rFonts w:eastAsia="Yu Mincho" w:cs="Times New Roman"/>
        </w:rPr>
        <w:t xml:space="preserve"> </w:t>
      </w:r>
      <w:r w:rsidR="0091626A">
        <w:rPr>
          <w:rFonts w:eastAsia="Yu Mincho" w:cs="Times New Roman"/>
        </w:rPr>
        <w:t>measure</w:t>
      </w:r>
      <w:r w:rsidR="0076610E">
        <w:rPr>
          <w:rFonts w:eastAsia="Yu Mincho" w:cs="Times New Roman"/>
        </w:rPr>
        <w:t xml:space="preserve"> </w:t>
      </w:r>
      <w:r w:rsidR="0091626A">
        <w:rPr>
          <w:rFonts w:eastAsia="Yu Mincho" w:cs="Times New Roman"/>
        </w:rPr>
        <w:t>a large number of hatchlings at</w:t>
      </w:r>
      <w:r w:rsidR="0076610E">
        <w:rPr>
          <w:rFonts w:eastAsia="Yu Mincho" w:cs="Times New Roman"/>
        </w:rPr>
        <w:t xml:space="preserve"> </w:t>
      </w:r>
      <w:r w:rsidR="0091626A">
        <w:rPr>
          <w:rFonts w:eastAsia="Yu Mincho" w:cs="Times New Roman"/>
        </w:rPr>
        <w:t>a range of</w:t>
      </w:r>
      <w:r w:rsidR="0076610E">
        <w:rPr>
          <w:rFonts w:eastAsia="Yu Mincho" w:cs="Times New Roman"/>
        </w:rPr>
        <w:t xml:space="preserve"> temperatures</w:t>
      </w:r>
      <w:r w:rsidR="00C75C6F">
        <w:rPr>
          <w:rFonts w:eastAsia="Yu Mincho" w:cs="Times New Roman"/>
        </w:rPr>
        <w:t>. We quantified</w:t>
      </w:r>
      <w:r w:rsidR="009313D4" w:rsidRPr="009313D4">
        <w:rPr>
          <w:rFonts w:eastAsia="Yu Mincho" w:cs="Times New Roman"/>
        </w:rPr>
        <w:t xml:space="preserve"> routine metabolic rate (hereafter referred to as metabolic rate [MR]) </w:t>
      </w:r>
      <w:r>
        <w:rPr>
          <w:rFonts w:eastAsia="Yu Mincho" w:cs="Times New Roman"/>
        </w:rPr>
        <w:t>as</w:t>
      </w:r>
      <w:r w:rsidR="009313D4" w:rsidRPr="009313D4">
        <w:rPr>
          <w:rFonts w:eastAsia="Yu Mincho" w:cs="Times New Roman"/>
        </w:rPr>
        <w:t xml:space="preserve"> our measurements </w:t>
      </w:r>
      <w:r w:rsidR="0076610E">
        <w:rPr>
          <w:rFonts w:eastAsia="Yu Mincho" w:cs="Times New Roman"/>
        </w:rPr>
        <w:t xml:space="preserve">likely </w:t>
      </w:r>
      <w:r w:rsidR="009313D4" w:rsidRPr="009313D4">
        <w:rPr>
          <w:rFonts w:eastAsia="Yu Mincho" w:cs="Times New Roman"/>
        </w:rPr>
        <w:t xml:space="preserve">included the energetic costs of random </w:t>
      </w:r>
      <w:r w:rsidR="001F2499">
        <w:rPr>
          <w:rFonts w:eastAsia="Yu Mincho" w:cs="Times New Roman"/>
        </w:rPr>
        <w:t>movements</w:t>
      </w:r>
      <w:r w:rsidR="009313D4" w:rsidRPr="009313D4">
        <w:rPr>
          <w:rFonts w:eastAsia="Yu Mincho" w:cs="Times New Roman"/>
        </w:rPr>
        <w:t xml:space="preserve"> </w:t>
      </w:r>
      <w:r w:rsidR="009313D4" w:rsidRPr="009313D4">
        <w:rPr>
          <w:rFonts w:eastAsia="Calibri" w:cs="Times New Roman"/>
          <w:lang w:val="en-GB"/>
        </w:rPr>
        <w:t>(Withers 1992; Mathot &amp; Dingemanse 2015).</w:t>
      </w:r>
      <w:r w:rsidR="009313D4" w:rsidRPr="009313D4">
        <w:rPr>
          <w:rFonts w:eastAsia="Yu Mincho" w:cs="Times New Roman"/>
        </w:rPr>
        <w:t xml:space="preserve"> MR was measured as the volume of CO</w:t>
      </w:r>
      <w:r w:rsidR="009313D4" w:rsidRPr="009313D4">
        <w:rPr>
          <w:rFonts w:eastAsia="Yu Mincho" w:cs="Times New Roman"/>
          <w:vertAlign w:val="subscript"/>
        </w:rPr>
        <w:t xml:space="preserve">2 </w:t>
      </w:r>
      <w:r w:rsidR="009313D4" w:rsidRPr="009313D4">
        <w:rPr>
          <w:rFonts w:eastAsia="Yu Mincho" w:cs="Times New Roman"/>
        </w:rPr>
        <w:t>production per unit time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oMath>
      <w:r w:rsidR="009313D4" w:rsidRPr="009313D4">
        <w:rPr>
          <w:rFonts w:eastAsia="Yu Mincho" w:cs="Times New Roman"/>
        </w:rPr>
        <w:t xml:space="preserve"> mL min</w:t>
      </w:r>
      <w:r w:rsidR="009313D4" w:rsidRPr="009313D4">
        <w:rPr>
          <w:rFonts w:eastAsia="Yu Mincho" w:cs="Times New Roman"/>
          <w:vertAlign w:val="superscript"/>
        </w:rPr>
        <w:t>-1</w:t>
      </w:r>
      <w:r w:rsidR="009313D4" w:rsidRPr="009313D4">
        <w:rPr>
          <w:rFonts w:eastAsia="Yu Mincho" w:cs="Times New Roman"/>
        </w:rPr>
        <w:t xml:space="preserve">) </w:t>
      </w:r>
      <w:r w:rsidR="00C75C6F">
        <w:rPr>
          <w:rFonts w:eastAsia="Yu Mincho" w:cs="Times New Roman"/>
        </w:rPr>
        <w:t>as</w:t>
      </w:r>
      <w:r w:rsidR="009313D4" w:rsidRPr="009313D4">
        <w:rPr>
          <w:rFonts w:eastAsia="Yu Mincho" w:cs="Times New Roman"/>
        </w:rPr>
        <w:t xml:space="preserve"> CO</w:t>
      </w:r>
      <w:r w:rsidR="009313D4" w:rsidRPr="009313D4">
        <w:rPr>
          <w:rFonts w:eastAsia="Yu Mincho" w:cs="Times New Roman"/>
          <w:vertAlign w:val="subscript"/>
        </w:rPr>
        <w:t>2</w:t>
      </w:r>
      <w:r w:rsidR="009313D4" w:rsidRPr="009313D4">
        <w:rPr>
          <w:rFonts w:eastAsia="Yu Mincho" w:cs="Times New Roman"/>
        </w:rPr>
        <w:t xml:space="preserve"> production </w:t>
      </w:r>
      <w:r w:rsidR="00536D2E" w:rsidRPr="009313D4">
        <w:rPr>
          <w:rFonts w:eastAsia="Yu Mincho" w:cs="Times New Roman"/>
        </w:rPr>
        <w:t xml:space="preserve">is less susceptible to fluctuations in water </w:t>
      </w:r>
      <w:r w:rsidR="00536D2E" w:rsidRPr="00222D02">
        <w:rPr>
          <w:rFonts w:eastAsia="Yu Mincho" w:cs="Times New Roman"/>
        </w:rPr>
        <w:t>vapour</w:t>
      </w:r>
      <w:r w:rsidR="00536D2E" w:rsidRPr="009313D4">
        <w:rPr>
          <w:rFonts w:eastAsia="Yu Mincho" w:cs="Times New Roman"/>
        </w:rPr>
        <w:t xml:space="preserve"> </w:t>
      </w:r>
      <w:r w:rsidR="00536D2E">
        <w:rPr>
          <w:rFonts w:eastAsia="Yu Mincho" w:cs="Times New Roman"/>
        </w:rPr>
        <w:t>and</w:t>
      </w:r>
      <w:r w:rsidR="009313D4" w:rsidRPr="009313D4">
        <w:rPr>
          <w:rFonts w:eastAsia="Yu Mincho" w:cs="Times New Roman"/>
        </w:rPr>
        <w:t xml:space="preserve"> more </w:t>
      </w:r>
      <w:r w:rsidR="005006C7">
        <w:rPr>
          <w:rFonts w:eastAsia="Yu Mincho" w:cs="Times New Roman"/>
        </w:rPr>
        <w:t>feasible to detect</w:t>
      </w:r>
      <w:r w:rsidR="009313D4" w:rsidRPr="009313D4">
        <w:rPr>
          <w:rFonts w:eastAsia="Yu Mincho" w:cs="Times New Roman"/>
        </w:rPr>
        <w:t xml:space="preserve"> in smaller organisms</w:t>
      </w:r>
      <w:r w:rsidR="009313D4" w:rsidRPr="00222D02">
        <w:rPr>
          <w:rFonts w:eastAsia="Yu Mincho" w:cs="Times New Roman"/>
        </w:rPr>
        <w:t xml:space="preserve">. </w:t>
      </w:r>
      <w:r w:rsidR="00C75C6F" w:rsidRPr="00222D02">
        <w:rPr>
          <w:rFonts w:eastAsia="Yu Mincho" w:cs="Times New Roman"/>
        </w:rPr>
        <w:t>Nonetheless,</w:t>
      </w:r>
      <w:r w:rsidR="009313D4" w:rsidRPr="00222D02">
        <w:rPr>
          <w:rFonts w:eastAsia="Yu Mincho" w:cs="Times New Roman"/>
        </w:rPr>
        <w:t xml:space="preserve"> CO</w:t>
      </w:r>
      <w:r w:rsidR="009313D4" w:rsidRPr="00222D02">
        <w:rPr>
          <w:rFonts w:eastAsia="Yu Mincho" w:cs="Times New Roman"/>
          <w:vertAlign w:val="subscript"/>
        </w:rPr>
        <w:t>2</w:t>
      </w:r>
      <w:r w:rsidR="009313D4" w:rsidRPr="00222D02">
        <w:rPr>
          <w:rFonts w:eastAsia="Yu Mincho" w:cs="Times New Roman"/>
        </w:rPr>
        <w:t xml:space="preserve"> production was strongly correlated with O</w:t>
      </w:r>
      <w:r w:rsidR="009313D4" w:rsidRPr="00222D02">
        <w:rPr>
          <w:rFonts w:eastAsia="Yu Mincho" w:cs="Times New Roman"/>
          <w:vertAlign w:val="subscript"/>
        </w:rPr>
        <w:t>2</w:t>
      </w:r>
      <w:r w:rsidR="009313D4" w:rsidRPr="00222D02">
        <w:rPr>
          <w:rFonts w:eastAsia="Yu Mincho" w:cs="Times New Roman"/>
        </w:rPr>
        <w:t xml:space="preserve"> consumption (</w:t>
      </w:r>
      <w:r w:rsidR="009313D4" w:rsidRPr="00222D02">
        <w:rPr>
          <w:rFonts w:eastAsia="Yu Mincho" w:cs="Times New Roman"/>
          <w:i/>
          <w:iCs/>
        </w:rPr>
        <w:t>r</w:t>
      </w:r>
      <w:r w:rsidR="009313D4" w:rsidRPr="00222D02">
        <w:rPr>
          <w:rFonts w:eastAsia="Yu Mincho" w:cs="Times New Roman"/>
        </w:rPr>
        <w:t xml:space="preserve"> =0.</w:t>
      </w:r>
      <w:r w:rsidR="00222D02" w:rsidRPr="00222D02">
        <w:rPr>
          <w:rFonts w:eastAsia="Yu Mincho" w:cs="Times New Roman"/>
        </w:rPr>
        <w:t>81</w:t>
      </w:r>
      <w:r w:rsidR="009313D4" w:rsidRPr="00222D02">
        <w:rPr>
          <w:rFonts w:eastAsia="Yu Mincho" w:cs="Times New Roman"/>
        </w:rPr>
        <w:t xml:space="preserve">, p </w:t>
      </w:r>
      <w:r w:rsidR="005B1FD1">
        <w:rPr>
          <w:rFonts w:eastAsia="Yu Mincho" w:cs="Times New Roman"/>
        </w:rPr>
        <w:t xml:space="preserve"> </w:t>
      </w:r>
      <w:r w:rsidR="009313D4" w:rsidRPr="00222D02">
        <w:rPr>
          <w:rFonts w:eastAsia="Yu Mincho" w:cs="Times New Roman"/>
        </w:rPr>
        <w:t xml:space="preserve"> &lt;</w:t>
      </w:r>
      <w:r w:rsidR="005B1FD1">
        <w:rPr>
          <w:rFonts w:eastAsia="Yu Mincho" w:cs="Times New Roman"/>
        </w:rPr>
        <w:t xml:space="preserve"> </w:t>
      </w:r>
      <w:r w:rsidR="009313D4" w:rsidRPr="00222D02">
        <w:rPr>
          <w:rFonts w:eastAsia="Yu Mincho" w:cs="Times New Roman"/>
        </w:rPr>
        <w:t>0.05</w:t>
      </w:r>
      <w:r w:rsidR="009313D4" w:rsidRPr="005B1FD1">
        <w:rPr>
          <w:rFonts w:eastAsia="Yu Mincho" w:cs="Times New Roman"/>
        </w:rPr>
        <w:t>])</w:t>
      </w:r>
      <w:ins w:id="25" w:author="Daniel Noble" w:date="2020-10-15T15:34:00Z">
        <w:r w:rsidR="0076610E" w:rsidRPr="005B1FD1">
          <w:rPr>
            <w:rFonts w:eastAsia="Yu Mincho" w:cs="Times New Roman"/>
          </w:rPr>
          <w:t xml:space="preserve"> </w:t>
        </w:r>
      </w:ins>
      <w:ins w:id="26" w:author="Daniel Noble" w:date="2020-10-15T15:35:00Z">
        <w:r w:rsidR="0076610E" w:rsidRPr="005B1FD1">
          <w:rPr>
            <w:rFonts w:eastAsia="Yu Mincho" w:cs="Times New Roman"/>
          </w:rPr>
          <w:t>with</w:t>
        </w:r>
      </w:ins>
      <w:ins w:id="27" w:author="Daniel Noble" w:date="2020-10-15T15:34:00Z">
        <w:r w:rsidR="0076610E" w:rsidRPr="005B1FD1">
          <w:rPr>
            <w:rFonts w:eastAsia="Yu Mincho" w:cs="Times New Roman"/>
          </w:rPr>
          <w:t xml:space="preserve"> RQ values </w:t>
        </w:r>
      </w:ins>
      <w:ins w:id="28" w:author="Daniel Noble" w:date="2020-10-15T15:35:00Z">
        <w:r w:rsidR="0076610E" w:rsidRPr="005B1FD1">
          <w:rPr>
            <w:rFonts w:eastAsia="Yu Mincho" w:cs="Times New Roman"/>
          </w:rPr>
          <w:t>averaging</w:t>
        </w:r>
      </w:ins>
      <w:ins w:id="29" w:author="Daniel Noble" w:date="2020-10-15T15:34:00Z">
        <w:r w:rsidR="0076610E" w:rsidRPr="005B1FD1">
          <w:rPr>
            <w:rFonts w:eastAsia="Yu Mincho" w:cs="Times New Roman"/>
          </w:rPr>
          <w:t xml:space="preserve"> 0.7</w:t>
        </w:r>
      </w:ins>
      <w:r w:rsidR="005B1FD1" w:rsidRPr="005B1FD1">
        <w:rPr>
          <w:rFonts w:eastAsia="Yu Mincho" w:cs="Times New Roman"/>
        </w:rPr>
        <w:t>7</w:t>
      </w:r>
      <w:r w:rsidR="005B1FD1">
        <w:rPr>
          <w:rFonts w:eastAsia="Yu Mincho" w:cs="Times New Roman"/>
        </w:rPr>
        <w:t>.</w:t>
      </w:r>
      <w:r w:rsidR="009313D4" w:rsidRPr="005B1FD1">
        <w:rPr>
          <w:rFonts w:eastAsia="Yu Mincho" w:cs="Times New Roman"/>
        </w:rPr>
        <w:t xml:space="preserve"> Due</w:t>
      </w:r>
      <w:r w:rsidR="009313D4" w:rsidRPr="009313D4">
        <w:rPr>
          <w:rFonts w:eastAsia="Yu Mincho" w:cs="Times New Roman"/>
        </w:rPr>
        <w:t xml:space="preserve"> to logistical </w:t>
      </w:r>
      <w:r w:rsidR="009313D4" w:rsidRPr="00222D02">
        <w:rPr>
          <w:rFonts w:eastAsia="Yu Mincho" w:cs="Times New Roman"/>
        </w:rPr>
        <w:t>constraints, lizards were randomly assigned to one of two blocks for MR measurements (block 1: n =</w:t>
      </w:r>
      <w:r w:rsidR="00222D02" w:rsidRPr="00222D02">
        <w:rPr>
          <w:rFonts w:eastAsia="Yu Mincho" w:cs="Times New Roman"/>
        </w:rPr>
        <w:t>26</w:t>
      </w:r>
      <w:r w:rsidR="009313D4" w:rsidRPr="00222D02">
        <w:rPr>
          <w:rFonts w:eastAsia="Yu Mincho" w:cs="Times New Roman"/>
        </w:rPr>
        <w:t xml:space="preserve">, block 2: n = </w:t>
      </w:r>
      <w:r w:rsidR="00222D02" w:rsidRPr="00222D02">
        <w:rPr>
          <w:rFonts w:eastAsia="Yu Mincho" w:cs="Times New Roman"/>
        </w:rPr>
        <w:t>25</w:t>
      </w:r>
      <w:r w:rsidR="009313D4" w:rsidRPr="00222D02">
        <w:rPr>
          <w:rFonts w:eastAsia="Yu Mincho" w:cs="Times New Roman"/>
        </w:rPr>
        <w:t xml:space="preserve">). </w:t>
      </w:r>
      <w:r w:rsidR="006A5E5E" w:rsidRPr="00222D02">
        <w:rPr>
          <w:rFonts w:eastAsia="Yu Mincho" w:cs="Times New Roman"/>
        </w:rPr>
        <w:t>We sampled lizards once a week for two-weeks consecutively and then allowed them to rest for one week before the next week of measurements. Each week of measurements</w:t>
      </w:r>
      <w:r w:rsidR="006A5E5E">
        <w:rPr>
          <w:rFonts w:eastAsia="Yu Mincho" w:cs="Times New Roman"/>
        </w:rPr>
        <w:t xml:space="preserve"> was considered a sampling session </w:t>
      </w:r>
      <w:r w:rsidR="006A5E5E" w:rsidRPr="00C75C6F">
        <w:rPr>
          <w:rFonts w:eastAsia="Yu Mincho" w:cs="Times New Roman"/>
        </w:rPr>
        <w:t>(ten sampling sessions in total</w:t>
      </w:r>
      <w:r w:rsidR="006A5E5E">
        <w:rPr>
          <w:rFonts w:eastAsia="Yu Mincho" w:cs="Times New Roman"/>
        </w:rPr>
        <w:t xml:space="preserve"> over the course of 14 weeks</w:t>
      </w:r>
      <w:r w:rsidR="006A5E5E" w:rsidRPr="009313D4">
        <w:rPr>
          <w:rFonts w:eastAsia="Yu Mincho" w:cs="Times New Roman"/>
        </w:rPr>
        <w:t xml:space="preserve">). </w:t>
      </w:r>
      <w:r w:rsidR="009313D4" w:rsidRPr="009313D4">
        <w:rPr>
          <w:rFonts w:eastAsia="Yu Mincho" w:cs="Times New Roman"/>
        </w:rPr>
        <w:t xml:space="preserve">We used </w:t>
      </w:r>
      <w:r w:rsidR="005B061E">
        <w:rPr>
          <w:rFonts w:eastAsia="Yu Mincho" w:cs="Times New Roman"/>
        </w:rPr>
        <w:t xml:space="preserve">the same </w:t>
      </w:r>
      <w:r w:rsidR="009313D4" w:rsidRPr="009313D4">
        <w:rPr>
          <w:rFonts w:eastAsia="Yu Mincho" w:cs="Times New Roman"/>
        </w:rPr>
        <w:t>incubators</w:t>
      </w:r>
      <w:r w:rsidR="00C75C6F">
        <w:rPr>
          <w:rFonts w:eastAsia="Yu Mincho" w:cs="Times New Roman"/>
        </w:rPr>
        <w:t xml:space="preserve"> described above</w:t>
      </w:r>
      <w:r w:rsidR="009313D4" w:rsidRPr="009313D4">
        <w:rPr>
          <w:rFonts w:eastAsia="Yu Mincho" w:cs="Times New Roman"/>
        </w:rPr>
        <w:t xml:space="preserve"> to precisely control </w:t>
      </w:r>
      <w:r w:rsidR="005B061E">
        <w:rPr>
          <w:rFonts w:eastAsia="Yu Mincho" w:cs="Times New Roman"/>
        </w:rPr>
        <w:t xml:space="preserve">the </w:t>
      </w:r>
      <w:r w:rsidR="009313D4" w:rsidRPr="009313D4">
        <w:rPr>
          <w:rFonts w:eastAsia="Yu Mincho" w:cs="Times New Roman"/>
        </w:rPr>
        <w:t xml:space="preserve">temperature at which </w:t>
      </w:r>
      <w:r w:rsidR="00C75C6F">
        <w:rPr>
          <w:rFonts w:eastAsia="Yu Mincho" w:cs="Times New Roman"/>
        </w:rPr>
        <w:t xml:space="preserve">MR </w:t>
      </w:r>
      <w:r w:rsidR="009313D4" w:rsidRPr="009313D4">
        <w:rPr>
          <w:rFonts w:eastAsia="Yu Mincho" w:cs="Times New Roman"/>
        </w:rPr>
        <w:t xml:space="preserve">measurements were taken (+/- 1ºC). </w:t>
      </w:r>
    </w:p>
    <w:p w14:paraId="786D0AEA" w14:textId="48319AF6" w:rsidR="009313D4" w:rsidRPr="009313D4" w:rsidRDefault="0076610E" w:rsidP="008E1938">
      <w:pPr>
        <w:ind w:firstLine="720"/>
        <w:contextualSpacing/>
        <w:rPr>
          <w:rFonts w:eastAsia="Yu Mincho" w:cs="Times New Roman"/>
        </w:rPr>
      </w:pPr>
      <w:r>
        <w:rPr>
          <w:rFonts w:eastAsia="Yu Mincho" w:cs="Times New Roman"/>
          <w:color w:val="000000" w:themeColor="text1"/>
        </w:rPr>
        <w:t>Metabolic rate</w:t>
      </w:r>
      <w:r w:rsidRPr="00C47CBB">
        <w:rPr>
          <w:rFonts w:eastAsia="Yu Mincho" w:cs="Times New Roman"/>
          <w:color w:val="000000" w:themeColor="text1"/>
        </w:rPr>
        <w:t xml:space="preserve"> </w:t>
      </w:r>
      <w:r w:rsidR="00D4463A" w:rsidRPr="00C47CBB">
        <w:rPr>
          <w:rFonts w:eastAsia="Yu Mincho" w:cs="Times New Roman"/>
          <w:color w:val="000000" w:themeColor="text1"/>
        </w:rPr>
        <w:t>was measured</w:t>
      </w:r>
      <w:r w:rsidR="006A5E5E" w:rsidRPr="00C47CBB">
        <w:rPr>
          <w:rFonts w:eastAsia="Yu Mincho" w:cs="Times New Roman"/>
          <w:color w:val="000000" w:themeColor="text1"/>
        </w:rPr>
        <w:t xml:space="preserve"> at </w:t>
      </w:r>
      <w:r w:rsidR="006A5E5E" w:rsidRPr="00C47CBB">
        <w:rPr>
          <w:color w:val="000000" w:themeColor="text1"/>
        </w:rPr>
        <w:t>24ºC, 26ºC</w:t>
      </w:r>
      <w:r w:rsidR="002E4C69">
        <w:rPr>
          <w:color w:val="000000" w:themeColor="text1"/>
        </w:rPr>
        <w:t>, 28ºC, 30ºC, 32ºC and 34ºC in a randomised order</w:t>
      </w:r>
      <w:r w:rsidR="005006C7">
        <w:rPr>
          <w:color w:val="000000" w:themeColor="text1"/>
        </w:rPr>
        <w:t>.</w:t>
      </w:r>
      <w:r w:rsidR="002E4C69">
        <w:rPr>
          <w:color w:val="000000" w:themeColor="text1"/>
        </w:rPr>
        <w:t xml:space="preserve"> </w:t>
      </w:r>
      <w:r w:rsidR="005006C7">
        <w:rPr>
          <w:color w:val="000000" w:themeColor="text1"/>
        </w:rPr>
        <w:t>H</w:t>
      </w:r>
      <w:r w:rsidR="002E4C69">
        <w:rPr>
          <w:color w:val="000000" w:themeColor="text1"/>
        </w:rPr>
        <w:t xml:space="preserve">owever, at each sampling session we </w:t>
      </w:r>
      <w:r w:rsidR="005006C7">
        <w:rPr>
          <w:color w:val="000000" w:themeColor="text1"/>
        </w:rPr>
        <w:t>intentionall</w:t>
      </w:r>
      <w:r w:rsidR="00536D2E">
        <w:rPr>
          <w:color w:val="000000" w:themeColor="text1"/>
        </w:rPr>
        <w:t>y</w:t>
      </w:r>
      <w:r w:rsidR="002E4C69">
        <w:rPr>
          <w:color w:val="000000" w:themeColor="text1"/>
        </w:rPr>
        <w:t xml:space="preserve"> missed measurements at two </w:t>
      </w:r>
      <w:r w:rsidR="00536D2E">
        <w:rPr>
          <w:color w:val="000000" w:themeColor="text1"/>
        </w:rPr>
        <w:t xml:space="preserve">randomly selected </w:t>
      </w:r>
      <w:r w:rsidR="002E4C69">
        <w:rPr>
          <w:color w:val="000000" w:themeColor="text1"/>
        </w:rPr>
        <w:t xml:space="preserve">temperatures </w:t>
      </w:r>
      <w:r w:rsidR="00214A79">
        <w:rPr>
          <w:color w:val="000000" w:themeColor="text1"/>
        </w:rPr>
        <w:t>using</w:t>
      </w:r>
      <w:r>
        <w:rPr>
          <w:color w:val="000000" w:themeColor="text1"/>
        </w:rPr>
        <w:t xml:space="preserve"> a planned missing data design</w:t>
      </w:r>
      <w:r w:rsidR="00A6605B">
        <w:rPr>
          <w:color w:val="000000" w:themeColor="text1"/>
        </w:rPr>
        <w:t xml:space="preserve"> </w:t>
      </w:r>
      <w:r w:rsidR="00A6605B">
        <w:rPr>
          <w:color w:val="000000" w:themeColor="text1"/>
        </w:rPr>
        <w:fldChar w:fldCharType="begin"/>
      </w:r>
      <w:r w:rsidR="00A6605B">
        <w:rPr>
          <w:color w:val="000000" w:themeColor="text1"/>
        </w:rPr>
        <w:instrText xml:space="preserve"> ADDIN ZOTERO_ITEM CSL_CITATION {"citationID":"2s8AeXW4","properties":{"formattedCitation":"(Nakagawa, 2015; Noble &amp; Nakagawa, 2018)","plainCitation":"(Nakagawa, 2015; Noble &amp; Nakagawa, 2018)","noteIndex":0},"citationItems":[{"id":2436,"uris":["http://zotero.org/users/1379426/items/8KYF7IS6"],"uri":["http://zotero.org/users/1379426/items/8KYF7IS6"],"itemData":{"id":2436,"type":"chapter","container-title":"Ecological Statistics: Contemporary theory and application","event-place":"USA","page":"81-105","publisher":"Oxford University Press","publisher-place":"USA","title":"Missing data: mechanisms, methods and messages","author":[{"family":"Nakagawa","given":"Shinichi"}],"editor":[{"family":"Fox","given":"Gordon A"},{"family":"Negrete-Yankelevich","given":"Simoneta"},{"family":"Sosa","given":"Vinicia J"}],"issued":{"date-parts":[["2015"]]}}},{"id":1893,"uris":["http://zotero.org/users/1379426/items/UDFSPWFL"],"uri":["http://zotero.org/users/1379426/items/UDFSPWFL"],"itemData":{"id":1893,"type":"article-journal","DOI":"10.1101/247064","page":"257–32","title":"Planned missing data design: stronger inferences, increased research efficiency and improved animal welfare in ecology and evolution","volume":"8","author":[{"family":"Noble","given":"Daniel W A"},{"family":"Nakagawa","given":"Shinichi"}],"issued":{"date-parts":[["2018",1]]}}}],"schema":"https://github.com/citation-style-language/schema/raw/master/csl-citation.json"} </w:instrText>
      </w:r>
      <w:r w:rsidR="00A6605B">
        <w:rPr>
          <w:color w:val="000000" w:themeColor="text1"/>
        </w:rPr>
        <w:fldChar w:fldCharType="separate"/>
      </w:r>
      <w:r w:rsidR="00A6605B">
        <w:rPr>
          <w:noProof/>
          <w:color w:val="000000" w:themeColor="text1"/>
        </w:rPr>
        <w:t>(Nakagawa, 2015; Noble &amp; Nakagawa, 2018)</w:t>
      </w:r>
      <w:r w:rsidR="00A6605B">
        <w:rPr>
          <w:color w:val="000000" w:themeColor="text1"/>
        </w:rPr>
        <w:fldChar w:fldCharType="end"/>
      </w:r>
      <w:r w:rsidR="00536D2E">
        <w:rPr>
          <w:color w:val="000000" w:themeColor="text1"/>
        </w:rPr>
        <w:t>. M</w:t>
      </w:r>
      <w:r>
        <w:rPr>
          <w:color w:val="000000" w:themeColor="text1"/>
        </w:rPr>
        <w:t xml:space="preserve">issing data </w:t>
      </w:r>
      <w:r w:rsidR="00536D2E">
        <w:rPr>
          <w:color w:val="000000" w:themeColor="text1"/>
        </w:rPr>
        <w:t>was</w:t>
      </w:r>
      <w:r>
        <w:rPr>
          <w:color w:val="000000" w:themeColor="text1"/>
        </w:rPr>
        <w:t xml:space="preserve"> </w:t>
      </w:r>
      <w:r w:rsidR="002E4C69">
        <w:rPr>
          <w:color w:val="000000" w:themeColor="text1"/>
        </w:rPr>
        <w:t>imputed</w:t>
      </w:r>
      <w:r w:rsidR="00536D2E">
        <w:rPr>
          <w:color w:val="000000" w:themeColor="text1"/>
        </w:rPr>
        <w:t xml:space="preserve"> after</w:t>
      </w:r>
      <w:r w:rsidR="002E4C69">
        <w:rPr>
          <w:color w:val="000000" w:themeColor="text1"/>
        </w:rPr>
        <w:t xml:space="preserve"> during analysis</w:t>
      </w:r>
      <w:r w:rsidR="005006C7">
        <w:rPr>
          <w:color w:val="000000" w:themeColor="text1"/>
        </w:rPr>
        <w:t xml:space="preserve"> (see </w:t>
      </w:r>
      <w:r w:rsidR="005006C7">
        <w:rPr>
          <w:rFonts w:eastAsia="Yu Mincho" w:cs="Times New Roman"/>
        </w:rPr>
        <w:t>Statistical analysis</w:t>
      </w:r>
      <w:r w:rsidR="005006C7">
        <w:rPr>
          <w:color w:val="000000" w:themeColor="text1"/>
        </w:rPr>
        <w:t>)</w:t>
      </w:r>
      <w:r w:rsidR="002E4C69">
        <w:rPr>
          <w:color w:val="000000" w:themeColor="text1"/>
        </w:rPr>
        <w:t xml:space="preserve">. </w:t>
      </w:r>
      <w:r w:rsidR="008D7CFF">
        <w:rPr>
          <w:color w:val="000000" w:themeColor="text1"/>
        </w:rPr>
        <w:t>At ~06:00, lizards were gently encouraged into an opaque respiratory chamber and then weighed. After which, chambers were placed inside preheated incubators set at the</w:t>
      </w:r>
      <w:r w:rsidR="009313D4" w:rsidRPr="009313D4">
        <w:rPr>
          <w:rFonts w:eastAsia="Yu Mincho" w:cs="Times New Roman"/>
        </w:rPr>
        <w:t xml:space="preserve"> randomised temperature for 30 minutes</w:t>
      </w:r>
      <w:r>
        <w:rPr>
          <w:rFonts w:eastAsia="Yu Mincho" w:cs="Times New Roman"/>
        </w:rPr>
        <w:t xml:space="preserve"> to allow body temperatures to equilibrate</w:t>
      </w:r>
      <w:r w:rsidR="009313D4" w:rsidRPr="009313D4">
        <w:rPr>
          <w:rFonts w:eastAsia="Yu Mincho" w:cs="Times New Roman"/>
        </w:rPr>
        <w:t>. The lids of the chambers were left ajar during this time to minimise CO</w:t>
      </w:r>
      <w:r w:rsidR="009313D4" w:rsidRPr="009313D4">
        <w:rPr>
          <w:rFonts w:eastAsia="Yu Mincho" w:cs="Times New Roman"/>
          <w:vertAlign w:val="subscript"/>
        </w:rPr>
        <w:t xml:space="preserve">2 </w:t>
      </w:r>
      <w:r w:rsidR="009313D4" w:rsidRPr="009313D4">
        <w:rPr>
          <w:rFonts w:eastAsia="Yu Mincho" w:cs="Times New Roman"/>
        </w:rPr>
        <w:t>build up. After 30 minutes, each chamber was flushed with fresh air and sealed. A 3 mL ‘control/baseline’ air sample was immediately taken via a two-way valve to account for any residual CO</w:t>
      </w:r>
      <w:r w:rsidR="009313D4" w:rsidRPr="009313D4">
        <w:rPr>
          <w:rFonts w:eastAsia="Yu Mincho" w:cs="Times New Roman"/>
          <w:vertAlign w:val="subscript"/>
        </w:rPr>
        <w:t>2</w:t>
      </w:r>
      <w:r w:rsidR="009313D4" w:rsidRPr="009313D4">
        <w:rPr>
          <w:rFonts w:eastAsia="Yu Mincho" w:cs="Times New Roman"/>
        </w:rPr>
        <w:t xml:space="preserve"> that was not flushed from the chambers. The chambers were left in the incubator at the set temperature for lizards to respire for 90 minutes. After this time, two</w:t>
      </w:r>
      <w:r w:rsidR="00B51B97">
        <w:rPr>
          <w:rFonts w:eastAsia="Yu Mincho" w:cs="Times New Roman"/>
        </w:rPr>
        <w:t xml:space="preserve"> replicate</w:t>
      </w:r>
      <w:r w:rsidR="009313D4" w:rsidRPr="009313D4">
        <w:rPr>
          <w:rFonts w:eastAsia="Yu Mincho" w:cs="Times New Roman"/>
        </w:rPr>
        <w:t xml:space="preserve"> air samples</w:t>
      </w:r>
      <w:r w:rsidR="00B51B97">
        <w:rPr>
          <w:rFonts w:eastAsia="Yu Mincho" w:cs="Times New Roman"/>
        </w:rPr>
        <w:t xml:space="preserve"> (</w:t>
      </w:r>
      <w:r w:rsidR="00B51B97" w:rsidRPr="009313D4">
        <w:rPr>
          <w:rFonts w:eastAsia="Yu Mincho" w:cs="Times New Roman"/>
        </w:rPr>
        <w:t>3mL</w:t>
      </w:r>
      <w:r w:rsidR="00B51B97">
        <w:rPr>
          <w:rFonts w:eastAsia="Yu Mincho" w:cs="Times New Roman"/>
        </w:rPr>
        <w:t>)</w:t>
      </w:r>
      <w:r w:rsidR="009313D4" w:rsidRPr="009313D4">
        <w:rPr>
          <w:rFonts w:eastAsia="Yu Mincho" w:cs="Times New Roman"/>
        </w:rPr>
        <w:t xml:space="preserve"> were taken from each chamber</w:t>
      </w:r>
      <w:r w:rsidR="00B51B97">
        <w:rPr>
          <w:rFonts w:eastAsia="Yu Mincho" w:cs="Times New Roman"/>
        </w:rPr>
        <w:t xml:space="preserve"> in order to estimate measurement error (see Statistical analysis). </w:t>
      </w:r>
      <w:r w:rsidR="009313D4" w:rsidRPr="009313D4">
        <w:rPr>
          <w:rFonts w:eastAsia="Yu Mincho" w:cs="Times New Roman"/>
        </w:rPr>
        <w:t xml:space="preserve">Chambers were then reopened and flushed with fresh air before </w:t>
      </w:r>
      <w:r w:rsidR="009D50EC">
        <w:rPr>
          <w:rFonts w:eastAsia="Yu Mincho" w:cs="Times New Roman"/>
        </w:rPr>
        <w:t xml:space="preserve">being </w:t>
      </w:r>
      <w:r w:rsidR="009313D4" w:rsidRPr="009313D4">
        <w:rPr>
          <w:rFonts w:eastAsia="Yu Mincho" w:cs="Times New Roman"/>
        </w:rPr>
        <w:t>placed back into the incubator for the second measurement temperature (2 temperatures / day) following the same procedure</w:t>
      </w:r>
      <w:r w:rsidR="004B0A45">
        <w:rPr>
          <w:rFonts w:eastAsia="Yu Mincho" w:cs="Times New Roman"/>
        </w:rPr>
        <w:t xml:space="preserve"> approximately two </w:t>
      </w:r>
      <w:r w:rsidR="009F1F59">
        <w:rPr>
          <w:rFonts w:eastAsia="Yu Mincho" w:cs="Times New Roman"/>
        </w:rPr>
        <w:t>hours later.</w:t>
      </w:r>
    </w:p>
    <w:p w14:paraId="0A48A427" w14:textId="4BB66C9E" w:rsidR="009313D4" w:rsidRPr="009313D4" w:rsidRDefault="009313D4" w:rsidP="008E1938">
      <w:pPr>
        <w:ind w:firstLine="720"/>
        <w:contextualSpacing/>
        <w:rPr>
          <w:rFonts w:eastAsia="Yu Mincho" w:cs="Times New Roman"/>
        </w:rPr>
      </w:pPr>
      <w:r w:rsidRPr="009313D4">
        <w:rPr>
          <w:rFonts w:eastAsia="Yu Mincho" w:cs="Times New Roman"/>
        </w:rPr>
        <w:t>All air samples were injected into the inlet line of a Sables System FMS (Las Vegas NV, USA) with the flow rate set to 200 mL min</w:t>
      </w:r>
      <w:r w:rsidRPr="009313D4">
        <w:rPr>
          <w:rFonts w:eastAsia="Yu Mincho" w:cs="Times New Roman"/>
          <w:vertAlign w:val="superscript"/>
        </w:rPr>
        <w:t>-1</w:t>
      </w:r>
      <w:r w:rsidRPr="009313D4">
        <w:rPr>
          <w:rFonts w:eastAsia="Yu Mincho" w:cs="Times New Roman"/>
        </w:rPr>
        <w:t xml:space="preserve"> to measure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oMath>
      <w:r w:rsidRPr="009313D4">
        <w:rPr>
          <w:rFonts w:eastAsia="Yu Mincho" w:cs="Times New Roman"/>
        </w:rPr>
        <w:t xml:space="preserve"> and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O</m:t>
                </m:r>
              </m:e>
              <m:sub>
                <m:r>
                  <w:rPr>
                    <w:rFonts w:ascii="Cambria Math" w:eastAsia="Yu Mincho" w:hAnsi="Cambria Math" w:cs="Times New Roman"/>
                  </w:rPr>
                  <m:t>2</m:t>
                </m:r>
              </m:sub>
            </m:sSub>
          </m:sub>
        </m:sSub>
      </m:oMath>
      <w:r w:rsidRPr="009313D4">
        <w:rPr>
          <w:rFonts w:eastAsia="Yu Mincho" w:cs="Times New Roman"/>
          <w:i/>
        </w:rPr>
        <w:t>.</w:t>
      </w:r>
      <w:r w:rsidRPr="009313D4">
        <w:rPr>
          <w:rFonts w:eastAsia="Yu Mincho" w:cs="Times New Roman"/>
        </w:rPr>
        <w:t xml:space="preserve"> Water vapour was scrubbed from the inlet air with Drierite. Output peaks were processed using the R package ‘</w:t>
      </w:r>
      <w:r w:rsidRPr="004C139D">
        <w:rPr>
          <w:rFonts w:eastAsia="Yu Mincho" w:cs="Times New Roman"/>
          <w:i/>
          <w:iCs/>
        </w:rPr>
        <w:t>metabR’</w:t>
      </w:r>
      <w:r w:rsidRPr="009313D4">
        <w:rPr>
          <w:rFonts w:eastAsia="Yu Mincho" w:cs="Times New Roman"/>
        </w:rPr>
        <w:t xml:space="preserve"> (</w:t>
      </w:r>
      <w:hyperlink r:id="rId11" w:history="1">
        <w:r w:rsidRPr="009313D4">
          <w:rPr>
            <w:rFonts w:eastAsia="Yu Mincho" w:cs="Arial"/>
            <w:color w:val="0000FF"/>
            <w:u w:val="single"/>
          </w:rPr>
          <w:t>https://github.com/daniel1noble/metabR</w:t>
        </w:r>
      </w:hyperlink>
      <w:r w:rsidRPr="009313D4">
        <w:rPr>
          <w:rFonts w:eastAsia="Yu Mincho" w:cs="Times New Roman"/>
        </w:rPr>
        <w:t>). The rate of CO</w:t>
      </w:r>
      <w:r w:rsidRPr="009313D4">
        <w:rPr>
          <w:rFonts w:eastAsia="Yu Mincho" w:cs="Times New Roman"/>
          <w:vertAlign w:val="subscript"/>
        </w:rPr>
        <w:t>2</w:t>
      </w:r>
      <w:r w:rsidRPr="009313D4">
        <w:rPr>
          <w:rFonts w:eastAsia="Yu Mincho" w:cs="Times New Roman"/>
        </w:rPr>
        <w:t xml:space="preserve"> produced by an individual was calculated following </w:t>
      </w:r>
      <w:r w:rsidRPr="009313D4">
        <w:rPr>
          <w:rFonts w:eastAsia="Calibri" w:cs="Times New Roman"/>
          <w:lang w:val="en-US"/>
        </w:rPr>
        <w:fldChar w:fldCharType="begin" w:fldLock="1"/>
      </w:r>
      <w:r w:rsidRPr="009313D4">
        <w:rPr>
          <w:rFonts w:eastAsia="Calibri" w:cs="Times New Roman"/>
          <w:lang w:val="en-US"/>
        </w:rPr>
        <w:instrText xml:space="preserve"> ADDIN PAPERS2_CITATIONS &lt;citation&gt;&lt;priority&gt;41&lt;/priority&gt;&lt;uuid&gt;B404D342-3597-47B3-95AE-40E59AA683F8&lt;/uuid&gt;&lt;publications&gt;&lt;publication&gt;&lt;subtype&gt;0&lt;/subtype&gt;&lt;place&gt;New York, USW&lt;/place&gt;&lt;publisher&gt;Oxford University Press&lt;/publisher&gt;&lt;title&gt;Measuring Metabolic Rates&lt;/title&gt;&lt;url&gt;http://lib1.org/_ads/3EED2019EAFFF7F28C9845D24BED9606&lt;/url&gt;&lt;publication_date&gt;99200808131200000000222000&lt;/publication_date&gt;&lt;uuid&gt;59F9685E-8308-4878-971A-1EA537A0D411&lt;/uuid&gt;&lt;type&gt;0&lt;/type&gt;&lt;citekey&gt;Lighton:2008uf&lt;/citekey&gt;&lt;startpage&gt;1&lt;/startpage&gt;&lt;endpage&gt;216&lt;/endpage&gt;&lt;authors&gt;&lt;author&gt;&lt;lastName&gt;Lighton&lt;/lastName&gt;&lt;firstName&gt;John&lt;/firstName&gt;&lt;middleNames&gt;R B&lt;/middleNames&gt;&lt;/author&gt;&lt;/authors&gt;&lt;/publication&gt;&lt;/publications&gt;&lt;cites&gt;&lt;/cites&gt;&lt;/citation&gt;</w:instrText>
      </w:r>
      <w:r w:rsidRPr="009313D4">
        <w:rPr>
          <w:rFonts w:eastAsia="Calibri" w:cs="Times New Roman"/>
          <w:lang w:val="en-US"/>
        </w:rPr>
        <w:fldChar w:fldCharType="separate"/>
      </w:r>
      <w:r w:rsidR="001B01CC">
        <w:rPr>
          <w:rFonts w:eastAsia="Calibri" w:cs="Arial"/>
          <w:lang w:val="en-US"/>
        </w:rPr>
        <w:t>(Core Team, 2013)</w:t>
      </w:r>
      <w:r w:rsidRPr="009313D4">
        <w:rPr>
          <w:rFonts w:eastAsia="Calibri" w:cs="Times New Roman"/>
          <w:lang w:val="en-US"/>
        </w:rPr>
        <w:fldChar w:fldCharType="end"/>
      </w:r>
      <w:r w:rsidRPr="009313D4">
        <w:rPr>
          <w:rFonts w:eastAsia="Yu Mincho" w:cs="Times New Roman"/>
        </w:rPr>
        <w:t xml:space="preserve">: </w:t>
      </w:r>
    </w:p>
    <w:p w14:paraId="1FCE2A70" w14:textId="77777777" w:rsidR="009313D4" w:rsidRPr="009313D4" w:rsidRDefault="009313D4" w:rsidP="008E1938">
      <w:pPr>
        <w:contextualSpacing/>
        <w:jc w:val="both"/>
        <w:rPr>
          <w:rFonts w:eastAsia="Yu Mincho" w:cs="Times New Roman"/>
        </w:rPr>
      </w:pPr>
      <w:r w:rsidRPr="009313D4">
        <w:rPr>
          <w:rFonts w:eastAsia="Yu Mincho" w:cs="Times New Roman"/>
        </w:rPr>
        <w:t>Equation: 1</w:t>
      </w:r>
    </w:p>
    <w:p w14:paraId="433EBBFE" w14:textId="77777777" w:rsidR="009313D4" w:rsidRPr="009313D4" w:rsidRDefault="00114FED" w:rsidP="008E1938">
      <w:pPr>
        <w:ind w:firstLine="720"/>
        <w:contextualSpacing/>
        <w:rPr>
          <w:rFonts w:eastAsia="Yu Mincho" w:cs="Times New Roman"/>
        </w:rPr>
      </w:pPr>
      <m:oMathPara>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sSup>
            <m:sSupPr>
              <m:ctrlPr>
                <w:rPr>
                  <w:rFonts w:ascii="Cambria Math" w:eastAsia="Yu Mincho" w:hAnsi="Cambria Math" w:cs="Times New Roman"/>
                  <w:vertAlign w:val="superscript"/>
                </w:rPr>
              </m:ctrlPr>
            </m:sSupPr>
            <m:e>
              <m:r>
                <m:rPr>
                  <m:sty m:val="p"/>
                </m:rPr>
                <w:rPr>
                  <w:rFonts w:ascii="Cambria Math" w:eastAsia="Yu Mincho" w:hAnsi="Cambria Math" w:cs="Times New Roman"/>
                </w:rPr>
                <m:t>mL</m:t>
              </m:r>
              <m:r>
                <m:rPr>
                  <m:sty m:val="p"/>
                </m:rPr>
                <w:rPr>
                  <w:rFonts w:ascii="Cambria Math" w:eastAsia="Yu Mincho" w:hAnsi="Cambria Math" w:cs="Times New Roman"/>
                  <w:vertAlign w:val="superscript"/>
                </w:rPr>
                <m:t xml:space="preserve"> </m:t>
              </m:r>
              <m:r>
                <w:rPr>
                  <w:rFonts w:ascii="Cambria Math" w:eastAsia="Yu Mincho" w:hAnsi="Cambria Math" w:cs="Times New Roman"/>
                  <w:vertAlign w:val="superscript"/>
                </w:rPr>
                <m:t>min</m:t>
              </m:r>
            </m:e>
            <m:sup>
              <m:r>
                <w:rPr>
                  <w:rFonts w:ascii="Cambria Math" w:eastAsia="Yu Mincho" w:hAnsi="Cambria Math" w:cs="Times New Roman"/>
                  <w:vertAlign w:val="superscript"/>
                </w:rPr>
                <m:t>-1</m:t>
              </m:r>
            </m:sup>
          </m:sSup>
          <m:r>
            <w:rPr>
              <w:rFonts w:ascii="Cambria Math" w:eastAsia="Yu Mincho" w:hAnsi="Cambria Math" w:cs="Times New Roman"/>
            </w:rPr>
            <m:t>=</m:t>
          </m:r>
          <m:f>
            <m:fPr>
              <m:ctrlPr>
                <w:rPr>
                  <w:rFonts w:ascii="Cambria Math" w:eastAsia="Yu Mincho" w:hAnsi="Cambria Math" w:cs="Times New Roman"/>
                  <w:i/>
                </w:rPr>
              </m:ctrlPr>
            </m:fPr>
            <m:num>
              <m:r>
                <w:rPr>
                  <w:rFonts w:ascii="Cambria Math" w:eastAsia="Yu Mincho" w:hAnsi="Cambria Math" w:cs="Times New Roman"/>
                </w:rPr>
                <m:t>%</m:t>
              </m:r>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r>
                <w:rPr>
                  <w:rFonts w:ascii="Cambria Math" w:eastAsia="Yu Mincho" w:hAnsi="Cambria Math" w:cs="Times New Roman"/>
                </w:rPr>
                <m:t xml:space="preserve"> × </m:t>
              </m:r>
              <m:sSub>
                <m:sSubPr>
                  <m:ctrlPr>
                    <w:rPr>
                      <w:rFonts w:ascii="Cambria Math" w:eastAsia="Yu Mincho" w:hAnsi="Cambria Math" w:cs="Times New Roman"/>
                      <w:i/>
                    </w:rPr>
                  </m:ctrlPr>
                </m:sSubPr>
                <m:e>
                  <m:r>
                    <w:rPr>
                      <w:rFonts w:ascii="Cambria Math" w:eastAsia="Yu Mincho" w:hAnsi="Cambria Math" w:cs="Times New Roman"/>
                    </w:rPr>
                    <m:t>(V</m:t>
                  </m:r>
                </m:e>
                <m:sub>
                  <m:r>
                    <w:rPr>
                      <w:rFonts w:ascii="Cambria Math" w:eastAsia="Yu Mincho" w:hAnsi="Cambria Math" w:cs="Times New Roman"/>
                    </w:rPr>
                    <m:t>chamber</m:t>
                  </m:r>
                </m:sub>
              </m:sSub>
              <m:r>
                <w:rPr>
                  <w:rFonts w:ascii="Cambria Math" w:eastAsia="Yu Mincho" w:hAnsi="Cambria Math" w:cs="Times New Roman"/>
                </w:rPr>
                <m:t>-</m:t>
              </m:r>
              <m:sSub>
                <m:sSubPr>
                  <m:ctrlPr>
                    <w:rPr>
                      <w:rFonts w:ascii="Cambria Math" w:eastAsia="Yu Mincho" w:hAnsi="Cambria Math" w:cs="Times New Roman"/>
                      <w:i/>
                    </w:rPr>
                  </m:ctrlPr>
                </m:sSubPr>
                <m:e>
                  <m:r>
                    <w:rPr>
                      <w:rFonts w:ascii="Cambria Math" w:eastAsia="Yu Mincho" w:hAnsi="Cambria Math" w:cs="Times New Roman"/>
                    </w:rPr>
                    <m:t>V</m:t>
                  </m:r>
                </m:e>
                <m:sub>
                  <m:r>
                    <w:rPr>
                      <w:rFonts w:ascii="Cambria Math" w:eastAsia="Yu Mincho" w:hAnsi="Cambria Math" w:cs="Times New Roman"/>
                    </w:rPr>
                    <m:t>lizard</m:t>
                  </m:r>
                </m:sub>
              </m:sSub>
              <m:r>
                <w:rPr>
                  <w:rFonts w:ascii="Cambria Math" w:eastAsia="Yu Mincho" w:hAnsi="Cambria Math" w:cs="Times New Roman"/>
                </w:rPr>
                <m:t>)</m:t>
              </m:r>
            </m:num>
            <m:den>
              <m:r>
                <w:rPr>
                  <w:rFonts w:ascii="Cambria Math" w:eastAsia="Yu Mincho" w:hAnsi="Cambria Math" w:cs="Times New Roman"/>
                </w:rPr>
                <m:t>t</m:t>
              </m:r>
            </m:den>
          </m:f>
        </m:oMath>
      </m:oMathPara>
    </w:p>
    <w:p w14:paraId="4B9B268C" w14:textId="6DD42448" w:rsidR="009533C0" w:rsidRDefault="009313D4" w:rsidP="008E1938">
      <w:pPr>
        <w:contextualSpacing/>
        <w:rPr>
          <w:rFonts w:eastAsia="Yu Mincho" w:cs="Times New Roman"/>
        </w:rPr>
      </w:pPr>
      <w:r w:rsidRPr="009313D4">
        <w:rPr>
          <w:rFonts w:eastAsia="Yu Mincho" w:cs="Times New Roman"/>
        </w:rPr>
        <w:t>where %CO</w:t>
      </w:r>
      <w:r w:rsidRPr="009313D4">
        <w:rPr>
          <w:rFonts w:eastAsia="Yu Mincho" w:cs="Times New Roman"/>
          <w:vertAlign w:val="subscript"/>
        </w:rPr>
        <w:t>2</w:t>
      </w:r>
      <w:r w:rsidRPr="009313D4">
        <w:rPr>
          <w:rFonts w:eastAsia="Yu Mincho" w:cs="Times New Roman"/>
        </w:rPr>
        <w:t xml:space="preserve"> is the maximum percentage of CO</w:t>
      </w:r>
      <w:r w:rsidRPr="009313D4">
        <w:rPr>
          <w:rFonts w:eastAsia="Yu Mincho" w:cs="Times New Roman"/>
          <w:vertAlign w:val="subscript"/>
        </w:rPr>
        <w:t xml:space="preserve">2 </w:t>
      </w:r>
      <w:r w:rsidRPr="009313D4">
        <w:rPr>
          <w:rFonts w:eastAsia="Yu Mincho" w:cs="Times New Roman"/>
        </w:rPr>
        <w:t>in air sample above baseline, which was corrected by subtracting any ‘residual’ CO</w:t>
      </w:r>
      <w:r w:rsidRPr="009313D4">
        <w:rPr>
          <w:rFonts w:eastAsia="Yu Mincho" w:cs="Times New Roman"/>
          <w:vertAlign w:val="subscript"/>
        </w:rPr>
        <w:t>2</w:t>
      </w:r>
      <w:r w:rsidRPr="009313D4">
        <w:rPr>
          <w:rFonts w:eastAsia="Yu Mincho" w:cs="Times New Roman"/>
        </w:rPr>
        <w:t xml:space="preserve"> from the initial flush from the larger of the two air samples; V</w:t>
      </w:r>
      <w:r w:rsidRPr="009313D4">
        <w:rPr>
          <w:rFonts w:eastAsia="Yu Mincho" w:cs="Times New Roman"/>
          <w:vertAlign w:val="subscript"/>
        </w:rPr>
        <w:t xml:space="preserve">chamber </w:t>
      </w:r>
      <w:r w:rsidRPr="009313D4">
        <w:rPr>
          <w:rFonts w:eastAsia="Yu Mincho" w:cs="Times New Roman"/>
        </w:rPr>
        <w:t>is the volume of the chamber (</w:t>
      </w:r>
      <w:r>
        <w:rPr>
          <w:rFonts w:eastAsia="Yu Mincho" w:cs="Times New Roman"/>
        </w:rPr>
        <w:t>70</w:t>
      </w:r>
      <w:r w:rsidRPr="009313D4">
        <w:rPr>
          <w:rFonts w:eastAsia="Yu Mincho" w:cs="Times New Roman"/>
        </w:rPr>
        <w:t xml:space="preserve"> mL); V</w:t>
      </w:r>
      <w:r w:rsidRPr="009313D4">
        <w:rPr>
          <w:rFonts w:eastAsia="Yu Mincho" w:cs="Times New Roman"/>
          <w:vertAlign w:val="subscript"/>
        </w:rPr>
        <w:t>lizard</w:t>
      </w:r>
      <w:r w:rsidRPr="009313D4">
        <w:rPr>
          <w:rFonts w:eastAsia="Yu Mincho" w:cs="Times New Roman"/>
        </w:rPr>
        <w:t xml:space="preserve"> is the volume of the lizard, assuming that the mass of the lizard is the same as its volume, </w:t>
      </w:r>
      <w:r w:rsidRPr="009313D4">
        <w:rPr>
          <w:rFonts w:eastAsia="Yu Mincho" w:cs="Times New Roman"/>
        </w:rPr>
        <w:lastRenderedPageBreak/>
        <w:t xml:space="preserve">and </w:t>
      </w:r>
      <w:r w:rsidRPr="009313D4">
        <w:rPr>
          <w:rFonts w:eastAsia="Yu Mincho" w:cs="Times New Roman"/>
          <w:i/>
        </w:rPr>
        <w:t>t</w:t>
      </w:r>
      <w:r w:rsidRPr="009313D4">
        <w:rPr>
          <w:rFonts w:eastAsia="Yu Mincho" w:cs="Times New Roman"/>
        </w:rPr>
        <w:t xml:space="preserve"> is the duration of time in minutes after where the chamber has been sealed and the first air sample was taken (90 minutes).</w:t>
      </w:r>
    </w:p>
    <w:p w14:paraId="73D8885F" w14:textId="58FC9E0E" w:rsidR="00B902D9" w:rsidRDefault="00B178E1" w:rsidP="008E1938">
      <w:pPr>
        <w:pStyle w:val="Thesissectionheading"/>
      </w:pPr>
      <w:r w:rsidRPr="00B178E1">
        <w:t>Statistical analysis</w:t>
      </w:r>
    </w:p>
    <w:p w14:paraId="363D5D0F" w14:textId="0F98887C" w:rsidR="004E2202" w:rsidRDefault="00DE7706" w:rsidP="00676A64">
      <w:pPr>
        <w:pStyle w:val="BodyText"/>
        <w:ind w:firstLine="720"/>
      </w:pPr>
      <w:r>
        <w:t xml:space="preserve">We fitted </w:t>
      </w:r>
      <w:r w:rsidR="00094D17">
        <w:t xml:space="preserve">Bayesian </w:t>
      </w:r>
      <w:r>
        <w:t xml:space="preserve">linear mixed </w:t>
      </w:r>
      <w:r w:rsidR="00991D17">
        <w:t xml:space="preserve">effect </w:t>
      </w:r>
      <w:r>
        <w:t>models</w:t>
      </w:r>
      <w:r w:rsidR="004C139D" w:rsidRPr="004C139D">
        <w:t xml:space="preserve"> </w:t>
      </w:r>
      <w:r w:rsidR="004C139D">
        <w:t xml:space="preserve">in </w:t>
      </w:r>
      <w:r w:rsidR="004C139D" w:rsidRPr="000C66D7">
        <w:rPr>
          <w:i/>
          <w:iCs/>
        </w:rPr>
        <w:t>R</w:t>
      </w:r>
      <w:r w:rsidR="004C139D">
        <w:rPr>
          <w:i/>
          <w:iCs/>
        </w:rPr>
        <w:t xml:space="preserve"> </w:t>
      </w:r>
      <w:r w:rsidR="004C139D" w:rsidRPr="00471098">
        <w:fldChar w:fldCharType="begin"/>
      </w:r>
      <w:r w:rsidR="004C139D" w:rsidRPr="004710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rsidR="004C139D" w:rsidRPr="00471098">
        <w:fldChar w:fldCharType="separate"/>
      </w:r>
      <w:r w:rsidR="004C139D">
        <w:rPr>
          <w:rFonts w:cs="Times New Roman"/>
          <w:lang w:val="en-GB"/>
        </w:rPr>
        <w:t>(Core Team, 2013)</w:t>
      </w:r>
      <w:r w:rsidR="004C139D" w:rsidRPr="00471098">
        <w:fldChar w:fldCharType="end"/>
      </w:r>
      <w:r w:rsidR="004C139D">
        <w:t xml:space="preserve"> using the package</w:t>
      </w:r>
      <w:r>
        <w:t xml:space="preserve"> </w:t>
      </w:r>
      <w:r w:rsidR="005C5C48">
        <w:t>‘</w:t>
      </w:r>
      <w:r w:rsidRPr="00471098">
        <w:rPr>
          <w:i/>
          <w:iCs/>
        </w:rPr>
        <w:t>brms</w:t>
      </w:r>
      <w:r w:rsidR="005C5C48">
        <w:rPr>
          <w:i/>
          <w:iCs/>
        </w:rPr>
        <w:t>’</w:t>
      </w:r>
      <w:r w:rsidRPr="00471098">
        <w:rPr>
          <w:i/>
          <w:iCs/>
        </w:rPr>
        <w:t xml:space="preserve"> </w:t>
      </w:r>
      <w:r w:rsidRPr="00471098">
        <w:rPr>
          <w:i/>
          <w:iCs/>
        </w:rPr>
        <w:fldChar w:fldCharType="begin"/>
      </w:r>
      <w:r w:rsidRPr="00471098">
        <w:rPr>
          <w:i/>
          <w:iCs/>
        </w:rPr>
        <w:instrText xml:space="preserve"> ADDIN ZOTERO_ITEM CSL_CITATION {"citationID":"QGJ347eg","properties":{"formattedCitation":"(B\\uc0\\u252{}rkner, 2017)","plainCitation":"(Bürkner, 2017)","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schema":"https://github.com/citation-style-language/schema/raw/master/csl-citation.json"} </w:instrText>
      </w:r>
      <w:r w:rsidRPr="00471098">
        <w:rPr>
          <w:i/>
          <w:iCs/>
        </w:rPr>
        <w:fldChar w:fldCharType="separate"/>
      </w:r>
      <w:r w:rsidRPr="00471098">
        <w:rPr>
          <w:rFonts w:cs="Times New Roman"/>
          <w:lang w:val="en-GB"/>
        </w:rPr>
        <w:t>(Bürkner, 2017)</w:t>
      </w:r>
      <w:r w:rsidRPr="00471098">
        <w:rPr>
          <w:i/>
          <w:iCs/>
        </w:rPr>
        <w:fldChar w:fldCharType="end"/>
      </w:r>
      <w:r>
        <w:t xml:space="preserve">. </w:t>
      </w:r>
      <w:r w:rsidR="006905D7">
        <w:t xml:space="preserve">Our planned missing data design resulted in random missingness across temperatures. The package </w:t>
      </w:r>
      <w:r w:rsidR="006905D7">
        <w:rPr>
          <w:i/>
          <w:iCs/>
        </w:rPr>
        <w:t>brms</w:t>
      </w:r>
      <w:r w:rsidR="006905D7">
        <w:t xml:space="preserve"> is capable of performing </w:t>
      </w:r>
      <w:r w:rsidR="00FF3BFF">
        <w:t xml:space="preserve">model-based </w:t>
      </w:r>
      <w:r w:rsidR="006905D7">
        <w:t>data imputation</w:t>
      </w:r>
      <w:r w:rsidR="004C139D">
        <w:t>.</w:t>
      </w:r>
      <w:r w:rsidR="006905D7">
        <w:t xml:space="preserve"> </w:t>
      </w:r>
      <w:r w:rsidR="004E470F">
        <w:t>As such, we performed imputation during model fitting in all of analyses</w:t>
      </w:r>
      <w:r w:rsidR="005C5C48">
        <w:t>.</w:t>
      </w:r>
      <w:r w:rsidR="004C139D">
        <w:t xml:space="preserve"> </w:t>
      </w:r>
      <w:r w:rsidR="001965DD">
        <w:t xml:space="preserve">Model-based imputation </w:t>
      </w:r>
      <w:r w:rsidR="006905D7">
        <w:t xml:space="preserve">not only </w:t>
      </w:r>
      <w:commentRangeStart w:id="30"/>
      <w:commentRangeStart w:id="31"/>
      <w:commentRangeStart w:id="32"/>
      <w:r w:rsidR="006905D7">
        <w:t xml:space="preserve">retains the hierarchical structure of the dataset </w:t>
      </w:r>
      <w:commentRangeEnd w:id="30"/>
      <w:r w:rsidR="002C77B0">
        <w:rPr>
          <w:rStyle w:val="CommentReference"/>
          <w:rFonts w:asciiTheme="minorHAnsi" w:eastAsiaTheme="minorEastAsia" w:hAnsiTheme="minorHAnsi"/>
        </w:rPr>
        <w:commentReference w:id="30"/>
      </w:r>
      <w:commentRangeEnd w:id="31"/>
      <w:r w:rsidR="009306F4">
        <w:rPr>
          <w:rStyle w:val="CommentReference"/>
          <w:rFonts w:asciiTheme="minorHAnsi" w:eastAsiaTheme="minorEastAsia" w:hAnsiTheme="minorHAnsi"/>
        </w:rPr>
        <w:commentReference w:id="31"/>
      </w:r>
      <w:commentRangeEnd w:id="32"/>
      <w:r w:rsidR="00FF7E08">
        <w:rPr>
          <w:rStyle w:val="CommentReference"/>
          <w:rFonts w:asciiTheme="minorHAnsi" w:eastAsiaTheme="minorEastAsia" w:hAnsiTheme="minorHAnsi"/>
        </w:rPr>
        <w:commentReference w:id="32"/>
      </w:r>
      <w:r w:rsidR="006905D7">
        <w:t>but also increases statistical power</w:t>
      </w:r>
      <w:r w:rsidR="005C5C48">
        <w:t xml:space="preserve"> </w:t>
      </w:r>
      <w:r w:rsidR="005C5C48">
        <w:fldChar w:fldCharType="begin"/>
      </w:r>
      <w:r w:rsidR="005C5C48">
        <w:instrText xml:space="preserve"> ADDIN ZOTERO_ITEM CSL_CITATION {"citationID":"HahGToKW","properties":{"formattedCitation":"(Nakagawa, 2015)","plainCitation":"(Nakagawa, 2015)","noteIndex":0},"citationItems":[{"id":2436,"uris":["http://zotero.org/users/1379426/items/8KYF7IS6"],"uri":["http://zotero.org/users/1379426/items/8KYF7IS6"],"itemData":{"id":2436,"type":"chapter","container-title":"Ecological Statistics: Contemporary theory and application","event-place":"USA","page":"81-105","publisher":"Oxford University Press","publisher-place":"USA","title":"Missing data: mechanisms, methods and messages","author":[{"family":"Nakagawa","given":"Shinichi"}],"editor":[{"family":"Fox","given":"Gordon A"},{"family":"Negrete-Yankelevich","given":"Simoneta"},{"family":"Sosa","given":"Vinicia J"}],"issued":{"date-parts":[["2015"]]}}}],"schema":"https://github.com/citation-style-language/schema/raw/master/csl-citation.json"} </w:instrText>
      </w:r>
      <w:r w:rsidR="005C5C48">
        <w:fldChar w:fldCharType="separate"/>
      </w:r>
      <w:r w:rsidR="005C5C48">
        <w:rPr>
          <w:noProof/>
        </w:rPr>
        <w:t>(</w:t>
      </w:r>
      <w:r w:rsidR="00FF7E08">
        <w:rPr>
          <w:noProof/>
        </w:rPr>
        <w:t xml:space="preserve">P. </w:t>
      </w:r>
      <w:r w:rsidR="00FF7E08" w:rsidRPr="00471098">
        <w:rPr>
          <w:rFonts w:cs="Times New Roman"/>
          <w:lang w:val="en-GB"/>
        </w:rPr>
        <w:t>Bürkner</w:t>
      </w:r>
      <w:r w:rsidR="00FF7E08">
        <w:rPr>
          <w:rFonts w:cs="Times New Roman"/>
          <w:lang w:val="en-GB"/>
        </w:rPr>
        <w:t xml:space="preserve">, personal communication 25 October 2020, </w:t>
      </w:r>
      <w:r w:rsidR="005C5C48">
        <w:rPr>
          <w:noProof/>
        </w:rPr>
        <w:t>Nakagawa, 2015)</w:t>
      </w:r>
      <w:r w:rsidR="005C5C48">
        <w:fldChar w:fldCharType="end"/>
      </w:r>
      <w:r w:rsidR="006905D7">
        <w:t xml:space="preserve">. </w:t>
      </w:r>
      <w:r w:rsidR="004E470F">
        <w:t>Sensitivity analyses suggest that</w:t>
      </w:r>
      <w:r w:rsidR="006905D7" w:rsidRPr="00294E1F">
        <w:t xml:space="preserve"> </w:t>
      </w:r>
      <w:r w:rsidR="004E470F">
        <w:t>models with imputed data resulted in similar conclusions to</w:t>
      </w:r>
      <w:r w:rsidR="006905D7" w:rsidRPr="00294E1F">
        <w:t xml:space="preserve"> complete </w:t>
      </w:r>
      <w:commentRangeStart w:id="33"/>
      <w:commentRangeStart w:id="34"/>
      <w:r w:rsidR="006905D7" w:rsidRPr="00294E1F">
        <w:t>case analyses</w:t>
      </w:r>
      <w:r w:rsidR="005C5C48">
        <w:t>. We present</w:t>
      </w:r>
      <w:r w:rsidR="006905D7" w:rsidRPr="00294E1F">
        <w:t xml:space="preserve"> </w:t>
      </w:r>
      <w:r w:rsidR="005C5C48">
        <w:t xml:space="preserve">results from </w:t>
      </w:r>
      <w:r w:rsidR="006905D7" w:rsidRPr="00294E1F">
        <w:t>the imputation analysis in the main text</w:t>
      </w:r>
      <w:commentRangeEnd w:id="33"/>
      <w:r w:rsidR="004E470F">
        <w:rPr>
          <w:rStyle w:val="CommentReference"/>
          <w:rFonts w:asciiTheme="minorHAnsi" w:eastAsiaTheme="minorEastAsia" w:hAnsiTheme="minorHAnsi"/>
        </w:rPr>
        <w:commentReference w:id="33"/>
      </w:r>
      <w:commentRangeEnd w:id="34"/>
      <w:r w:rsidR="00BE2A50">
        <w:rPr>
          <w:rStyle w:val="CommentReference"/>
          <w:rFonts w:asciiTheme="minorHAnsi" w:eastAsiaTheme="minorEastAsia" w:hAnsiTheme="minorHAnsi"/>
        </w:rPr>
        <w:commentReference w:id="34"/>
      </w:r>
      <w:r w:rsidR="003C0C0D">
        <w:t xml:space="preserve"> as parameter estimates were more precise and we also wanted to present</w:t>
      </w:r>
      <w:r w:rsidR="005C5C48">
        <w:t xml:space="preserve"> </w:t>
      </w:r>
      <w:r w:rsidR="00FF7E08">
        <w:t xml:space="preserve">complete </w:t>
      </w:r>
      <w:r w:rsidR="00FF7E08">
        <w:t xml:space="preserve">thermal reaction norms </w:t>
      </w:r>
      <w:r w:rsidR="00FF7E08">
        <w:t xml:space="preserve">for </w:t>
      </w:r>
      <w:r w:rsidR="005C5C48">
        <w:t xml:space="preserve">individuals </w:t>
      </w:r>
      <w:r w:rsidR="003C0C0D">
        <w:t>in the figure</w:t>
      </w:r>
      <w:r w:rsidR="005C5C48">
        <w:t xml:space="preserve"> </w:t>
      </w:r>
      <w:r w:rsidR="006905D7">
        <w:t xml:space="preserve">(See ESM). </w:t>
      </w:r>
      <w:r w:rsidRPr="00471098">
        <w:t xml:space="preserve">For all models we used noninformative priors </w:t>
      </w:r>
      <w:r w:rsidR="002D0FF0">
        <w:t xml:space="preserve">and ran </w:t>
      </w:r>
      <w:r w:rsidR="004C139D">
        <w:t>four</w:t>
      </w:r>
      <w:r w:rsidR="002D0FF0">
        <w:t xml:space="preserve"> </w:t>
      </w:r>
      <w:r w:rsidR="00803BDE">
        <w:t>Mar</w:t>
      </w:r>
      <w:r w:rsidR="00FF3BFF">
        <w:t>k</w:t>
      </w:r>
      <w:r w:rsidR="00803BDE">
        <w:t>ov Chain Monte Carlo (</w:t>
      </w:r>
      <w:r w:rsidR="00094D17">
        <w:t>MCMC</w:t>
      </w:r>
      <w:r w:rsidR="00803BDE">
        <w:t>)</w:t>
      </w:r>
      <w:r w:rsidR="00094D17">
        <w:t xml:space="preserve"> </w:t>
      </w:r>
      <w:r w:rsidR="002D0FF0">
        <w:t>chains</w:t>
      </w:r>
      <w:r w:rsidR="001D62F7">
        <w:t xml:space="preserve">; </w:t>
      </w:r>
      <w:r w:rsidR="002D0FF0">
        <w:t>taking</w:t>
      </w:r>
      <w:r w:rsidR="002D0FF0" w:rsidRPr="00471098">
        <w:t xml:space="preserve"> </w:t>
      </w:r>
      <w:r w:rsidR="002D0FF0">
        <w:t>800 samples from the posterior distribution</w:t>
      </w:r>
      <w:r w:rsidR="002D0FF0" w:rsidRPr="00471098">
        <w:t xml:space="preserve"> </w:t>
      </w:r>
      <w:r w:rsidR="002D0FF0">
        <w:t>after</w:t>
      </w:r>
      <w:r w:rsidR="002D0FF0" w:rsidRPr="00471098">
        <w:t xml:space="preserve"> </w:t>
      </w:r>
      <w:r w:rsidR="00EE3414">
        <w:t>discarding the first</w:t>
      </w:r>
      <w:r w:rsidR="005F5704">
        <w:t xml:space="preserve"> </w:t>
      </w:r>
      <w:r w:rsidR="0018333F">
        <w:t>1500</w:t>
      </w:r>
      <w:r w:rsidR="002D0FF0">
        <w:t xml:space="preserve"> iterations</w:t>
      </w:r>
      <w:r w:rsidR="00803BDE">
        <w:t>. This</w:t>
      </w:r>
      <w:r w:rsidR="00094D17">
        <w:t xml:space="preserve"> </w:t>
      </w:r>
      <w:r w:rsidR="00803BDE">
        <w:t>gave</w:t>
      </w:r>
      <w:r w:rsidR="00094D17">
        <w:t xml:space="preserve"> a total of 3200 samples from the posterior distribution across </w:t>
      </w:r>
      <w:r w:rsidR="00EE3414">
        <w:t xml:space="preserve">all </w:t>
      </w:r>
      <w:r w:rsidR="00094D17">
        <w:t>chains</w:t>
      </w:r>
      <w:r>
        <w:t xml:space="preserve">. We ensured </w:t>
      </w:r>
      <w:r w:rsidR="00094D17">
        <w:t xml:space="preserve">chains were </w:t>
      </w:r>
      <w:r>
        <w:t>mixing by inspecting trace plots and checked that scale reduction factors were less than 1.01</w:t>
      </w:r>
      <w:r w:rsidR="00094D17">
        <w:t>, suggesting all chains had converged</w:t>
      </w:r>
      <w:r w:rsidR="00B7238D">
        <w:t xml:space="preserve">. </w:t>
      </w:r>
      <w:r w:rsidR="00991D17">
        <w:t>Throughout w</w:t>
      </w:r>
      <w:r>
        <w:t>e report posterior means and 95% credible intervals for all parameters.</w:t>
      </w:r>
      <w:r w:rsidR="002D0FF0" w:rsidRPr="002D0FF0">
        <w:t xml:space="preserve"> </w:t>
      </w:r>
      <w:r w:rsidR="004C139D">
        <w:t>All data and code to reproduce our results are provided (see Data accessibility).</w:t>
      </w:r>
    </w:p>
    <w:p w14:paraId="2FB988BD" w14:textId="5F63034A" w:rsidR="00AC0F4D" w:rsidRDefault="00F53FF2" w:rsidP="00FF3BFF">
      <w:pPr>
        <w:pStyle w:val="BodyText"/>
        <w:ind w:firstLine="720"/>
      </w:pPr>
      <w:r>
        <w:t xml:space="preserve">To </w:t>
      </w:r>
      <w:r w:rsidR="00991D17">
        <w:t xml:space="preserve">test whether developmental temperatures </w:t>
      </w:r>
      <w:r w:rsidR="00EB3A7E">
        <w:t>changed</w:t>
      </w:r>
      <w:r w:rsidR="00991D17">
        <w:t xml:space="preserve"> the shape of reaction norms</w:t>
      </w:r>
      <w:r w:rsidR="00696455">
        <w:t>,</w:t>
      </w:r>
      <w:r w:rsidR="00991D17">
        <w:t xml:space="preserve"> we fitted a </w:t>
      </w:r>
      <w:r w:rsidR="009A19B3">
        <w:t xml:space="preserve">full </w:t>
      </w:r>
      <w:r w:rsidR="00991D17">
        <w:t xml:space="preserve">model with MR as the response and </w:t>
      </w:r>
      <w:r w:rsidR="009A19B3">
        <w:t xml:space="preserve">temperature, treatment and </w:t>
      </w:r>
      <w:r w:rsidR="00991D17">
        <w:t xml:space="preserve">an interaction between treatment and temperature as fixed effects. The model also </w:t>
      </w:r>
      <w:r w:rsidR="003A3BA4">
        <w:t xml:space="preserve">included </w:t>
      </w:r>
      <w:r w:rsidR="00991D17">
        <w:t xml:space="preserve">a </w:t>
      </w:r>
      <w:r w:rsidR="00126DD9">
        <w:t>random intercept for lizard identity</w:t>
      </w:r>
      <w:r w:rsidR="005F6F0E">
        <w:t xml:space="preserve"> </w:t>
      </w:r>
      <w:r w:rsidR="003A3BA4">
        <w:t xml:space="preserve">and </w:t>
      </w:r>
      <w:r w:rsidR="005F6F0E">
        <w:t>sampling session</w:t>
      </w:r>
      <w:r w:rsidR="00696455">
        <w:t xml:space="preserve">. </w:t>
      </w:r>
      <w:r w:rsidR="00426C5E">
        <w:t>We wanted to account for m</w:t>
      </w:r>
      <w:r w:rsidR="00B35800">
        <w:t>easurement error</w:t>
      </w:r>
      <w:r w:rsidR="00426C5E">
        <w:t xml:space="preserve"> in all our models as it </w:t>
      </w:r>
      <w:r w:rsidR="00B35800">
        <w:t xml:space="preserve">may conflate </w:t>
      </w:r>
      <w:r w:rsidR="00426C5E">
        <w:t xml:space="preserve">parameter </w:t>
      </w:r>
      <w:r w:rsidR="00B35800">
        <w:t>estimates (</w:t>
      </w:r>
      <w:r w:rsidR="00B35800">
        <w:rPr>
          <w:noProof/>
        </w:rPr>
        <w:t>Ponzi et al., 2018)</w:t>
      </w:r>
      <w:r w:rsidR="00B35800">
        <w:t xml:space="preserve">. </w:t>
      </w:r>
      <w:r w:rsidR="004C139D">
        <w:t>U</w:t>
      </w:r>
      <w:r w:rsidR="00B35800">
        <w:t>sing the two re</w:t>
      </w:r>
      <w:r w:rsidR="004C139D">
        <w:t>plicate</w:t>
      </w:r>
      <w:r w:rsidR="00B35800">
        <w:t xml:space="preserve"> samples we took to calculate metabolic rate, we estimated measurement error variance by including a nested random effect of lizard identity, sampling session and temperature in all our models (e.g. ID001_s</w:t>
      </w:r>
      <w:r w:rsidR="00431B8D">
        <w:t>ession</w:t>
      </w:r>
      <w:r w:rsidR="00B35800">
        <w:t xml:space="preserve">1_temp24). This nested random effect (hereafter referred to as measurement error) groups the two replicates together and </w:t>
      </w:r>
      <w:r w:rsidR="005F5704">
        <w:t>estimates</w:t>
      </w:r>
      <w:r w:rsidR="00B35800">
        <w:t xml:space="preserve"> the variance attributed to differences among replicates. While we show measurement error can vary by temperature (</w:t>
      </w:r>
      <w:r w:rsidR="00431B8D">
        <w:t>Chapter 2</w:t>
      </w:r>
      <w:r w:rsidR="00B35800">
        <w:t xml:space="preserve">), </w:t>
      </w:r>
      <w:r w:rsidR="00426C5E">
        <w:t xml:space="preserve">here </w:t>
      </w:r>
      <w:r w:rsidR="00B35800">
        <w:t>we assumed that measurement error was constant</w:t>
      </w:r>
      <w:r w:rsidR="004C139D">
        <w:t xml:space="preserve"> </w:t>
      </w:r>
      <w:r w:rsidR="00426C5E">
        <w:t xml:space="preserve">across temperatures </w:t>
      </w:r>
      <w:r w:rsidR="004C139D">
        <w:t>by fitting it as a random intercept</w:t>
      </w:r>
      <w:r w:rsidR="00B35800">
        <w:t xml:space="preserve"> </w:t>
      </w:r>
      <w:r w:rsidR="004C139D">
        <w:t>as estimating a random slope for resulted in model</w:t>
      </w:r>
      <w:r w:rsidR="00B35800">
        <w:t xml:space="preserve"> convergence issues.</w:t>
      </w:r>
      <w:r w:rsidR="00B35800" w:rsidRPr="00B35800">
        <w:t xml:space="preserve"> </w:t>
      </w:r>
      <w:r w:rsidR="004C139D">
        <w:t>H</w:t>
      </w:r>
      <w:r w:rsidR="001B6269">
        <w:t xml:space="preserve">eterogeneous variance across temperatures </w:t>
      </w:r>
      <w:r w:rsidR="00F2313D">
        <w:t>can</w:t>
      </w:r>
      <w:r w:rsidR="00B35800">
        <w:t xml:space="preserve"> also influence </w:t>
      </w:r>
      <w:r w:rsidR="00426C5E">
        <w:t>parameter estimates</w:t>
      </w:r>
      <w:r w:rsidR="00B35800">
        <w:t xml:space="preserve"> </w:t>
      </w:r>
      <w:r w:rsidR="00B35800">
        <w:fldChar w:fldCharType="begin"/>
      </w:r>
      <w:r w:rsidR="00B35800">
        <w:instrText xml:space="preserve"> ADDIN ZOTERO_ITEM CSL_CITATION {"citationID":"3J7Ed5J6","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instrText>
      </w:r>
      <w:r w:rsidR="00B35800">
        <w:fldChar w:fldCharType="separate"/>
      </w:r>
      <w:r w:rsidR="00B35800">
        <w:rPr>
          <w:noProof/>
        </w:rPr>
        <w:t>(Careau, Buttemer, et al., 2014)</w:t>
      </w:r>
      <w:r w:rsidR="00B35800">
        <w:fldChar w:fldCharType="end"/>
      </w:r>
      <w:r w:rsidR="00B35800">
        <w:t xml:space="preserve">. However, heterogeneous residual variance was not supported </w:t>
      </w:r>
      <w:r w:rsidR="001A6A6A">
        <w:t>by</w:t>
      </w:r>
      <w:r w:rsidR="00B35800">
        <w:t xml:space="preserve"> our data</w:t>
      </w:r>
      <w:r w:rsidR="00F2313D">
        <w:t>,</w:t>
      </w:r>
      <w:r w:rsidR="00B35800">
        <w:t xml:space="preserve"> therefore homogenous </w:t>
      </w:r>
      <w:r w:rsidR="00F2313D">
        <w:t xml:space="preserve">variance was used </w:t>
      </w:r>
      <w:r w:rsidR="00B35800">
        <w:t>in all models</w:t>
      </w:r>
      <w:r w:rsidR="00F2313D" w:rsidDel="00F2313D">
        <w:t xml:space="preserve"> </w:t>
      </w:r>
      <w:r w:rsidR="00F2313D">
        <w:t>(</w:t>
      </w:r>
      <w:r w:rsidR="00F2313D" w:rsidRPr="00360556">
        <w:t>Table S1)</w:t>
      </w:r>
      <w:r w:rsidR="00F2313D">
        <w:t>.</w:t>
      </w:r>
    </w:p>
    <w:p w14:paraId="358D8922" w14:textId="54596F2E" w:rsidR="00CA327F" w:rsidRDefault="00676A64" w:rsidP="008E1938">
      <w:pPr>
        <w:pStyle w:val="FirstParagraph"/>
        <w:ind w:firstLine="720"/>
      </w:pPr>
      <w:r>
        <w:t>T</w:t>
      </w:r>
      <w:r w:rsidR="00CA327F">
        <w:t xml:space="preserve">o estimate the repeatability of the </w:t>
      </w:r>
      <w:r w:rsidR="001804B0">
        <w:t xml:space="preserve">reaction norm </w:t>
      </w:r>
      <w:r w:rsidR="00CA327F">
        <w:t>slope (</w:t>
      </w:r>
      <w:r w:rsidR="00CA327F" w:rsidRPr="00950F65">
        <w:rPr>
          <w:i/>
          <w:iCs/>
        </w:rPr>
        <w:t>R</w:t>
      </w:r>
      <w:r w:rsidR="00CA327F" w:rsidRPr="00950F65">
        <w:rPr>
          <w:i/>
          <w:iCs/>
          <w:vertAlign w:val="subscript"/>
        </w:rPr>
        <w:t>slope</w:t>
      </w:r>
      <w:r w:rsidR="00CA327F">
        <w:t>)</w:t>
      </w:r>
      <w:r w:rsidR="005F7E2C">
        <w:t xml:space="preserve"> in each developmental temperature treatment</w:t>
      </w:r>
      <w:r w:rsidR="00CA327F">
        <w:t xml:space="preserve">, we fitted separate models for each treatment group </w:t>
      </w:r>
      <w:r w:rsidR="00696455">
        <w:t xml:space="preserve">with MR as the response and temperature, body mass and age as fixed effects. We included </w:t>
      </w:r>
      <w:r w:rsidR="00E10A36">
        <w:t>lizard identity</w:t>
      </w:r>
      <w:r w:rsidR="00536415">
        <w:t>, measurement error</w:t>
      </w:r>
      <w:r w:rsidR="00E10A36">
        <w:t xml:space="preserve"> and </w:t>
      </w:r>
      <w:r w:rsidR="00CA327F">
        <w:t>a nested random effect of individual identity and sampling session</w:t>
      </w:r>
      <w:r w:rsidR="00696455">
        <w:t xml:space="preserve"> (</w:t>
      </w:r>
      <w:r w:rsidR="00CA327F">
        <w:t>hereafter referred to as series</w:t>
      </w:r>
      <w:r w:rsidR="00696455">
        <w:t>,</w:t>
      </w:r>
      <w:r w:rsidR="00CA327F">
        <w:t xml:space="preserve"> </w:t>
      </w:r>
      <w:r w:rsidR="00CA327F">
        <w:fldChar w:fldCharType="begin"/>
      </w:r>
      <w:r w:rsidR="00A6605B">
        <w:instrText xml:space="preserve"> ADDIN ZOTERO_ITEM CSL_CITATION {"citationID":"AHzWyneT","properties":{"formattedCitation":"(Araya-Ajoy et al., 2015)","plainCitation":"(Araya-Ajoy et al., 2015)","dontUpdate":true,"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schema":"https://github.com/citation-style-language/schema/raw/master/csl-citation.json"} </w:instrText>
      </w:r>
      <w:r w:rsidR="00CA327F">
        <w:fldChar w:fldCharType="separate"/>
      </w:r>
      <w:r w:rsidR="00CA327F">
        <w:rPr>
          <w:noProof/>
        </w:rPr>
        <w:t>Araya-Ajoy et al., 2015)</w:t>
      </w:r>
      <w:r w:rsidR="00CA327F">
        <w:fldChar w:fldCharType="end"/>
      </w:r>
      <w:r w:rsidR="00CA327F">
        <w:t>.</w:t>
      </w:r>
      <w:r w:rsidR="00431B8D">
        <w:t xml:space="preserve"> </w:t>
      </w:r>
      <w:r w:rsidR="00696455">
        <w:t xml:space="preserve">Lizard </w:t>
      </w:r>
      <w:r w:rsidR="00431B8D">
        <w:t>identity</w:t>
      </w:r>
      <w:r w:rsidR="00696455">
        <w:t xml:space="preserve"> estimates among individual variance, whereas s</w:t>
      </w:r>
      <w:r w:rsidR="00CA327F">
        <w:t>eries groups together all the measurements from an individual at a given sampling session and</w:t>
      </w:r>
      <w:r w:rsidR="00A01BC7">
        <w:t xml:space="preserve"> </w:t>
      </w:r>
      <w:r w:rsidR="00CA327F">
        <w:t>partition</w:t>
      </w:r>
      <w:r w:rsidR="00A01BC7">
        <w:t>s</w:t>
      </w:r>
      <w:r w:rsidR="00696455">
        <w:t xml:space="preserve"> variance</w:t>
      </w:r>
      <w:r w:rsidR="00CA327F">
        <w:t xml:space="preserve"> </w:t>
      </w:r>
      <w:r w:rsidR="00696455">
        <w:t xml:space="preserve">within individual, </w:t>
      </w:r>
      <w:r w:rsidR="007B2306">
        <w:t>among sampling sessions</w:t>
      </w:r>
      <w:r w:rsidR="00CA327F">
        <w:t xml:space="preserve">. </w:t>
      </w:r>
      <w:r w:rsidR="00E10A36">
        <w:t xml:space="preserve">A random </w:t>
      </w:r>
      <w:r w:rsidR="00E10A36">
        <w:lastRenderedPageBreak/>
        <w:t>temperature slope was</w:t>
      </w:r>
      <w:r w:rsidR="00696455">
        <w:t xml:space="preserve"> </w:t>
      </w:r>
      <w:r w:rsidR="00E10A36">
        <w:t>estimated for lizard identity</w:t>
      </w:r>
      <w:r w:rsidR="00696455">
        <w:t xml:space="preserve"> and series</w:t>
      </w:r>
      <w:r w:rsidR="00E10A36">
        <w:t xml:space="preserve"> which allowed us to calculate slope repeatability</w:t>
      </w:r>
      <w:r w:rsidR="00696455">
        <w:t xml:space="preserve">. </w:t>
      </w:r>
      <w:r w:rsidR="00CA327F">
        <w:t xml:space="preserve">The repeatability of the slope is </w:t>
      </w:r>
      <w:r w:rsidR="001D23BF">
        <w:t>calculated as</w:t>
      </w:r>
      <w:r w:rsidR="00CA327F">
        <w:t xml:space="preserve"> the proportion of </w:t>
      </w:r>
      <w:r w:rsidR="001D23BF">
        <w:t xml:space="preserve">total </w:t>
      </w:r>
      <w:r w:rsidR="00CA327F">
        <w:t xml:space="preserve">variance in slopes explained </w:t>
      </w:r>
      <w:r w:rsidR="00755CB1">
        <w:t xml:space="preserve">by </w:t>
      </w:r>
      <w:r w:rsidR="00CA327F">
        <w:t>among individual differences</w:t>
      </w:r>
      <w:r w:rsidR="00011E3C">
        <w:t>:</w:t>
      </w:r>
    </w:p>
    <w:p w14:paraId="11D2A30A" w14:textId="77777777" w:rsidR="00CA327F" w:rsidRDefault="00114FED" w:rsidP="00FF7E08">
      <w:pPr>
        <w:pStyle w:val="BodyText"/>
        <w:tabs>
          <w:tab w:val="left" w:pos="4111"/>
        </w:tabs>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slope</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slope</m:t>
                  </m:r>
                </m:sub>
              </m:sSub>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slope</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eries,slope</m:t>
                  </m:r>
                </m:sub>
              </m:sSub>
              <m:r>
                <w:rPr>
                  <w:rFonts w:ascii="Cambria Math" w:hAnsi="Cambria Math"/>
                </w:rPr>
                <m:t>)</m:t>
              </m:r>
            </m:den>
          </m:f>
        </m:oMath>
      </m:oMathPara>
    </w:p>
    <w:p w14:paraId="58C56743" w14:textId="4210ABA2" w:rsidR="00CA327F" w:rsidRDefault="00CA327F" w:rsidP="008E1938">
      <w:pPr>
        <w:pStyle w:val="Thesisbodytext"/>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I,slope</m:t>
            </m:r>
          </m:sub>
        </m:sSub>
      </m:oMath>
      <w:r>
        <w:t xml:space="preserve"> is the among individual variance in the temperature slope term and the </w:t>
      </w:r>
      <m:oMath>
        <m:sSub>
          <m:sSubPr>
            <m:ctrlPr>
              <w:rPr>
                <w:rFonts w:ascii="Cambria Math" w:hAnsi="Cambria Math"/>
              </w:rPr>
            </m:ctrlPr>
          </m:sSubPr>
          <m:e>
            <m:r>
              <w:rPr>
                <w:rFonts w:ascii="Cambria Math" w:hAnsi="Cambria Math"/>
              </w:rPr>
              <m:t>V</m:t>
            </m:r>
          </m:e>
          <m:sub>
            <m:r>
              <w:rPr>
                <w:rFonts w:ascii="Cambria Math" w:hAnsi="Cambria Math"/>
              </w:rPr>
              <m:t>series,slope</m:t>
            </m:r>
          </m:sub>
        </m:sSub>
      </m:oMath>
      <w:r>
        <w:t xml:space="preserve"> is </w:t>
      </w:r>
      <w:commentRangeStart w:id="35"/>
      <w:commentRangeStart w:id="36"/>
      <w:r>
        <w:t xml:space="preserve">the </w:t>
      </w:r>
      <w:r w:rsidR="00EB3A7E">
        <w:t>within an individual, among sampling session</w:t>
      </w:r>
      <w:r w:rsidR="00EB3A7E" w:rsidDel="00EB3A7E">
        <w:t xml:space="preserve"> </w:t>
      </w:r>
      <w:r>
        <w:t>variance in the temperature slope</w:t>
      </w:r>
      <w:r w:rsidR="005F7E2C">
        <w:t>.</w:t>
      </w:r>
      <w:r>
        <w:t xml:space="preserve"> </w:t>
      </w:r>
      <w:commentRangeEnd w:id="35"/>
      <w:r w:rsidR="005F7E2C">
        <w:rPr>
          <w:rStyle w:val="CommentReference"/>
          <w:rFonts w:asciiTheme="minorHAnsi" w:hAnsiTheme="minorHAnsi"/>
          <w:lang w:val="en-US"/>
        </w:rPr>
        <w:commentReference w:id="35"/>
      </w:r>
      <w:commentRangeEnd w:id="36"/>
      <w:r w:rsidR="00EB3A7E">
        <w:rPr>
          <w:rStyle w:val="CommentReference"/>
          <w:rFonts w:asciiTheme="minorHAnsi" w:hAnsiTheme="minorHAnsi"/>
          <w:lang w:val="en-US"/>
        </w:rPr>
        <w:commentReference w:id="36"/>
      </w:r>
    </w:p>
    <w:p w14:paraId="2B1A0415" w14:textId="5FCE90FB" w:rsidR="00CC441F" w:rsidRDefault="00755CB1" w:rsidP="008E1938">
      <w:pPr>
        <w:pStyle w:val="BodyText"/>
        <w:ind w:firstLine="720"/>
      </w:pPr>
      <w:r>
        <w:t xml:space="preserve">Finally, </w:t>
      </w:r>
      <w:r w:rsidR="00696455">
        <w:t>we tested</w:t>
      </w:r>
      <w:r>
        <w:t xml:space="preserve"> whether developmental temperature affected </w:t>
      </w:r>
      <w:r w:rsidR="00EC5CC3">
        <w:t xml:space="preserve">the </w:t>
      </w:r>
      <w:r>
        <w:t xml:space="preserve">repeatability of </w:t>
      </w:r>
      <w:r w:rsidR="00EC5CC3">
        <w:t>average metabolic rate</w:t>
      </w:r>
      <w:r w:rsidR="000C5037" w:rsidRPr="000C5037">
        <w:t xml:space="preserve"> </w:t>
      </w:r>
      <w:r w:rsidR="000C5037">
        <w:t>at each acute temperature</w:t>
      </w:r>
      <w:r w:rsidR="00EC5CC3">
        <w:t xml:space="preserve"> (i.e. intercept of the reaction norm).</w:t>
      </w:r>
      <w:r w:rsidR="000C5037">
        <w:t xml:space="preserve"> </w:t>
      </w:r>
      <w:r w:rsidR="00536415">
        <w:t>Similarly, w</w:t>
      </w:r>
      <w:r w:rsidR="00536415">
        <w:t>e fitted separate models for each treatment group with MR as the response and temperature, body mass and age as fixed effects. We included lizard identity</w:t>
      </w:r>
      <w:r w:rsidR="00536415">
        <w:t xml:space="preserve">, sampling session and measurement error as random intercepts and temperature as a random slope for lizard identity. </w:t>
      </w:r>
      <w:r w:rsidR="006F1909">
        <w:t>W</w:t>
      </w:r>
      <w:r w:rsidR="00AC6407">
        <w:t xml:space="preserve">e calculated among individual variance in metabolic rate at each temperature </w:t>
      </w:r>
      <w:r w:rsidR="006F1909" w:rsidRPr="00950F65">
        <w:rPr>
          <w:i/>
          <w:iCs/>
        </w:rPr>
        <w:t>I</w:t>
      </w:r>
      <w:r w:rsidR="00AC6407" w:rsidRPr="00950F65">
        <w:rPr>
          <w:i/>
          <w:iCs/>
          <w:vertAlign w:val="subscript"/>
        </w:rPr>
        <w:t>t</w:t>
      </w:r>
      <w:r w:rsidR="006F1909" w:rsidRPr="00950F65">
        <w:rPr>
          <w:i/>
          <w:iCs/>
          <w:vertAlign w:val="subscript"/>
        </w:rPr>
        <w:t xml:space="preserve"> </w:t>
      </w:r>
      <w:r w:rsidR="006F1909">
        <w:t xml:space="preserve"> following </w:t>
      </w:r>
      <w:r w:rsidR="00A75108">
        <w:fldChar w:fldCharType="begin"/>
      </w:r>
      <w:r w:rsidR="00301550">
        <w:instrText xml:space="preserve"> ADDIN ZOTERO_ITEM CSL_CITATION {"citationID":"L9f9meb2","properties":{"formattedCitation":"(n.d., in review)","plainCitation":"(n.d., in review)","dontUpdate":true,"noteIndex":0},"citationItems":[{"id":3040,"uris":["http://zotero.org/users/1379426/items/C4TTYY9Q"],"uri":["http://zotero.org/users/1379426/items/C4TTYY9Q"],"itemData":{"id":3040,"type":"report","abstract":"Abstract\n          \n            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n            \n              \n                \n              \n            \n            . Furthermore, we illustrate that instead of the random-intercept variance, the average repeatability across an environmental gradient will be a biologically more relevant description of between-individual variation and we call this the marginalized repeatability\n            R\n            \n              mar\n            \n            .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genre":"preprint","language":"en","note":"DOI: 10.1101/2020.03.11.987073","publisher":"Animal Behavior and Cognition","source":"DOI.org (Crossref)","title":"Conditional repeatability and the variance explained by reaction norm variation in random slope models","URL":"http://biorxiv.org/lookup/doi/10.1101/2020.03.11.987073","author":[{"family":"Schielzeth","given":"Holger"},{"family":"Nakagawa","given":"Shinichi"}],"accessed":{"date-parts":[["2020",5,26]]}},"suppress-author":true,"suffix":", in review"}],"schema":"https://github.com/citation-style-language/schema/raw/master/csl-citation.json"} </w:instrText>
      </w:r>
      <w:r w:rsidR="00A75108">
        <w:fldChar w:fldCharType="separate"/>
      </w:r>
      <w:r w:rsidR="00A75108" w:rsidRPr="00A75108">
        <w:t xml:space="preserve">Schielzeth and Nakagawa </w:t>
      </w:r>
      <w:r w:rsidR="00A75108">
        <w:rPr>
          <w:noProof/>
        </w:rPr>
        <w:t>(n.d., in review)</w:t>
      </w:r>
      <w:r w:rsidR="00A75108">
        <w:fldChar w:fldCharType="end"/>
      </w:r>
      <w:r w:rsidR="00CC441F">
        <w:t>:</w:t>
      </w:r>
      <w:r w:rsidR="00A75108">
        <w:t xml:space="preserve"> </w:t>
      </w:r>
    </w:p>
    <w:p w14:paraId="73F0A829" w14:textId="77777777" w:rsidR="006F1909" w:rsidRDefault="00114FED" w:rsidP="008E1938">
      <w:pPr>
        <w:pStyle w:val="FirstParagraph"/>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m:t>
              </m:r>
            </m:sub>
          </m:sSub>
          <m:r>
            <w:rPr>
              <w:rFonts w:ascii="Cambria Math" w:hAnsi="Cambria Math"/>
            </w:rPr>
            <m:t>)+(2t.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m:t>
          </m:r>
        </m:oMath>
      </m:oMathPara>
    </w:p>
    <w:p w14:paraId="7270314A" w14:textId="684F39C6" w:rsidR="006F1909" w:rsidRDefault="006F1909" w:rsidP="008E1938">
      <w:pPr>
        <w:pStyle w:val="FirstParagraph"/>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I</m:t>
            </m:r>
          </m:sub>
        </m:sSub>
      </m:oMath>
      <w:r>
        <w:t xml:space="preserve"> is the among individual variance in intercepts, </w:t>
      </w:r>
      <m:oMath>
        <m:r>
          <w:rPr>
            <w:rFonts w:ascii="Cambria Math" w:hAnsi="Cambria Math"/>
          </w:rPr>
          <m:t>t</m:t>
        </m:r>
      </m:oMath>
      <w:r>
        <w:t xml:space="preserve"> is the specific temperature at which repeatability is calculated for, </w:t>
      </w:r>
      <m:oMath>
        <m:sSub>
          <m:sSubPr>
            <m:ctrlPr>
              <w:rPr>
                <w:rFonts w:ascii="Cambria Math" w:hAnsi="Cambria Math"/>
              </w:rPr>
            </m:ctrlPr>
          </m:sSubPr>
          <m:e>
            <m:r>
              <w:rPr>
                <w:rFonts w:ascii="Cambria Math" w:hAnsi="Cambria Math"/>
              </w:rPr>
              <m:t>V</m:t>
            </m:r>
          </m:e>
          <m:sub>
            <m:r>
              <w:rPr>
                <w:rFonts w:ascii="Cambria Math" w:hAnsi="Cambria Math"/>
              </w:rPr>
              <m:t>S</m:t>
            </m:r>
          </m:sub>
        </m:sSub>
      </m:oMath>
      <w:r>
        <w:t xml:space="preserve"> is the among individual and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oMath>
      <w:r>
        <w:t xml:space="preserve"> is the covariance between the intercept and slope at the among individual level.</w:t>
      </w:r>
      <w:r w:rsidR="00F91777">
        <w:t xml:space="preserve"> </w:t>
      </w:r>
      <w:r>
        <w:t>Temperature specific repeatability (</w:t>
      </w:r>
      <m:oMath>
        <m:sSub>
          <m:sSubPr>
            <m:ctrlPr>
              <w:rPr>
                <w:rFonts w:ascii="Cambria Math" w:hAnsi="Cambria Math"/>
              </w:rPr>
            </m:ctrlPr>
          </m:sSubPr>
          <m:e>
            <m:r>
              <w:rPr>
                <w:rFonts w:ascii="Cambria Math" w:hAnsi="Cambria Math"/>
              </w:rPr>
              <m:t>R</m:t>
            </m:r>
          </m:e>
          <m:sub>
            <m:r>
              <w:rPr>
                <w:rFonts w:ascii="Cambria Math" w:hAnsi="Cambria Math"/>
              </w:rPr>
              <m:t>t</m:t>
            </m:r>
          </m:sub>
        </m:sSub>
      </m:oMath>
      <w:r>
        <w:t>) is</w:t>
      </w:r>
      <w:r w:rsidR="00F91777">
        <w:t xml:space="preserve"> then</w:t>
      </w:r>
      <w:r>
        <w:t xml:space="preserve"> calculated as follows:</w:t>
      </w:r>
    </w:p>
    <w:p w14:paraId="551FE296" w14:textId="77777777" w:rsidR="006F1909" w:rsidRDefault="00114FED" w:rsidP="008E1938">
      <w:pPr>
        <w:pStyle w:val="BodyText"/>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t</m:t>
                  </m:r>
                </m:sub>
              </m:sSub>
            </m:num>
            <m:den>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essio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e</m:t>
                  </m:r>
                </m:sub>
              </m:sSub>
              <m:r>
                <w:rPr>
                  <w:rFonts w:ascii="Cambria Math" w:hAnsi="Cambria Math"/>
                </w:rPr>
                <m:t>)</m:t>
              </m:r>
            </m:den>
          </m:f>
        </m:oMath>
      </m:oMathPara>
    </w:p>
    <w:p w14:paraId="1174A065" w14:textId="5C47E8D0" w:rsidR="00D92F02" w:rsidRDefault="006F1909" w:rsidP="008E1938">
      <w:pPr>
        <w:pStyle w:val="FirstParagraph"/>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session</m:t>
            </m:r>
          </m:sub>
        </m:sSub>
      </m:oMath>
      <w:r>
        <w:t xml:space="preserve"> is the variance due to sampling session and </w:t>
      </w:r>
      <m:oMath>
        <m:sSub>
          <m:sSubPr>
            <m:ctrlPr>
              <w:rPr>
                <w:rFonts w:ascii="Cambria Math" w:hAnsi="Cambria Math"/>
              </w:rPr>
            </m:ctrlPr>
          </m:sSubPr>
          <m:e>
            <m:r>
              <w:rPr>
                <w:rFonts w:ascii="Cambria Math" w:hAnsi="Cambria Math"/>
              </w:rPr>
              <m:t>V</m:t>
            </m:r>
          </m:e>
          <m:sub>
            <m:r>
              <w:rPr>
                <w:rFonts w:ascii="Cambria Math" w:hAnsi="Cambria Math"/>
              </w:rPr>
              <m:t>e</m:t>
            </m:r>
          </m:sub>
        </m:sSub>
      </m:oMath>
      <w:r>
        <w:t xml:space="preserve"> is residual variance</w:t>
      </w:r>
    </w:p>
    <w:p w14:paraId="4B496790" w14:textId="07261E55" w:rsidR="0037459B" w:rsidRDefault="0037459B" w:rsidP="008E1938">
      <w:pPr>
        <w:pStyle w:val="ThesisTitle"/>
      </w:pPr>
      <w:r>
        <w:lastRenderedPageBreak/>
        <w:t>Results</w:t>
      </w:r>
    </w:p>
    <w:p w14:paraId="5C664485" w14:textId="10469A9C" w:rsidR="0031588E" w:rsidRDefault="0031588E" w:rsidP="008E1938">
      <w:pPr>
        <w:pStyle w:val="ThesisTitle"/>
      </w:pPr>
      <w:r>
        <w:rPr>
          <w:noProof/>
        </w:rPr>
        <w:drawing>
          <wp:inline distT="0" distB="0" distL="0" distR="0" wp14:anchorId="7FA60625" wp14:editId="67A571A6">
            <wp:extent cx="5270500" cy="376682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stretch>
                      <a:fillRect/>
                    </a:stretch>
                  </pic:blipFill>
                  <pic:spPr>
                    <a:xfrm>
                      <a:off x="0" y="0"/>
                      <a:ext cx="5270500" cy="3766820"/>
                    </a:xfrm>
                    <a:prstGeom prst="rect">
                      <a:avLst/>
                    </a:prstGeom>
                  </pic:spPr>
                </pic:pic>
              </a:graphicData>
            </a:graphic>
          </wp:inline>
        </w:drawing>
      </w:r>
    </w:p>
    <w:p w14:paraId="1CA64C63" w14:textId="77A96E88" w:rsidR="009B6E64" w:rsidRDefault="009B6E64" w:rsidP="008E1938">
      <w:r w:rsidRPr="00332816">
        <w:rPr>
          <w:b/>
          <w:bCs/>
        </w:rPr>
        <w:t>Figure 1.</w:t>
      </w:r>
      <w:r>
        <w:rPr>
          <w:b/>
          <w:bCs/>
        </w:rPr>
        <w:t xml:space="preserve"> </w:t>
      </w:r>
      <w:r w:rsidR="007A0985">
        <w:t>Predicted</w:t>
      </w:r>
      <w:r w:rsidRPr="00F405CD">
        <w:t xml:space="preserve"> </w:t>
      </w:r>
      <w:r>
        <w:t>thermal reaction norms of metabolic rate for the ‘cold’ developmental temperature group (thick blue line</w:t>
      </w:r>
      <w:r w:rsidR="008D6504">
        <w:t>, n</w:t>
      </w:r>
      <w:r w:rsidR="00EC5CC3" w:rsidRPr="00EC5CC3">
        <w:rPr>
          <w:vertAlign w:val="subscript"/>
        </w:rPr>
        <w:t>lizards</w:t>
      </w:r>
      <w:r w:rsidR="008D6504">
        <w:t xml:space="preserve"> = 26</w:t>
      </w:r>
      <w:r>
        <w:t>) and the ‘hot’ developmental temperature group (thick red line</w:t>
      </w:r>
      <w:r w:rsidR="008D6504">
        <w:t>, n</w:t>
      </w:r>
      <w:r w:rsidR="00EC5CC3" w:rsidRPr="00EC1E5F">
        <w:rPr>
          <w:vertAlign w:val="subscript"/>
        </w:rPr>
        <w:t>lizards</w:t>
      </w:r>
      <w:r w:rsidR="008D6504">
        <w:t xml:space="preserve"> = 25</w:t>
      </w:r>
      <w:r>
        <w:t>).</w:t>
      </w:r>
      <w:r w:rsidR="007A0985">
        <w:t xml:space="preserve"> Predictions were made from an imputation </w:t>
      </w:r>
      <w:r w:rsidR="008552FD">
        <w:t>model</w:t>
      </w:r>
      <w:r w:rsidR="007A0985">
        <w:t>.</w:t>
      </w:r>
      <w:r>
        <w:t xml:space="preserve"> There </w:t>
      </w:r>
      <w:r w:rsidR="002A6D40">
        <w:t>was</w:t>
      </w:r>
      <w:r>
        <w:t xml:space="preserve"> no significant difference among treatment</w:t>
      </w:r>
      <w:r w:rsidR="00814CC5">
        <w:t>s</w:t>
      </w:r>
      <w:r>
        <w:t xml:space="preserve"> in the elevation or slope of the reaction norm (see Table 2). Thin lines present individual reaction norms for a subset of 10 individuals from each treatment. </w:t>
      </w:r>
      <w:commentRangeStart w:id="37"/>
      <w:commentRangeStart w:id="38"/>
      <w:r>
        <w:t>Grey points represent model predictions for individual’s mean log metabolic rate</w:t>
      </w:r>
      <w:commentRangeEnd w:id="37"/>
      <w:r w:rsidR="00D00B61">
        <w:rPr>
          <w:rStyle w:val="CommentReference"/>
          <w:rFonts w:asciiTheme="minorHAnsi" w:hAnsiTheme="minorHAnsi"/>
          <w:lang w:val="en-US"/>
        </w:rPr>
        <w:commentReference w:id="37"/>
      </w:r>
      <w:commentRangeEnd w:id="38"/>
      <w:r w:rsidR="00EC5CC3">
        <w:rPr>
          <w:rStyle w:val="CommentReference"/>
          <w:rFonts w:asciiTheme="minorHAnsi" w:hAnsiTheme="minorHAnsi"/>
          <w:lang w:val="en-US"/>
        </w:rPr>
        <w:commentReference w:id="38"/>
      </w:r>
      <w:r>
        <w:t>. Each panel represents distinct sampling sessions to illustrate the consistency of individual reaction norms. Note that a slight ‘jitter’ was added to each treatment’s reaction norms to highlight the presence of two reaction norms.</w:t>
      </w:r>
    </w:p>
    <w:p w14:paraId="61CD2D3C" w14:textId="048039D4" w:rsidR="00FB1BF2" w:rsidRDefault="00FB1BF2" w:rsidP="008E1938"/>
    <w:p w14:paraId="54A27657" w14:textId="2B17ED09" w:rsidR="00910CAE" w:rsidRDefault="00FB1BF2" w:rsidP="005E2CEE">
      <w:pPr>
        <w:ind w:firstLine="720"/>
      </w:pPr>
      <w:r>
        <w:t xml:space="preserve">Overall, we found no evidence to suggest that </w:t>
      </w:r>
      <w:r w:rsidR="00800B0E">
        <w:t xml:space="preserve">average metabolic rate </w:t>
      </w:r>
      <w:r>
        <w:t xml:space="preserve">or </w:t>
      </w:r>
      <w:r w:rsidR="003E1CDA">
        <w:t>its response to acute temperature was</w:t>
      </w:r>
      <w:r w:rsidR="0075005B">
        <w:t xml:space="preserve"> </w:t>
      </w:r>
      <w:r w:rsidR="00B229D5">
        <w:t>influenced</w:t>
      </w:r>
      <w:r w:rsidR="0075005B">
        <w:t xml:space="preserve"> by</w:t>
      </w:r>
      <w:r w:rsidR="00800B0E">
        <w:t xml:space="preserve"> early </w:t>
      </w:r>
      <w:r>
        <w:t>developmental temperature (Fig. 1, Table 1, Table S2).</w:t>
      </w:r>
      <w:r w:rsidR="00E9438A">
        <w:t xml:space="preserve"> </w:t>
      </w:r>
      <w:r w:rsidR="00E9438A">
        <w:t>We therefore refitted the model with just the main effects (Table S3-4)</w:t>
      </w:r>
      <w:r w:rsidR="00B24ED6">
        <w:t>.</w:t>
      </w:r>
      <w:r w:rsidR="00E9438A">
        <w:t xml:space="preserve"> </w:t>
      </w:r>
      <w:r w:rsidR="00FF7E08">
        <w:t xml:space="preserve">Across all models, </w:t>
      </w:r>
      <w:r w:rsidR="00E9438A">
        <w:t xml:space="preserve">temperature and body mass had positive effects on metabolic rate (Table 1, Table S3-4). </w:t>
      </w:r>
      <w:r w:rsidR="00E9438A">
        <w:t>While it was not logistically possible to measure MR upon hatching, we tested for treatment differences in thermal reaction norms at the first sampling session (~2.5 months of age)</w:t>
      </w:r>
      <w:r w:rsidR="00C93F7C">
        <w:t xml:space="preserve">. </w:t>
      </w:r>
      <w:r w:rsidR="00FF7E08">
        <w:t>However</w:t>
      </w:r>
      <w:r w:rsidR="00C93F7C">
        <w:t xml:space="preserve">, we did not detect treatment differences in thermal reaction </w:t>
      </w:r>
      <w:r w:rsidR="00C93F7C" w:rsidRPr="00C13C42">
        <w:t xml:space="preserve">norms </w:t>
      </w:r>
      <w:r w:rsidR="00E9438A" w:rsidRPr="00C13C42">
        <w:t>(</w:t>
      </w:r>
      <w:r w:rsidR="00C13C42" w:rsidRPr="00C13C42">
        <w:t xml:space="preserve">see </w:t>
      </w:r>
      <w:r w:rsidR="00E9438A" w:rsidRPr="00C13C42">
        <w:t>ESM).</w:t>
      </w:r>
      <w:r w:rsidR="00E9438A">
        <w:t xml:space="preserve"> </w:t>
      </w:r>
      <w:r w:rsidR="0075005B">
        <w:t>Nonetheless, reaction norms slopes</w:t>
      </w:r>
      <w:r w:rsidR="00A65442">
        <w:t xml:space="preserve"> were significantly repeatable but repeatability did not depend on developmental </w:t>
      </w:r>
      <w:r w:rsidR="00910CAE">
        <w:t>temperature treatments</w:t>
      </w:r>
      <w:r w:rsidR="0075005B">
        <w:t xml:space="preserve"> </w:t>
      </w:r>
      <w:r w:rsidR="0075005B" w:rsidRPr="00CA12E0">
        <w:t>(</w:t>
      </w:r>
      <w:r w:rsidR="0075005B">
        <w:t xml:space="preserve">Hot: </w:t>
      </w:r>
      <w:r w:rsidR="0075005B" w:rsidRPr="00C242FD">
        <w:rPr>
          <w:i/>
          <w:iCs/>
        </w:rPr>
        <w:t>R</w:t>
      </w:r>
      <w:r w:rsidR="0075005B" w:rsidRPr="00C242FD">
        <w:rPr>
          <w:i/>
          <w:iCs/>
          <w:vertAlign w:val="subscript"/>
        </w:rPr>
        <w:t>slope</w:t>
      </w:r>
      <w:r w:rsidR="0075005B">
        <w:t xml:space="preserve"> = 0.44, </w:t>
      </w:r>
      <w:r w:rsidR="0075005B" w:rsidRPr="00CA12E0">
        <w:t>95% CI</w:t>
      </w:r>
      <w:r w:rsidR="0075005B">
        <w:t xml:space="preserve">: 0.03 – 0.95; Cold: </w:t>
      </w:r>
      <w:r w:rsidR="0075005B" w:rsidRPr="00C242FD">
        <w:rPr>
          <w:i/>
          <w:iCs/>
        </w:rPr>
        <w:t>R</w:t>
      </w:r>
      <w:r w:rsidR="0075005B" w:rsidRPr="00C242FD">
        <w:rPr>
          <w:i/>
          <w:iCs/>
          <w:vertAlign w:val="subscript"/>
        </w:rPr>
        <w:t>slope</w:t>
      </w:r>
      <w:r w:rsidR="0075005B">
        <w:t xml:space="preserve"> = 0.42, </w:t>
      </w:r>
      <w:r w:rsidR="0075005B" w:rsidRPr="00CA12E0">
        <w:t>95% CI</w:t>
      </w:r>
      <w:r w:rsidR="0075005B">
        <w:t xml:space="preserve">: 0.03 – 0.94; </w:t>
      </w:r>
      <w:r w:rsidR="0075005B" w:rsidRPr="00732E1D">
        <w:t>Table S6-9</w:t>
      </w:r>
      <w:r w:rsidR="0075005B" w:rsidRPr="00CA12E0">
        <w:t>)</w:t>
      </w:r>
      <w:r w:rsidR="0075005B">
        <w:t>.</w:t>
      </w:r>
      <w:r w:rsidR="00910CAE">
        <w:t xml:space="preserve"> </w:t>
      </w:r>
      <w:r w:rsidR="00A65442">
        <w:t>There were no treatment differences in r</w:t>
      </w:r>
      <w:r w:rsidR="005E2CEE">
        <w:t xml:space="preserve">epeatability in </w:t>
      </w:r>
      <w:r w:rsidR="0044450A">
        <w:t xml:space="preserve">average </w:t>
      </w:r>
      <w:r w:rsidR="005E2CEE">
        <w:t xml:space="preserve">metabolic rate (i.e., intercept) at each acute temperature </w:t>
      </w:r>
      <w:r w:rsidR="00A65442">
        <w:t xml:space="preserve">and estimates were generally </w:t>
      </w:r>
      <w:r w:rsidR="005E2CEE">
        <w:t xml:space="preserve">small </w:t>
      </w:r>
      <w:r w:rsidR="00910CAE" w:rsidRPr="00CA12E0">
        <w:t>(Fig.</w:t>
      </w:r>
      <w:r w:rsidR="00910CAE">
        <w:t xml:space="preserve"> 2</w:t>
      </w:r>
      <w:r w:rsidR="00910CAE" w:rsidRPr="00CA12E0">
        <w:t xml:space="preserve">, Table </w:t>
      </w:r>
      <w:r w:rsidR="00910CAE">
        <w:t>2</w:t>
      </w:r>
      <w:ins w:id="39" w:author="fonti.kar@gmail.com" w:date="2020-10-26T09:50:00Z">
        <w:r w:rsidR="00C6254C">
          <w:t>, Table S5</w:t>
        </w:r>
      </w:ins>
      <w:r w:rsidR="00910CAE" w:rsidRPr="00CA12E0">
        <w:t xml:space="preserve">). </w:t>
      </w:r>
      <w:r w:rsidR="005E2CEE">
        <w:t>However, t</w:t>
      </w:r>
      <w:r w:rsidR="00910CAE" w:rsidRPr="00CA12E0">
        <w:t xml:space="preserve">here was a </w:t>
      </w:r>
      <w:r w:rsidR="0044450A">
        <w:t>tendency</w:t>
      </w:r>
      <w:r w:rsidR="00910CAE" w:rsidRPr="00CA12E0">
        <w:t xml:space="preserve"> for the cold developmental </w:t>
      </w:r>
      <w:r w:rsidR="00910CAE">
        <w:t>treatment</w:t>
      </w:r>
      <w:r w:rsidR="00910CAE" w:rsidRPr="00CA12E0">
        <w:t xml:space="preserve"> to have higher repeatability compared to the hot developmental (Fig. </w:t>
      </w:r>
      <w:r w:rsidR="00910CAE">
        <w:t>2, Fig S2</w:t>
      </w:r>
      <w:r w:rsidR="00910CAE" w:rsidRPr="00CA12E0">
        <w:t xml:space="preserve">, </w:t>
      </w:r>
      <w:r w:rsidR="00910CAE">
        <w:t>Table 2</w:t>
      </w:r>
      <w:r w:rsidR="00910CAE" w:rsidRPr="00CA12E0">
        <w:t>)</w:t>
      </w:r>
      <w:r w:rsidR="00910CAE">
        <w:t xml:space="preserve">. </w:t>
      </w:r>
    </w:p>
    <w:p w14:paraId="1D717A02" w14:textId="4C6E067E" w:rsidR="000C4CF8" w:rsidRDefault="000C4CF8" w:rsidP="008E1938">
      <w:pPr>
        <w:rPr>
          <w:rFonts w:cs="Times New Roman"/>
        </w:rPr>
      </w:pPr>
    </w:p>
    <w:p w14:paraId="48A62F95" w14:textId="405ED044" w:rsidR="000C4CF8" w:rsidRDefault="000C4CF8" w:rsidP="008E1938">
      <w:pPr>
        <w:rPr>
          <w:rFonts w:cs="Times New Roman"/>
        </w:rPr>
      </w:pPr>
      <w:r w:rsidRPr="00F17F16">
        <w:rPr>
          <w:rFonts w:cs="Times New Roman"/>
          <w:b/>
          <w:bCs/>
        </w:rPr>
        <w:t>Table 1</w:t>
      </w:r>
      <w:r w:rsidRPr="00A55CED">
        <w:rPr>
          <w:rFonts w:cs="Times New Roman"/>
        </w:rPr>
        <w:t xml:space="preserve"> Model coefficients of full model testing whether developmental temperature affects the elevation and slope of the thermal reaction norm of metabolic rate. This model used an imputed dataset</w:t>
      </w:r>
      <w:r>
        <w:rPr>
          <w:rFonts w:cs="Times New Roman"/>
        </w:rPr>
        <w:t xml:space="preserve"> of </w:t>
      </w:r>
      <w:r w:rsidRPr="00A55CED">
        <w:rPr>
          <w:rFonts w:cs="Times New Roman"/>
        </w:rPr>
        <w:t xml:space="preserve"> n</w:t>
      </w:r>
      <w:ins w:id="40" w:author="fonti.kar@gmail.com" w:date="2020-10-19T12:30:00Z">
        <w:r w:rsidR="0044450A" w:rsidRPr="00C242FD">
          <w:rPr>
            <w:rFonts w:cs="Times New Roman"/>
            <w:vertAlign w:val="subscript"/>
          </w:rPr>
          <w:t>obs</w:t>
        </w:r>
      </w:ins>
      <w:r w:rsidRPr="00A55CED">
        <w:rPr>
          <w:rFonts w:cs="Times New Roman"/>
        </w:rPr>
        <w:t xml:space="preserve"> = 6000</w:t>
      </w:r>
      <w:r>
        <w:rPr>
          <w:rFonts w:cs="Times New Roman"/>
        </w:rPr>
        <w:t xml:space="preserve">. The intercept is the cold developmental temperature. Mass and MR was log transformed and Age was z-transformed. </w:t>
      </w:r>
      <w:r w:rsidR="00653858">
        <w:rPr>
          <w:rFonts w:cs="Times New Roman"/>
        </w:rPr>
        <w:t xml:space="preserve">Bolded estimates are significantly different from zero. </w:t>
      </w:r>
      <w:commentRangeStart w:id="41"/>
      <w:del w:id="42" w:author="fonti.kar@gmail.com" w:date="2020-10-26T08:57:00Z">
        <w:r w:rsidR="00653858" w:rsidDel="00C13C42">
          <w:rPr>
            <w:rFonts w:cs="Times New Roman"/>
          </w:rPr>
          <w:delText>Values with * indicate very small values that are still greater than zero</w:delText>
        </w:r>
        <w:commentRangeEnd w:id="41"/>
        <w:r w:rsidR="00E3186C" w:rsidDel="00C13C42">
          <w:rPr>
            <w:rStyle w:val="CommentReference"/>
            <w:rFonts w:asciiTheme="minorHAnsi" w:hAnsiTheme="minorHAnsi"/>
            <w:lang w:val="en-US"/>
          </w:rPr>
          <w:commentReference w:id="41"/>
        </w:r>
        <w:r w:rsidR="00653858" w:rsidDel="00C13C42">
          <w:rPr>
            <w:rFonts w:cs="Times New Roman"/>
          </w:rPr>
          <w:delText>.</w:delText>
        </w:r>
        <w:r w:rsidR="00C242FD" w:rsidDel="00C13C42">
          <w:rPr>
            <w:rFonts w:cs="Times New Roman"/>
          </w:rPr>
          <w:delText xml:space="preserve"> </w:delText>
        </w:r>
      </w:del>
      <w:r w:rsidR="00C242FD">
        <w:rPr>
          <w:rFonts w:cs="Times New Roman"/>
        </w:rPr>
        <w:t xml:space="preserve">Lower and upper bound of estimates represent 95% credible intervals. </w:t>
      </w:r>
      <w:r w:rsidR="00884420">
        <w:rPr>
          <w:rFonts w:cs="Times New Roman"/>
        </w:rPr>
        <w:t>COV represents covariance.</w:t>
      </w:r>
      <w:r w:rsidR="00C13C42">
        <w:rPr>
          <w:rFonts w:cs="Times New Roman"/>
        </w:rPr>
        <w:t xml:space="preserve"> Main effects model without the non-signification interaction is presented in Table S3</w:t>
      </w:r>
    </w:p>
    <w:tbl>
      <w:tblPr>
        <w:tblStyle w:val="Table"/>
        <w:tblW w:w="4999" w:type="pct"/>
        <w:tblLook w:val="07E0" w:firstRow="1" w:lastRow="1" w:firstColumn="1" w:lastColumn="1" w:noHBand="1" w:noVBand="1"/>
        <w:tblCaption w:val="Table 1 Model coefficients of full model testing whether developmental temperature affects the elevation and slope of the thermal reaction norm of metabolic rate. This model used an imputated dataset, n = 6000"/>
      </w:tblPr>
      <w:tblGrid>
        <w:gridCol w:w="3573"/>
        <w:gridCol w:w="1463"/>
        <w:gridCol w:w="1463"/>
        <w:gridCol w:w="2015"/>
      </w:tblGrid>
      <w:tr w:rsidR="000C4CF8" w14:paraId="47023E64" w14:textId="77777777" w:rsidTr="0044450A">
        <w:trPr>
          <w:trHeight w:val="585"/>
        </w:trPr>
        <w:tc>
          <w:tcPr>
            <w:tcW w:w="0" w:type="auto"/>
            <w:tcBorders>
              <w:top w:val="single" w:sz="2" w:space="0" w:color="auto"/>
              <w:bottom w:val="single" w:sz="2" w:space="0" w:color="auto"/>
            </w:tcBorders>
            <w:vAlign w:val="bottom"/>
          </w:tcPr>
          <w:p w14:paraId="7A81750C" w14:textId="77777777" w:rsidR="000C4CF8" w:rsidRPr="0044450A" w:rsidRDefault="000C4CF8" w:rsidP="007431E8">
            <w:pPr>
              <w:pStyle w:val="Compact"/>
              <w:jc w:val="center"/>
              <w:rPr>
                <w:b/>
                <w:bCs/>
              </w:rPr>
            </w:pPr>
            <w:r w:rsidRPr="0044450A">
              <w:rPr>
                <w:b/>
                <w:bCs/>
              </w:rPr>
              <w:t>Parameter</w:t>
            </w:r>
          </w:p>
        </w:tc>
        <w:tc>
          <w:tcPr>
            <w:tcW w:w="0" w:type="auto"/>
            <w:tcBorders>
              <w:top w:val="single" w:sz="2" w:space="0" w:color="auto"/>
              <w:bottom w:val="single" w:sz="2" w:space="0" w:color="auto"/>
            </w:tcBorders>
            <w:vAlign w:val="bottom"/>
          </w:tcPr>
          <w:p w14:paraId="5374555A" w14:textId="77777777" w:rsidR="000C4CF8" w:rsidRPr="0044450A" w:rsidRDefault="000C4CF8" w:rsidP="007431E8">
            <w:pPr>
              <w:pStyle w:val="Compact"/>
              <w:jc w:val="center"/>
              <w:rPr>
                <w:b/>
                <w:bCs/>
              </w:rPr>
            </w:pPr>
            <w:r w:rsidRPr="0044450A">
              <w:rPr>
                <w:b/>
                <w:bCs/>
              </w:rPr>
              <w:t>Estimate</w:t>
            </w:r>
          </w:p>
        </w:tc>
        <w:tc>
          <w:tcPr>
            <w:tcW w:w="0" w:type="auto"/>
            <w:tcBorders>
              <w:top w:val="single" w:sz="2" w:space="0" w:color="auto"/>
              <w:bottom w:val="single" w:sz="2" w:space="0" w:color="auto"/>
            </w:tcBorders>
            <w:vAlign w:val="bottom"/>
          </w:tcPr>
          <w:p w14:paraId="30FB519C" w14:textId="197A9BA4" w:rsidR="000C4CF8" w:rsidRPr="0044450A" w:rsidRDefault="00431B8D" w:rsidP="007431E8">
            <w:pPr>
              <w:pStyle w:val="Compact"/>
              <w:jc w:val="center"/>
              <w:rPr>
                <w:b/>
                <w:bCs/>
              </w:rPr>
            </w:pPr>
            <w:r>
              <w:rPr>
                <w:b/>
                <w:bCs/>
              </w:rPr>
              <w:t>Lower</w:t>
            </w:r>
          </w:p>
        </w:tc>
        <w:tc>
          <w:tcPr>
            <w:tcW w:w="0" w:type="auto"/>
            <w:tcBorders>
              <w:top w:val="single" w:sz="2" w:space="0" w:color="auto"/>
              <w:bottom w:val="single" w:sz="2" w:space="0" w:color="auto"/>
            </w:tcBorders>
            <w:vAlign w:val="bottom"/>
          </w:tcPr>
          <w:p w14:paraId="3476A770" w14:textId="56EA1F6C" w:rsidR="000C4CF8" w:rsidRPr="0044450A" w:rsidRDefault="00431B8D" w:rsidP="007431E8">
            <w:pPr>
              <w:pStyle w:val="Compact"/>
              <w:jc w:val="center"/>
              <w:rPr>
                <w:b/>
                <w:bCs/>
              </w:rPr>
            </w:pPr>
            <w:r>
              <w:rPr>
                <w:b/>
                <w:bCs/>
              </w:rPr>
              <w:t>Upper</w:t>
            </w:r>
          </w:p>
        </w:tc>
      </w:tr>
      <w:tr w:rsidR="00814CC5" w14:paraId="4C312265" w14:textId="77777777" w:rsidTr="00AC6C8A">
        <w:tc>
          <w:tcPr>
            <w:tcW w:w="0" w:type="auto"/>
            <w:tcBorders>
              <w:top w:val="single" w:sz="2" w:space="0" w:color="auto"/>
            </w:tcBorders>
          </w:tcPr>
          <w:p w14:paraId="4A2354D5" w14:textId="00A048BD" w:rsidR="00814CC5" w:rsidRPr="00AC6C8A" w:rsidRDefault="00814CC5" w:rsidP="00AC6C8A">
            <w:pPr>
              <w:pStyle w:val="Compact"/>
              <w:rPr>
                <w:i/>
                <w:iCs/>
                <w:u w:val="single"/>
                <w:rPrChange w:id="43" w:author="fonti.kar@gmail.com" w:date="2020-10-26T08:59:00Z">
                  <w:rPr>
                    <w:i/>
                    <w:iCs/>
                  </w:rPr>
                </w:rPrChange>
              </w:rPr>
              <w:pPrChange w:id="44" w:author="fonti.kar@gmail.com" w:date="2020-10-26T08:59:00Z">
                <w:pPr>
                  <w:pStyle w:val="Compact"/>
                  <w:jc w:val="center"/>
                </w:pPr>
              </w:pPrChange>
            </w:pPr>
            <w:r w:rsidRPr="00AC6C8A">
              <w:rPr>
                <w:i/>
                <w:iCs/>
                <w:u w:val="single"/>
                <w:rPrChange w:id="45" w:author="fonti.kar@gmail.com" w:date="2020-10-26T08:59:00Z">
                  <w:rPr>
                    <w:i/>
                    <w:iCs/>
                  </w:rPr>
                </w:rPrChange>
              </w:rPr>
              <w:t>Fixed effects</w:t>
            </w:r>
          </w:p>
        </w:tc>
        <w:tc>
          <w:tcPr>
            <w:tcW w:w="0" w:type="auto"/>
            <w:tcBorders>
              <w:top w:val="single" w:sz="2" w:space="0" w:color="auto"/>
            </w:tcBorders>
          </w:tcPr>
          <w:p w14:paraId="487A4685" w14:textId="77777777" w:rsidR="00814CC5" w:rsidRPr="00F17F16" w:rsidRDefault="00814CC5" w:rsidP="008E1938">
            <w:pPr>
              <w:pStyle w:val="Compact"/>
              <w:jc w:val="center"/>
              <w:rPr>
                <w:b/>
                <w:bCs/>
              </w:rPr>
            </w:pPr>
          </w:p>
        </w:tc>
        <w:tc>
          <w:tcPr>
            <w:tcW w:w="0" w:type="auto"/>
            <w:tcBorders>
              <w:top w:val="single" w:sz="2" w:space="0" w:color="auto"/>
            </w:tcBorders>
          </w:tcPr>
          <w:p w14:paraId="15F03FAD" w14:textId="77777777" w:rsidR="00814CC5" w:rsidRPr="00F17F16" w:rsidRDefault="00814CC5" w:rsidP="008E1938">
            <w:pPr>
              <w:pStyle w:val="Compact"/>
              <w:jc w:val="center"/>
              <w:rPr>
                <w:b/>
                <w:bCs/>
              </w:rPr>
            </w:pPr>
          </w:p>
        </w:tc>
        <w:tc>
          <w:tcPr>
            <w:tcW w:w="0" w:type="auto"/>
            <w:tcBorders>
              <w:top w:val="single" w:sz="2" w:space="0" w:color="auto"/>
            </w:tcBorders>
          </w:tcPr>
          <w:p w14:paraId="3CC77DC7" w14:textId="77777777" w:rsidR="00814CC5" w:rsidRPr="00F17F16" w:rsidRDefault="00814CC5" w:rsidP="008E1938">
            <w:pPr>
              <w:pStyle w:val="Compact"/>
              <w:jc w:val="center"/>
              <w:rPr>
                <w:b/>
                <w:bCs/>
              </w:rPr>
            </w:pPr>
          </w:p>
        </w:tc>
      </w:tr>
      <w:tr w:rsidR="000C4CF8" w14:paraId="237E13E3" w14:textId="77777777" w:rsidTr="00AC6C8A">
        <w:tc>
          <w:tcPr>
            <w:tcW w:w="0" w:type="auto"/>
          </w:tcPr>
          <w:p w14:paraId="3C205FD7" w14:textId="09EC6986" w:rsidR="000C4CF8" w:rsidRDefault="000C4CF8" w:rsidP="008E1938">
            <w:pPr>
              <w:pStyle w:val="Compact"/>
            </w:pPr>
            <w:r>
              <w:t>Intercept MR</w:t>
            </w:r>
          </w:p>
        </w:tc>
        <w:tc>
          <w:tcPr>
            <w:tcW w:w="0" w:type="auto"/>
          </w:tcPr>
          <w:p w14:paraId="410988F5" w14:textId="77777777" w:rsidR="000C4CF8" w:rsidRPr="00F17F16" w:rsidRDefault="000C4CF8" w:rsidP="008E1938">
            <w:pPr>
              <w:pStyle w:val="Compact"/>
              <w:jc w:val="center"/>
              <w:rPr>
                <w:b/>
                <w:bCs/>
              </w:rPr>
            </w:pPr>
            <w:r w:rsidRPr="00F17F16">
              <w:rPr>
                <w:b/>
                <w:bCs/>
              </w:rPr>
              <w:t>-7.618</w:t>
            </w:r>
          </w:p>
        </w:tc>
        <w:tc>
          <w:tcPr>
            <w:tcW w:w="0" w:type="auto"/>
          </w:tcPr>
          <w:p w14:paraId="25D7EE48" w14:textId="77777777" w:rsidR="000C4CF8" w:rsidRPr="00F17F16" w:rsidRDefault="000C4CF8" w:rsidP="008E1938">
            <w:pPr>
              <w:pStyle w:val="Compact"/>
              <w:jc w:val="center"/>
              <w:rPr>
                <w:b/>
                <w:bCs/>
              </w:rPr>
            </w:pPr>
            <w:r w:rsidRPr="00F17F16">
              <w:rPr>
                <w:b/>
                <w:bCs/>
              </w:rPr>
              <w:t>-7.84</w:t>
            </w:r>
          </w:p>
        </w:tc>
        <w:tc>
          <w:tcPr>
            <w:tcW w:w="0" w:type="auto"/>
          </w:tcPr>
          <w:p w14:paraId="67DCFA60" w14:textId="77777777" w:rsidR="000C4CF8" w:rsidRPr="00F17F16" w:rsidRDefault="000C4CF8" w:rsidP="008E1938">
            <w:pPr>
              <w:pStyle w:val="Compact"/>
              <w:jc w:val="center"/>
              <w:rPr>
                <w:b/>
                <w:bCs/>
              </w:rPr>
            </w:pPr>
            <w:r w:rsidRPr="00F17F16">
              <w:rPr>
                <w:b/>
                <w:bCs/>
              </w:rPr>
              <w:t>-7.397</w:t>
            </w:r>
          </w:p>
        </w:tc>
      </w:tr>
      <w:tr w:rsidR="000C4CF8" w14:paraId="386EDDB0" w14:textId="77777777" w:rsidTr="00163BDF">
        <w:tc>
          <w:tcPr>
            <w:tcW w:w="0" w:type="auto"/>
          </w:tcPr>
          <w:p w14:paraId="34C1F2DA" w14:textId="44CA39EA" w:rsidR="000C4CF8" w:rsidRDefault="000C4CF8" w:rsidP="008E1938">
            <w:pPr>
              <w:pStyle w:val="Compact"/>
            </w:pPr>
            <w:r>
              <w:t>Treatment 29</w:t>
            </w:r>
          </w:p>
        </w:tc>
        <w:tc>
          <w:tcPr>
            <w:tcW w:w="0" w:type="auto"/>
          </w:tcPr>
          <w:p w14:paraId="0F8E56FC" w14:textId="77777777" w:rsidR="000C4CF8" w:rsidRDefault="000C4CF8" w:rsidP="008E1938">
            <w:pPr>
              <w:pStyle w:val="Compact"/>
              <w:jc w:val="center"/>
            </w:pPr>
            <w:r>
              <w:t>0.135</w:t>
            </w:r>
          </w:p>
        </w:tc>
        <w:tc>
          <w:tcPr>
            <w:tcW w:w="0" w:type="auto"/>
          </w:tcPr>
          <w:p w14:paraId="62ABC774" w14:textId="77777777" w:rsidR="000C4CF8" w:rsidRDefault="000C4CF8" w:rsidP="008E1938">
            <w:pPr>
              <w:pStyle w:val="Compact"/>
              <w:jc w:val="center"/>
            </w:pPr>
            <w:r>
              <w:t>-0.069</w:t>
            </w:r>
          </w:p>
        </w:tc>
        <w:tc>
          <w:tcPr>
            <w:tcW w:w="0" w:type="auto"/>
          </w:tcPr>
          <w:p w14:paraId="730F9909" w14:textId="77777777" w:rsidR="000C4CF8" w:rsidRDefault="000C4CF8" w:rsidP="008E1938">
            <w:pPr>
              <w:pStyle w:val="Compact"/>
              <w:jc w:val="center"/>
            </w:pPr>
            <w:r>
              <w:t>0.344</w:t>
            </w:r>
          </w:p>
        </w:tc>
      </w:tr>
      <w:tr w:rsidR="000C4CF8" w14:paraId="0F93E35B" w14:textId="77777777" w:rsidTr="00163BDF">
        <w:tc>
          <w:tcPr>
            <w:tcW w:w="0" w:type="auto"/>
          </w:tcPr>
          <w:p w14:paraId="103B86AD" w14:textId="17022F6B" w:rsidR="000C4CF8" w:rsidRDefault="000C4CF8" w:rsidP="008E1938">
            <w:pPr>
              <w:pStyle w:val="Compact"/>
            </w:pPr>
            <w:r>
              <w:t>Temperature</w:t>
            </w:r>
          </w:p>
        </w:tc>
        <w:tc>
          <w:tcPr>
            <w:tcW w:w="0" w:type="auto"/>
          </w:tcPr>
          <w:p w14:paraId="56AA573D" w14:textId="77777777" w:rsidR="000C4CF8" w:rsidRPr="00F17F16" w:rsidRDefault="000C4CF8" w:rsidP="008E1938">
            <w:pPr>
              <w:pStyle w:val="Compact"/>
              <w:jc w:val="center"/>
              <w:rPr>
                <w:b/>
                <w:bCs/>
              </w:rPr>
            </w:pPr>
            <w:r w:rsidRPr="00F17F16">
              <w:rPr>
                <w:b/>
                <w:bCs/>
              </w:rPr>
              <w:t>0.077</w:t>
            </w:r>
          </w:p>
        </w:tc>
        <w:tc>
          <w:tcPr>
            <w:tcW w:w="0" w:type="auto"/>
          </w:tcPr>
          <w:p w14:paraId="5FE1A86F" w14:textId="77777777" w:rsidR="000C4CF8" w:rsidRPr="00F17F16" w:rsidRDefault="000C4CF8" w:rsidP="008E1938">
            <w:pPr>
              <w:pStyle w:val="Compact"/>
              <w:jc w:val="center"/>
              <w:rPr>
                <w:b/>
                <w:bCs/>
              </w:rPr>
            </w:pPr>
            <w:r w:rsidRPr="00F17F16">
              <w:rPr>
                <w:b/>
                <w:bCs/>
              </w:rPr>
              <w:t>0.072</w:t>
            </w:r>
          </w:p>
        </w:tc>
        <w:tc>
          <w:tcPr>
            <w:tcW w:w="0" w:type="auto"/>
          </w:tcPr>
          <w:p w14:paraId="6F078C07" w14:textId="77777777" w:rsidR="000C4CF8" w:rsidRPr="00F17F16" w:rsidRDefault="000C4CF8" w:rsidP="008E1938">
            <w:pPr>
              <w:pStyle w:val="Compact"/>
              <w:jc w:val="center"/>
              <w:rPr>
                <w:b/>
                <w:bCs/>
              </w:rPr>
            </w:pPr>
            <w:r w:rsidRPr="00F17F16">
              <w:rPr>
                <w:b/>
                <w:bCs/>
              </w:rPr>
              <w:t>0.081</w:t>
            </w:r>
          </w:p>
        </w:tc>
      </w:tr>
      <w:tr w:rsidR="000C4CF8" w14:paraId="42E6B7EF" w14:textId="77777777" w:rsidTr="00163BDF">
        <w:tc>
          <w:tcPr>
            <w:tcW w:w="0" w:type="auto"/>
          </w:tcPr>
          <w:p w14:paraId="3785C272" w14:textId="369256F1" w:rsidR="000C4CF8" w:rsidRDefault="000C4CF8" w:rsidP="008E1938">
            <w:pPr>
              <w:pStyle w:val="Compact"/>
            </w:pPr>
            <w:r>
              <w:t>Age</w:t>
            </w:r>
          </w:p>
        </w:tc>
        <w:tc>
          <w:tcPr>
            <w:tcW w:w="0" w:type="auto"/>
          </w:tcPr>
          <w:p w14:paraId="21816595" w14:textId="77777777" w:rsidR="000C4CF8" w:rsidRDefault="000C4CF8" w:rsidP="008E1938">
            <w:pPr>
              <w:pStyle w:val="Compact"/>
              <w:jc w:val="center"/>
            </w:pPr>
            <w:r>
              <w:t>-0.035</w:t>
            </w:r>
          </w:p>
        </w:tc>
        <w:tc>
          <w:tcPr>
            <w:tcW w:w="0" w:type="auto"/>
          </w:tcPr>
          <w:p w14:paraId="7C22DA9E" w14:textId="77777777" w:rsidR="000C4CF8" w:rsidRDefault="000C4CF8" w:rsidP="008E1938">
            <w:pPr>
              <w:pStyle w:val="Compact"/>
              <w:jc w:val="center"/>
            </w:pPr>
            <w:r>
              <w:t>-0.078</w:t>
            </w:r>
          </w:p>
        </w:tc>
        <w:tc>
          <w:tcPr>
            <w:tcW w:w="0" w:type="auto"/>
          </w:tcPr>
          <w:p w14:paraId="6029E944" w14:textId="77777777" w:rsidR="000C4CF8" w:rsidRDefault="000C4CF8" w:rsidP="008E1938">
            <w:pPr>
              <w:pStyle w:val="Compact"/>
              <w:jc w:val="center"/>
            </w:pPr>
            <w:r>
              <w:t>0.009</w:t>
            </w:r>
          </w:p>
        </w:tc>
      </w:tr>
      <w:tr w:rsidR="000C4CF8" w14:paraId="7E0DD235" w14:textId="77777777" w:rsidTr="00163BDF">
        <w:tc>
          <w:tcPr>
            <w:tcW w:w="0" w:type="auto"/>
          </w:tcPr>
          <w:p w14:paraId="282B2AAF" w14:textId="34691A10" w:rsidR="000C4CF8" w:rsidRDefault="000C4CF8" w:rsidP="008E1938">
            <w:pPr>
              <w:pStyle w:val="Compact"/>
            </w:pPr>
            <w:commentRangeStart w:id="46"/>
            <w:commentRangeStart w:id="47"/>
            <w:r>
              <w:t>Treatment</w:t>
            </w:r>
            <w:r w:rsidR="00C16188">
              <w:t xml:space="preserve"> 29</w:t>
            </w:r>
            <w:r w:rsidR="00653858">
              <w:rPr>
                <w:rFonts w:eastAsiaTheme="minorEastAsia"/>
              </w:rPr>
              <w:t xml:space="preserve"> </w:t>
            </w:r>
            <m:oMath>
              <m:r>
                <w:rPr>
                  <w:rFonts w:ascii="Cambria Math" w:hAnsi="Cambria Math"/>
                </w:rPr>
                <m:t>×</m:t>
              </m:r>
            </m:oMath>
            <w:r w:rsidR="00653858">
              <w:rPr>
                <w:rFonts w:eastAsiaTheme="minorEastAsia"/>
              </w:rPr>
              <w:t xml:space="preserve"> Temperature</w:t>
            </w:r>
          </w:p>
        </w:tc>
        <w:tc>
          <w:tcPr>
            <w:tcW w:w="0" w:type="auto"/>
          </w:tcPr>
          <w:p w14:paraId="1B1153C4" w14:textId="77777777" w:rsidR="000C4CF8" w:rsidRDefault="000C4CF8" w:rsidP="008E1938">
            <w:pPr>
              <w:pStyle w:val="Compact"/>
              <w:jc w:val="center"/>
            </w:pPr>
            <w:r>
              <w:t>-0.005</w:t>
            </w:r>
          </w:p>
        </w:tc>
        <w:tc>
          <w:tcPr>
            <w:tcW w:w="0" w:type="auto"/>
          </w:tcPr>
          <w:p w14:paraId="02C75807" w14:textId="77777777" w:rsidR="000C4CF8" w:rsidRDefault="000C4CF8" w:rsidP="008E1938">
            <w:pPr>
              <w:pStyle w:val="Compact"/>
              <w:jc w:val="center"/>
            </w:pPr>
            <w:r>
              <w:t>-0.011</w:t>
            </w:r>
          </w:p>
        </w:tc>
        <w:tc>
          <w:tcPr>
            <w:tcW w:w="0" w:type="auto"/>
          </w:tcPr>
          <w:p w14:paraId="3488C582" w14:textId="77777777" w:rsidR="000C4CF8" w:rsidRDefault="000C4CF8" w:rsidP="008E1938">
            <w:pPr>
              <w:pStyle w:val="Compact"/>
              <w:jc w:val="center"/>
            </w:pPr>
            <w:r>
              <w:t>0.002</w:t>
            </w:r>
            <w:commentRangeEnd w:id="46"/>
            <w:r w:rsidR="00F320A6">
              <w:rPr>
                <w:rStyle w:val="CommentReference"/>
                <w:rFonts w:asciiTheme="minorHAnsi" w:eastAsiaTheme="minorEastAsia" w:hAnsiTheme="minorHAnsi"/>
              </w:rPr>
              <w:commentReference w:id="46"/>
            </w:r>
            <w:r w:rsidR="00C242FD">
              <w:rPr>
                <w:rStyle w:val="CommentReference"/>
                <w:rFonts w:asciiTheme="minorHAnsi" w:eastAsiaTheme="minorEastAsia" w:hAnsiTheme="minorHAnsi"/>
              </w:rPr>
              <w:commentReference w:id="47"/>
            </w:r>
          </w:p>
        </w:tc>
      </w:tr>
      <w:commentRangeEnd w:id="47"/>
      <w:tr w:rsidR="000C4CF8" w14:paraId="6509DCB5" w14:textId="77777777" w:rsidTr="00163BDF">
        <w:tc>
          <w:tcPr>
            <w:tcW w:w="0" w:type="auto"/>
          </w:tcPr>
          <w:p w14:paraId="7346451F" w14:textId="2667C6B6" w:rsidR="000C4CF8" w:rsidRDefault="00653858" w:rsidP="008E1938">
            <w:pPr>
              <w:pStyle w:val="Compact"/>
            </w:pPr>
            <w:r>
              <w:t>Mass</w:t>
            </w:r>
          </w:p>
        </w:tc>
        <w:tc>
          <w:tcPr>
            <w:tcW w:w="0" w:type="auto"/>
          </w:tcPr>
          <w:p w14:paraId="69D6987E" w14:textId="77777777" w:rsidR="000C4CF8" w:rsidRPr="00F17F16" w:rsidRDefault="000C4CF8" w:rsidP="008E1938">
            <w:pPr>
              <w:pStyle w:val="Compact"/>
              <w:jc w:val="center"/>
              <w:rPr>
                <w:b/>
                <w:bCs/>
              </w:rPr>
            </w:pPr>
            <w:r w:rsidRPr="00F17F16">
              <w:rPr>
                <w:b/>
                <w:bCs/>
              </w:rPr>
              <w:t>0.622</w:t>
            </w:r>
          </w:p>
        </w:tc>
        <w:tc>
          <w:tcPr>
            <w:tcW w:w="0" w:type="auto"/>
          </w:tcPr>
          <w:p w14:paraId="68A4F8B5" w14:textId="77777777" w:rsidR="000C4CF8" w:rsidRPr="00F17F16" w:rsidRDefault="000C4CF8" w:rsidP="008E1938">
            <w:pPr>
              <w:pStyle w:val="Compact"/>
              <w:jc w:val="center"/>
              <w:rPr>
                <w:b/>
                <w:bCs/>
              </w:rPr>
            </w:pPr>
            <w:r w:rsidRPr="00F17F16">
              <w:rPr>
                <w:b/>
                <w:bCs/>
              </w:rPr>
              <w:t>0.507</w:t>
            </w:r>
          </w:p>
        </w:tc>
        <w:tc>
          <w:tcPr>
            <w:tcW w:w="0" w:type="auto"/>
          </w:tcPr>
          <w:p w14:paraId="1BE616EA" w14:textId="77777777" w:rsidR="000C4CF8" w:rsidRPr="00F17F16" w:rsidRDefault="000C4CF8" w:rsidP="008E1938">
            <w:pPr>
              <w:pStyle w:val="Compact"/>
              <w:jc w:val="center"/>
              <w:rPr>
                <w:b/>
                <w:bCs/>
              </w:rPr>
            </w:pPr>
            <w:r w:rsidRPr="00F17F16">
              <w:rPr>
                <w:b/>
                <w:bCs/>
              </w:rPr>
              <w:t>0.733</w:t>
            </w:r>
          </w:p>
        </w:tc>
      </w:tr>
      <w:tr w:rsidR="00814CC5" w14:paraId="6D42C35C" w14:textId="77777777" w:rsidTr="00AC6C8A">
        <w:tc>
          <w:tcPr>
            <w:tcW w:w="0" w:type="auto"/>
          </w:tcPr>
          <w:p w14:paraId="5CA7547B" w14:textId="45BBFA9D" w:rsidR="00814CC5" w:rsidRPr="00AC6C8A" w:rsidRDefault="00814CC5" w:rsidP="00AC6C8A">
            <w:pPr>
              <w:pStyle w:val="Compact"/>
              <w:rPr>
                <w:i/>
                <w:iCs/>
                <w:u w:val="single"/>
                <w:rPrChange w:id="48" w:author="fonti.kar@gmail.com" w:date="2020-10-26T08:59:00Z">
                  <w:rPr>
                    <w:i/>
                    <w:iCs/>
                  </w:rPr>
                </w:rPrChange>
              </w:rPr>
              <w:pPrChange w:id="49" w:author="fonti.kar@gmail.com" w:date="2020-10-26T08:59:00Z">
                <w:pPr>
                  <w:pStyle w:val="Compact"/>
                  <w:jc w:val="center"/>
                </w:pPr>
              </w:pPrChange>
            </w:pPr>
            <w:r w:rsidRPr="00AC6C8A">
              <w:rPr>
                <w:i/>
                <w:iCs/>
                <w:u w:val="single"/>
                <w:rPrChange w:id="50" w:author="fonti.kar@gmail.com" w:date="2020-10-26T08:59:00Z">
                  <w:rPr>
                    <w:i/>
                    <w:iCs/>
                  </w:rPr>
                </w:rPrChange>
              </w:rPr>
              <w:t>Random Effects</w:t>
            </w:r>
          </w:p>
        </w:tc>
        <w:tc>
          <w:tcPr>
            <w:tcW w:w="0" w:type="auto"/>
          </w:tcPr>
          <w:p w14:paraId="1A60D5D1" w14:textId="77777777" w:rsidR="00814CC5" w:rsidRPr="00F17F16" w:rsidRDefault="00814CC5" w:rsidP="008E1938">
            <w:pPr>
              <w:pStyle w:val="Compact"/>
              <w:jc w:val="center"/>
              <w:rPr>
                <w:b/>
                <w:bCs/>
              </w:rPr>
            </w:pPr>
          </w:p>
        </w:tc>
        <w:tc>
          <w:tcPr>
            <w:tcW w:w="0" w:type="auto"/>
          </w:tcPr>
          <w:p w14:paraId="0FF77252" w14:textId="77777777" w:rsidR="00814CC5" w:rsidRPr="00F17F16" w:rsidRDefault="00814CC5" w:rsidP="008E1938">
            <w:pPr>
              <w:pStyle w:val="Compact"/>
              <w:jc w:val="center"/>
              <w:rPr>
                <w:b/>
                <w:bCs/>
              </w:rPr>
            </w:pPr>
          </w:p>
        </w:tc>
        <w:tc>
          <w:tcPr>
            <w:tcW w:w="0" w:type="auto"/>
          </w:tcPr>
          <w:p w14:paraId="22E95A87" w14:textId="77777777" w:rsidR="00814CC5" w:rsidRPr="00F17F16" w:rsidRDefault="00814CC5" w:rsidP="008E1938">
            <w:pPr>
              <w:pStyle w:val="Compact"/>
              <w:jc w:val="center"/>
              <w:rPr>
                <w:b/>
                <w:bCs/>
              </w:rPr>
            </w:pPr>
          </w:p>
        </w:tc>
      </w:tr>
      <w:tr w:rsidR="00814CC5" w14:paraId="3DE1982F" w14:textId="77777777" w:rsidTr="00AC6C8A">
        <w:tc>
          <w:tcPr>
            <w:tcW w:w="0" w:type="auto"/>
          </w:tcPr>
          <w:p w14:paraId="5D5C2B45" w14:textId="7D6800A7" w:rsidR="00814CC5" w:rsidRPr="007431E8" w:rsidRDefault="00431B8D" w:rsidP="008E1938">
            <w:pPr>
              <w:pStyle w:val="Compact"/>
            </w:pPr>
            <w:r w:rsidRPr="007431E8">
              <w:t>Lizard Identity</w:t>
            </w:r>
          </w:p>
        </w:tc>
        <w:tc>
          <w:tcPr>
            <w:tcW w:w="0" w:type="auto"/>
          </w:tcPr>
          <w:p w14:paraId="33F4EC61" w14:textId="77777777" w:rsidR="00814CC5" w:rsidRPr="00F17F16" w:rsidRDefault="00814CC5" w:rsidP="008E1938">
            <w:pPr>
              <w:pStyle w:val="Compact"/>
              <w:jc w:val="center"/>
              <w:rPr>
                <w:b/>
                <w:bCs/>
              </w:rPr>
            </w:pPr>
          </w:p>
        </w:tc>
        <w:tc>
          <w:tcPr>
            <w:tcW w:w="0" w:type="auto"/>
          </w:tcPr>
          <w:p w14:paraId="561D17CF" w14:textId="77777777" w:rsidR="00814CC5" w:rsidRPr="00F17F16" w:rsidRDefault="00814CC5" w:rsidP="008E1938">
            <w:pPr>
              <w:pStyle w:val="Compact"/>
              <w:jc w:val="center"/>
              <w:rPr>
                <w:b/>
                <w:bCs/>
              </w:rPr>
            </w:pPr>
          </w:p>
        </w:tc>
        <w:tc>
          <w:tcPr>
            <w:tcW w:w="0" w:type="auto"/>
          </w:tcPr>
          <w:p w14:paraId="3527407C" w14:textId="77777777" w:rsidR="00814CC5" w:rsidRPr="00F17F16" w:rsidRDefault="00814CC5" w:rsidP="008E1938">
            <w:pPr>
              <w:pStyle w:val="Compact"/>
              <w:jc w:val="center"/>
              <w:rPr>
                <w:b/>
                <w:bCs/>
              </w:rPr>
            </w:pPr>
          </w:p>
        </w:tc>
      </w:tr>
      <w:tr w:rsidR="000C4CF8" w14:paraId="3A4F8B0E" w14:textId="77777777" w:rsidTr="00163BDF">
        <w:tc>
          <w:tcPr>
            <w:tcW w:w="0" w:type="auto"/>
          </w:tcPr>
          <w:p w14:paraId="4664F374" w14:textId="271AA828" w:rsidR="000C4CF8" w:rsidRDefault="00884420" w:rsidP="0044450A">
            <w:pPr>
              <w:pStyle w:val="Compact"/>
              <w:jc w:val="center"/>
            </w:pPr>
            <w:r>
              <w:t>Intercept</w:t>
            </w:r>
          </w:p>
        </w:tc>
        <w:tc>
          <w:tcPr>
            <w:tcW w:w="0" w:type="auto"/>
          </w:tcPr>
          <w:p w14:paraId="29DC91F8" w14:textId="77777777" w:rsidR="000C4CF8" w:rsidRPr="00F17F16" w:rsidRDefault="000C4CF8" w:rsidP="008E1938">
            <w:pPr>
              <w:pStyle w:val="Compact"/>
              <w:jc w:val="center"/>
              <w:rPr>
                <w:b/>
                <w:bCs/>
              </w:rPr>
            </w:pPr>
            <w:r w:rsidRPr="00F17F16">
              <w:rPr>
                <w:b/>
                <w:bCs/>
              </w:rPr>
              <w:t>0.012</w:t>
            </w:r>
          </w:p>
        </w:tc>
        <w:tc>
          <w:tcPr>
            <w:tcW w:w="0" w:type="auto"/>
          </w:tcPr>
          <w:p w14:paraId="0DD88EFE" w14:textId="77777777" w:rsidR="000C4CF8" w:rsidRPr="00F17F16" w:rsidRDefault="000C4CF8" w:rsidP="008E1938">
            <w:pPr>
              <w:pStyle w:val="Compact"/>
              <w:jc w:val="center"/>
              <w:rPr>
                <w:b/>
                <w:bCs/>
              </w:rPr>
            </w:pPr>
            <w:r w:rsidRPr="00F17F16">
              <w:rPr>
                <w:b/>
                <w:bCs/>
              </w:rPr>
              <w:t>0.001</w:t>
            </w:r>
          </w:p>
        </w:tc>
        <w:tc>
          <w:tcPr>
            <w:tcW w:w="0" w:type="auto"/>
          </w:tcPr>
          <w:p w14:paraId="47F26D15" w14:textId="77777777" w:rsidR="000C4CF8" w:rsidRPr="00F17F16" w:rsidRDefault="000C4CF8" w:rsidP="008E1938">
            <w:pPr>
              <w:pStyle w:val="Compact"/>
              <w:jc w:val="center"/>
              <w:rPr>
                <w:b/>
                <w:bCs/>
              </w:rPr>
            </w:pPr>
            <w:r w:rsidRPr="00F17F16">
              <w:rPr>
                <w:b/>
                <w:bCs/>
              </w:rPr>
              <w:t>0.038</w:t>
            </w:r>
          </w:p>
        </w:tc>
      </w:tr>
      <w:tr w:rsidR="000C4CF8" w14:paraId="471373D8" w14:textId="77777777" w:rsidTr="00163BDF">
        <w:tc>
          <w:tcPr>
            <w:tcW w:w="0" w:type="auto"/>
          </w:tcPr>
          <w:p w14:paraId="18967C6B" w14:textId="26662A5C" w:rsidR="000C4CF8" w:rsidRDefault="00884420" w:rsidP="0044450A">
            <w:pPr>
              <w:pStyle w:val="Compact"/>
              <w:jc w:val="center"/>
            </w:pPr>
            <w:r>
              <w:t>Slope</w:t>
            </w:r>
          </w:p>
        </w:tc>
        <w:tc>
          <w:tcPr>
            <w:tcW w:w="0" w:type="auto"/>
          </w:tcPr>
          <w:p w14:paraId="602FD0AA" w14:textId="66D9BE20" w:rsidR="000C4CF8" w:rsidRPr="00F17F16" w:rsidRDefault="00C13C42" w:rsidP="008E1938">
            <w:pPr>
              <w:pStyle w:val="Compact"/>
              <w:jc w:val="center"/>
              <w:rPr>
                <w:b/>
                <w:bCs/>
              </w:rPr>
            </w:pPr>
            <w:ins w:id="51" w:author="fonti.kar@gmail.com" w:date="2020-10-26T08:56:00Z">
              <w:r>
                <w:rPr>
                  <w:b/>
                  <w:bCs/>
                </w:rPr>
                <w:t>4.62</w:t>
              </w:r>
            </w:ins>
            <w:ins w:id="52" w:author="fonti.kar@gmail.com" w:date="2020-10-26T08:57:00Z">
              <w:r>
                <w:rPr>
                  <w:b/>
                  <w:bCs/>
                </w:rPr>
                <w:t>4</w:t>
              </w:r>
            </w:ins>
            <w:ins w:id="53" w:author="fonti.kar@gmail.com" w:date="2020-10-26T08:56:00Z">
              <w:r>
                <w:rPr>
                  <w:b/>
                  <w:bCs/>
                </w:rPr>
                <w:t>e</w:t>
              </w:r>
              <w:r w:rsidRPr="00C13C42">
                <w:rPr>
                  <w:b/>
                  <w:bCs/>
                  <w:vertAlign w:val="superscript"/>
                  <w:rPrChange w:id="54" w:author="fonti.kar@gmail.com" w:date="2020-10-26T08:56:00Z">
                    <w:rPr>
                      <w:b/>
                      <w:bCs/>
                    </w:rPr>
                  </w:rPrChange>
                </w:rPr>
                <w:t>-6</w:t>
              </w:r>
            </w:ins>
            <w:del w:id="55" w:author="fonti.kar@gmail.com" w:date="2020-10-26T08:56:00Z">
              <w:r w:rsidR="000C4CF8" w:rsidRPr="00F17F16" w:rsidDel="00C13C42">
                <w:rPr>
                  <w:b/>
                  <w:bCs/>
                </w:rPr>
                <w:delText>0</w:delText>
              </w:r>
            </w:del>
            <w:del w:id="56" w:author="fonti.kar@gmail.com" w:date="2020-10-26T08:57:00Z">
              <w:r w:rsidR="00653858" w:rsidRPr="00F17F16" w:rsidDel="00C13C42">
                <w:rPr>
                  <w:b/>
                  <w:bCs/>
                </w:rPr>
                <w:delText>*</w:delText>
              </w:r>
            </w:del>
          </w:p>
        </w:tc>
        <w:tc>
          <w:tcPr>
            <w:tcW w:w="0" w:type="auto"/>
          </w:tcPr>
          <w:p w14:paraId="2564E1A7" w14:textId="460DE044" w:rsidR="000C4CF8" w:rsidRPr="00F17F16" w:rsidRDefault="000C4CF8" w:rsidP="008E1938">
            <w:pPr>
              <w:pStyle w:val="Compact"/>
              <w:jc w:val="center"/>
              <w:rPr>
                <w:b/>
                <w:bCs/>
              </w:rPr>
            </w:pPr>
            <w:del w:id="57" w:author="fonti.kar@gmail.com" w:date="2020-10-26T08:57:00Z">
              <w:r w:rsidRPr="00F17F16" w:rsidDel="00C13C42">
                <w:rPr>
                  <w:b/>
                  <w:bCs/>
                </w:rPr>
                <w:delText>0</w:delText>
              </w:r>
              <w:r w:rsidR="00653858" w:rsidRPr="00F17F16" w:rsidDel="00C13C42">
                <w:rPr>
                  <w:b/>
                  <w:bCs/>
                </w:rPr>
                <w:delText>*</w:delText>
              </w:r>
            </w:del>
            <w:ins w:id="58" w:author="fonti.kar@gmail.com" w:date="2020-10-26T09:41:00Z">
              <w:r w:rsidR="00C42EBF">
                <w:rPr>
                  <w:b/>
                  <w:bCs/>
                </w:rPr>
                <w:t>4.562</w:t>
              </w:r>
            </w:ins>
            <w:ins w:id="59" w:author="fonti.kar@gmail.com" w:date="2020-10-26T08:57:00Z">
              <w:r w:rsidR="00C13C42">
                <w:rPr>
                  <w:b/>
                  <w:bCs/>
                </w:rPr>
                <w:t>e</w:t>
              </w:r>
              <w:r w:rsidR="00C13C42" w:rsidRPr="00C13C42">
                <w:rPr>
                  <w:b/>
                  <w:bCs/>
                  <w:vertAlign w:val="superscript"/>
                  <w:rPrChange w:id="60" w:author="fonti.kar@gmail.com" w:date="2020-10-26T08:57:00Z">
                    <w:rPr>
                      <w:b/>
                      <w:bCs/>
                    </w:rPr>
                  </w:rPrChange>
                </w:rPr>
                <w:t>-</w:t>
              </w:r>
            </w:ins>
            <w:ins w:id="61" w:author="fonti.kar@gmail.com" w:date="2020-10-26T09:41:00Z">
              <w:r w:rsidR="00C42EBF">
                <w:rPr>
                  <w:b/>
                  <w:bCs/>
                  <w:vertAlign w:val="superscript"/>
                </w:rPr>
                <w:t>9</w:t>
              </w:r>
            </w:ins>
          </w:p>
        </w:tc>
        <w:tc>
          <w:tcPr>
            <w:tcW w:w="0" w:type="auto"/>
          </w:tcPr>
          <w:p w14:paraId="2A31799E" w14:textId="61A3665E" w:rsidR="000C4CF8" w:rsidRPr="00F17F16" w:rsidRDefault="00C13C42" w:rsidP="008E1938">
            <w:pPr>
              <w:pStyle w:val="Compact"/>
              <w:jc w:val="center"/>
              <w:rPr>
                <w:b/>
                <w:bCs/>
              </w:rPr>
            </w:pPr>
            <w:ins w:id="62" w:author="fonti.kar@gmail.com" w:date="2020-10-26T08:57:00Z">
              <w:r>
                <w:rPr>
                  <w:b/>
                  <w:bCs/>
                </w:rPr>
                <w:t>4.562e</w:t>
              </w:r>
              <w:r w:rsidRPr="00C13C42">
                <w:rPr>
                  <w:b/>
                  <w:bCs/>
                  <w:vertAlign w:val="superscript"/>
                  <w:rPrChange w:id="63" w:author="fonti.kar@gmail.com" w:date="2020-10-26T08:57:00Z">
                    <w:rPr>
                      <w:b/>
                      <w:bCs/>
                    </w:rPr>
                  </w:rPrChange>
                </w:rPr>
                <w:t>-9</w:t>
              </w:r>
            </w:ins>
            <w:del w:id="64" w:author="fonti.kar@gmail.com" w:date="2020-10-26T08:57:00Z">
              <w:r w:rsidR="000C4CF8" w:rsidRPr="00F17F16" w:rsidDel="00C13C42">
                <w:rPr>
                  <w:b/>
                  <w:bCs/>
                </w:rPr>
                <w:delText>0</w:delText>
              </w:r>
              <w:r w:rsidR="00653858" w:rsidRPr="00F17F16" w:rsidDel="00C13C42">
                <w:rPr>
                  <w:b/>
                  <w:bCs/>
                </w:rPr>
                <w:delText>*</w:delText>
              </w:r>
            </w:del>
          </w:p>
        </w:tc>
      </w:tr>
      <w:tr w:rsidR="00814CC5" w14:paraId="3B5B7FF5" w14:textId="77777777" w:rsidTr="00163BDF">
        <w:tc>
          <w:tcPr>
            <w:tcW w:w="0" w:type="auto"/>
          </w:tcPr>
          <w:p w14:paraId="50501051" w14:textId="3873DCB8" w:rsidR="00814CC5" w:rsidRDefault="00814CC5" w:rsidP="0044450A">
            <w:pPr>
              <w:pStyle w:val="Compact"/>
              <w:jc w:val="center"/>
            </w:pPr>
            <w:commentRangeStart w:id="65"/>
            <w:commentRangeStart w:id="66"/>
            <w:r>
              <w:t>C</w:t>
            </w:r>
            <w:r w:rsidR="00884420">
              <w:t>OV</w:t>
            </w:r>
            <w:r>
              <w:rPr>
                <w:vertAlign w:val="subscript"/>
              </w:rPr>
              <w:t>Intercept – Slope</w:t>
            </w:r>
            <w:commentRangeEnd w:id="65"/>
            <w:r>
              <w:rPr>
                <w:rStyle w:val="CommentReference"/>
                <w:rFonts w:asciiTheme="minorHAnsi" w:eastAsiaTheme="minorEastAsia" w:hAnsiTheme="minorHAnsi"/>
              </w:rPr>
              <w:commentReference w:id="65"/>
            </w:r>
            <w:commentRangeEnd w:id="66"/>
            <w:r w:rsidR="00884420">
              <w:rPr>
                <w:rStyle w:val="CommentReference"/>
                <w:rFonts w:asciiTheme="minorHAnsi" w:eastAsiaTheme="minorEastAsia" w:hAnsiTheme="minorHAnsi"/>
              </w:rPr>
              <w:commentReference w:id="66"/>
            </w:r>
          </w:p>
        </w:tc>
        <w:tc>
          <w:tcPr>
            <w:tcW w:w="0" w:type="auto"/>
          </w:tcPr>
          <w:p w14:paraId="2A8ECE04" w14:textId="251B1AC7" w:rsidR="00814CC5" w:rsidRPr="00F17F16" w:rsidRDefault="00814CC5" w:rsidP="00814CC5">
            <w:pPr>
              <w:pStyle w:val="Compact"/>
              <w:jc w:val="center"/>
              <w:rPr>
                <w:b/>
                <w:bCs/>
              </w:rPr>
            </w:pPr>
            <w:r>
              <w:t>-0.000115</w:t>
            </w:r>
          </w:p>
        </w:tc>
        <w:tc>
          <w:tcPr>
            <w:tcW w:w="0" w:type="auto"/>
          </w:tcPr>
          <w:p w14:paraId="43823A15" w14:textId="1BDF052F" w:rsidR="00814CC5" w:rsidRPr="00F17F16" w:rsidRDefault="00814CC5" w:rsidP="00814CC5">
            <w:pPr>
              <w:pStyle w:val="Compact"/>
              <w:jc w:val="center"/>
              <w:rPr>
                <w:b/>
                <w:bCs/>
              </w:rPr>
            </w:pPr>
            <w:r>
              <w:t>-0.000823</w:t>
            </w:r>
          </w:p>
        </w:tc>
        <w:tc>
          <w:tcPr>
            <w:tcW w:w="0" w:type="auto"/>
          </w:tcPr>
          <w:p w14:paraId="75FB0E2B" w14:textId="55D69B17" w:rsidR="00814CC5" w:rsidRPr="00F17F16" w:rsidRDefault="00814CC5" w:rsidP="00814CC5">
            <w:pPr>
              <w:pStyle w:val="Compact"/>
              <w:jc w:val="center"/>
              <w:rPr>
                <w:b/>
                <w:bCs/>
              </w:rPr>
            </w:pPr>
            <w:r>
              <w:t>6.63e-05</w:t>
            </w:r>
          </w:p>
        </w:tc>
      </w:tr>
      <w:tr w:rsidR="00814CC5" w14:paraId="4891E4E8" w14:textId="77777777" w:rsidTr="00163BDF">
        <w:tc>
          <w:tcPr>
            <w:tcW w:w="0" w:type="auto"/>
          </w:tcPr>
          <w:p w14:paraId="4048A90E" w14:textId="0CA37095" w:rsidR="00814CC5" w:rsidRPr="007431E8" w:rsidRDefault="00814CC5" w:rsidP="00814CC5">
            <w:pPr>
              <w:pStyle w:val="Compact"/>
            </w:pPr>
            <w:r w:rsidRPr="007431E8">
              <w:t>Session</w:t>
            </w:r>
          </w:p>
        </w:tc>
        <w:tc>
          <w:tcPr>
            <w:tcW w:w="0" w:type="auto"/>
          </w:tcPr>
          <w:p w14:paraId="3E8A49C4" w14:textId="7522CAA2" w:rsidR="00814CC5" w:rsidRPr="00F17F16" w:rsidRDefault="00814CC5" w:rsidP="00814CC5">
            <w:pPr>
              <w:pStyle w:val="Compact"/>
              <w:jc w:val="center"/>
              <w:rPr>
                <w:b/>
                <w:bCs/>
              </w:rPr>
            </w:pPr>
          </w:p>
        </w:tc>
        <w:tc>
          <w:tcPr>
            <w:tcW w:w="0" w:type="auto"/>
          </w:tcPr>
          <w:p w14:paraId="5A3CA936" w14:textId="52C4A621" w:rsidR="00814CC5" w:rsidRPr="00F17F16" w:rsidRDefault="00814CC5" w:rsidP="00814CC5">
            <w:pPr>
              <w:pStyle w:val="Compact"/>
              <w:jc w:val="center"/>
              <w:rPr>
                <w:b/>
                <w:bCs/>
              </w:rPr>
            </w:pPr>
          </w:p>
        </w:tc>
        <w:tc>
          <w:tcPr>
            <w:tcW w:w="0" w:type="auto"/>
          </w:tcPr>
          <w:p w14:paraId="6434619E" w14:textId="5D2634CD" w:rsidR="00814CC5" w:rsidRPr="00F17F16" w:rsidRDefault="00814CC5" w:rsidP="00814CC5">
            <w:pPr>
              <w:pStyle w:val="Compact"/>
              <w:jc w:val="center"/>
              <w:rPr>
                <w:b/>
                <w:bCs/>
              </w:rPr>
            </w:pPr>
          </w:p>
        </w:tc>
      </w:tr>
      <w:tr w:rsidR="00814CC5" w14:paraId="5CB7AC1F" w14:textId="77777777" w:rsidTr="00163BDF">
        <w:tc>
          <w:tcPr>
            <w:tcW w:w="0" w:type="auto"/>
          </w:tcPr>
          <w:p w14:paraId="72C1F626" w14:textId="7BF3CD2C" w:rsidR="00814CC5" w:rsidRDefault="00884420" w:rsidP="0044450A">
            <w:pPr>
              <w:pStyle w:val="Compact"/>
              <w:jc w:val="center"/>
            </w:pPr>
            <w:r>
              <w:t>Intercept</w:t>
            </w:r>
          </w:p>
        </w:tc>
        <w:tc>
          <w:tcPr>
            <w:tcW w:w="0" w:type="auto"/>
          </w:tcPr>
          <w:p w14:paraId="160CFD0E" w14:textId="1E9249C8" w:rsidR="00814CC5" w:rsidRPr="00F17F16" w:rsidRDefault="00814CC5" w:rsidP="00814CC5">
            <w:pPr>
              <w:pStyle w:val="Compact"/>
              <w:jc w:val="center"/>
              <w:rPr>
                <w:b/>
                <w:bCs/>
              </w:rPr>
            </w:pPr>
            <w:r w:rsidRPr="00F17F16">
              <w:rPr>
                <w:b/>
                <w:bCs/>
              </w:rPr>
              <w:t>0.01</w:t>
            </w:r>
          </w:p>
        </w:tc>
        <w:tc>
          <w:tcPr>
            <w:tcW w:w="0" w:type="auto"/>
          </w:tcPr>
          <w:p w14:paraId="0B54AF45" w14:textId="6D253613" w:rsidR="00814CC5" w:rsidRPr="00F17F16" w:rsidRDefault="00814CC5" w:rsidP="00814CC5">
            <w:pPr>
              <w:pStyle w:val="Compact"/>
              <w:jc w:val="center"/>
              <w:rPr>
                <w:b/>
                <w:bCs/>
              </w:rPr>
            </w:pPr>
            <w:r w:rsidRPr="00F17F16">
              <w:rPr>
                <w:b/>
                <w:bCs/>
              </w:rPr>
              <w:t>0.003</w:t>
            </w:r>
          </w:p>
        </w:tc>
        <w:tc>
          <w:tcPr>
            <w:tcW w:w="0" w:type="auto"/>
          </w:tcPr>
          <w:p w14:paraId="4AD4B1D9" w14:textId="47986E7D" w:rsidR="00814CC5" w:rsidRPr="00F17F16" w:rsidRDefault="00814CC5" w:rsidP="00814CC5">
            <w:pPr>
              <w:pStyle w:val="Compact"/>
              <w:jc w:val="center"/>
              <w:rPr>
                <w:b/>
                <w:bCs/>
              </w:rPr>
            </w:pPr>
            <w:r w:rsidRPr="00F17F16">
              <w:rPr>
                <w:b/>
                <w:bCs/>
              </w:rPr>
              <w:t>0.029</w:t>
            </w:r>
          </w:p>
        </w:tc>
      </w:tr>
      <w:tr w:rsidR="00814CC5" w14:paraId="1FB687F3" w14:textId="77777777" w:rsidTr="00163BDF">
        <w:tc>
          <w:tcPr>
            <w:tcW w:w="0" w:type="auto"/>
          </w:tcPr>
          <w:p w14:paraId="5D523846" w14:textId="3B575C57" w:rsidR="00814CC5" w:rsidRPr="007431E8" w:rsidRDefault="00814CC5" w:rsidP="0044450A">
            <w:pPr>
              <w:pStyle w:val="Compact"/>
            </w:pPr>
            <w:r w:rsidRPr="007431E8">
              <w:t>Measurement Error</w:t>
            </w:r>
          </w:p>
        </w:tc>
        <w:tc>
          <w:tcPr>
            <w:tcW w:w="0" w:type="auto"/>
          </w:tcPr>
          <w:p w14:paraId="3645CFCA" w14:textId="77777777" w:rsidR="00814CC5" w:rsidRPr="00F17F16" w:rsidRDefault="00814CC5" w:rsidP="00814CC5">
            <w:pPr>
              <w:pStyle w:val="Compact"/>
              <w:jc w:val="center"/>
              <w:rPr>
                <w:b/>
                <w:bCs/>
              </w:rPr>
            </w:pPr>
          </w:p>
        </w:tc>
        <w:tc>
          <w:tcPr>
            <w:tcW w:w="0" w:type="auto"/>
          </w:tcPr>
          <w:p w14:paraId="2F41439D" w14:textId="77777777" w:rsidR="00814CC5" w:rsidRPr="00F17F16" w:rsidRDefault="00814CC5" w:rsidP="00814CC5">
            <w:pPr>
              <w:pStyle w:val="Compact"/>
              <w:jc w:val="center"/>
              <w:rPr>
                <w:b/>
                <w:bCs/>
              </w:rPr>
            </w:pPr>
          </w:p>
        </w:tc>
        <w:tc>
          <w:tcPr>
            <w:tcW w:w="0" w:type="auto"/>
          </w:tcPr>
          <w:p w14:paraId="75CB9F98" w14:textId="77777777" w:rsidR="00814CC5" w:rsidRPr="00F17F16" w:rsidRDefault="00814CC5" w:rsidP="00814CC5">
            <w:pPr>
              <w:pStyle w:val="Compact"/>
              <w:jc w:val="center"/>
              <w:rPr>
                <w:b/>
                <w:bCs/>
              </w:rPr>
            </w:pPr>
          </w:p>
        </w:tc>
      </w:tr>
      <w:tr w:rsidR="00814CC5" w14:paraId="45E31FD9" w14:textId="77777777" w:rsidTr="00163BDF">
        <w:tc>
          <w:tcPr>
            <w:tcW w:w="0" w:type="auto"/>
          </w:tcPr>
          <w:p w14:paraId="67AC66AD" w14:textId="2926A379" w:rsidR="00814CC5" w:rsidRDefault="00431B8D" w:rsidP="0044450A">
            <w:pPr>
              <w:pStyle w:val="Compact"/>
              <w:jc w:val="center"/>
            </w:pPr>
            <w:r>
              <w:t>Intercept</w:t>
            </w:r>
          </w:p>
        </w:tc>
        <w:tc>
          <w:tcPr>
            <w:tcW w:w="0" w:type="auto"/>
          </w:tcPr>
          <w:p w14:paraId="5BEBE53F" w14:textId="76FC6EA5" w:rsidR="00814CC5" w:rsidRPr="00F17F16" w:rsidRDefault="00814CC5" w:rsidP="00814CC5">
            <w:pPr>
              <w:pStyle w:val="Compact"/>
              <w:jc w:val="center"/>
              <w:rPr>
                <w:b/>
                <w:bCs/>
              </w:rPr>
            </w:pPr>
            <w:r w:rsidRPr="00F17F16">
              <w:rPr>
                <w:b/>
                <w:bCs/>
              </w:rPr>
              <w:t>0.044</w:t>
            </w:r>
          </w:p>
        </w:tc>
        <w:tc>
          <w:tcPr>
            <w:tcW w:w="0" w:type="auto"/>
          </w:tcPr>
          <w:p w14:paraId="03C67908" w14:textId="4D2D9FCF" w:rsidR="00814CC5" w:rsidRPr="00F17F16" w:rsidRDefault="00814CC5" w:rsidP="00814CC5">
            <w:pPr>
              <w:pStyle w:val="Compact"/>
              <w:jc w:val="center"/>
              <w:rPr>
                <w:b/>
                <w:bCs/>
              </w:rPr>
            </w:pPr>
            <w:r w:rsidRPr="00F17F16">
              <w:rPr>
                <w:b/>
                <w:bCs/>
              </w:rPr>
              <w:t>0.04</w:t>
            </w:r>
          </w:p>
        </w:tc>
        <w:tc>
          <w:tcPr>
            <w:tcW w:w="0" w:type="auto"/>
          </w:tcPr>
          <w:p w14:paraId="701DE4E5" w14:textId="6A58A961" w:rsidR="00814CC5" w:rsidRPr="00F17F16" w:rsidRDefault="00814CC5" w:rsidP="00814CC5">
            <w:pPr>
              <w:pStyle w:val="Compact"/>
              <w:jc w:val="center"/>
              <w:rPr>
                <w:b/>
                <w:bCs/>
              </w:rPr>
            </w:pPr>
            <w:r w:rsidRPr="00F17F16">
              <w:rPr>
                <w:b/>
                <w:bCs/>
              </w:rPr>
              <w:t>0.049</w:t>
            </w:r>
          </w:p>
        </w:tc>
      </w:tr>
      <w:tr w:rsidR="00814CC5" w14:paraId="605E4588" w14:textId="77777777" w:rsidTr="0044450A">
        <w:tc>
          <w:tcPr>
            <w:tcW w:w="0" w:type="auto"/>
          </w:tcPr>
          <w:p w14:paraId="6089058B" w14:textId="02F89FBE" w:rsidR="00814CC5" w:rsidRDefault="00814CC5" w:rsidP="00814CC5">
            <w:pPr>
              <w:pStyle w:val="Compact"/>
            </w:pPr>
            <w:r>
              <w:t>Residual</w:t>
            </w:r>
            <w:r w:rsidR="0044450A">
              <w:t>s</w:t>
            </w:r>
          </w:p>
        </w:tc>
        <w:tc>
          <w:tcPr>
            <w:tcW w:w="0" w:type="auto"/>
          </w:tcPr>
          <w:p w14:paraId="03A69BE3" w14:textId="77777777" w:rsidR="00814CC5" w:rsidRPr="00F17F16" w:rsidRDefault="00814CC5" w:rsidP="00814CC5">
            <w:pPr>
              <w:pStyle w:val="Compact"/>
              <w:jc w:val="center"/>
              <w:rPr>
                <w:b/>
                <w:bCs/>
              </w:rPr>
            </w:pPr>
            <w:r w:rsidRPr="00F17F16">
              <w:rPr>
                <w:b/>
                <w:bCs/>
              </w:rPr>
              <w:t>0.041</w:t>
            </w:r>
          </w:p>
        </w:tc>
        <w:tc>
          <w:tcPr>
            <w:tcW w:w="0" w:type="auto"/>
          </w:tcPr>
          <w:p w14:paraId="29B706A4" w14:textId="77777777" w:rsidR="00814CC5" w:rsidRPr="00F17F16" w:rsidRDefault="00814CC5" w:rsidP="00814CC5">
            <w:pPr>
              <w:pStyle w:val="Compact"/>
              <w:jc w:val="center"/>
              <w:rPr>
                <w:b/>
                <w:bCs/>
              </w:rPr>
            </w:pPr>
            <w:r w:rsidRPr="00F17F16">
              <w:rPr>
                <w:b/>
                <w:bCs/>
              </w:rPr>
              <w:t>0.038</w:t>
            </w:r>
          </w:p>
        </w:tc>
        <w:tc>
          <w:tcPr>
            <w:tcW w:w="0" w:type="auto"/>
          </w:tcPr>
          <w:p w14:paraId="6D869DBD" w14:textId="77777777" w:rsidR="00814CC5" w:rsidRPr="00F17F16" w:rsidRDefault="00814CC5" w:rsidP="00814CC5">
            <w:pPr>
              <w:pStyle w:val="Compact"/>
              <w:jc w:val="center"/>
              <w:rPr>
                <w:b/>
                <w:bCs/>
              </w:rPr>
            </w:pPr>
            <w:r w:rsidRPr="00F17F16">
              <w:rPr>
                <w:b/>
                <w:bCs/>
              </w:rPr>
              <w:t>0.043</w:t>
            </w:r>
          </w:p>
        </w:tc>
      </w:tr>
    </w:tbl>
    <w:p w14:paraId="100DEA1B" w14:textId="1E087BD1" w:rsidR="00EB0244" w:rsidRDefault="00EB0244" w:rsidP="008E1938"/>
    <w:p w14:paraId="6FB2F7DA" w14:textId="219F03CC" w:rsidR="0075005B" w:rsidRDefault="00450147" w:rsidP="008E1938">
      <w:pPr>
        <w:ind w:firstLine="720"/>
      </w:pPr>
      <w:r>
        <w:rPr>
          <w:noProof/>
        </w:rPr>
        <w:drawing>
          <wp:anchor distT="0" distB="0" distL="114300" distR="114300" simplePos="0" relativeHeight="251659264" behindDoc="0" locked="0" layoutInCell="1" allowOverlap="1" wp14:anchorId="4CF59853" wp14:editId="481C15E2">
            <wp:simplePos x="0" y="0"/>
            <wp:positionH relativeFrom="column">
              <wp:posOffset>254150</wp:posOffset>
            </wp:positionH>
            <wp:positionV relativeFrom="paragraph">
              <wp:posOffset>241835</wp:posOffset>
            </wp:positionV>
            <wp:extent cx="4921250" cy="3369310"/>
            <wp:effectExtent l="0" t="0" r="6350" b="0"/>
            <wp:wrapTopAndBottom/>
            <wp:docPr id="2" name="Picture" descr="A picture containing table, group&#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descr="A picture containing table, group&#10;&#10;Description automatically generated"/>
                    <pic:cNvPicPr>
                      <a:picLocks noChangeAspect="1" noChangeArrowheads="1"/>
                    </pic:cNvPicPr>
                  </pic:nvPicPr>
                  <pic:blipFill>
                    <a:blip r:embed="rId13"/>
                    <a:stretch>
                      <a:fillRect/>
                    </a:stretch>
                  </pic:blipFill>
                  <pic:spPr bwMode="auto">
                    <a:xfrm>
                      <a:off x="0" y="0"/>
                      <a:ext cx="4921250" cy="3369310"/>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r w:rsidR="003543A7" w:rsidRPr="00CA12E0">
        <w:t xml:space="preserve"> </w:t>
      </w:r>
    </w:p>
    <w:p w14:paraId="4B7496B6" w14:textId="71BE03A7" w:rsidR="003543A7" w:rsidDel="00553A3B" w:rsidRDefault="003543A7" w:rsidP="008E1938">
      <w:pPr>
        <w:rPr>
          <w:del w:id="67" w:author="fonti.kar@gmail.com" w:date="2020-10-23T16:27:00Z"/>
        </w:rPr>
      </w:pPr>
    </w:p>
    <w:p w14:paraId="193C5A2B" w14:textId="77777777" w:rsidR="00294E1F" w:rsidRPr="003543A7" w:rsidDel="00553A3B" w:rsidRDefault="00294E1F" w:rsidP="008E1938">
      <w:pPr>
        <w:rPr>
          <w:del w:id="68" w:author="fonti.kar@gmail.com" w:date="2020-10-23T16:27:00Z"/>
        </w:rPr>
      </w:pPr>
    </w:p>
    <w:p w14:paraId="52C68EE5" w14:textId="4AAE300F" w:rsidR="003543A7" w:rsidRPr="00F405CD" w:rsidDel="00DE5668" w:rsidRDefault="003543A7" w:rsidP="008E1938">
      <w:pPr>
        <w:rPr>
          <w:del w:id="69" w:author="Daniel Noble" w:date="2020-10-16T13:06:00Z"/>
        </w:rPr>
      </w:pPr>
      <w:r w:rsidRPr="00332816">
        <w:rPr>
          <w:b/>
          <w:bCs/>
        </w:rPr>
        <w:t xml:space="preserve">Figure </w:t>
      </w:r>
      <w:r>
        <w:rPr>
          <w:b/>
          <w:bCs/>
        </w:rPr>
        <w:t>2</w:t>
      </w:r>
      <w:r w:rsidRPr="00332816">
        <w:rPr>
          <w:b/>
          <w:bCs/>
        </w:rPr>
        <w:t>.</w:t>
      </w:r>
      <w:r>
        <w:rPr>
          <w:b/>
          <w:bCs/>
        </w:rPr>
        <w:t xml:space="preserve"> </w:t>
      </w:r>
      <w:r w:rsidR="004F3B7A">
        <w:t>Adjusted repeatability for average metabolic rate</w:t>
      </w:r>
      <w:r>
        <w:t xml:space="preserve"> for the ‘cold’ developmental temperature group (blue</w:t>
      </w:r>
      <w:r w:rsidR="00AC0097">
        <w:t>, n</w:t>
      </w:r>
      <w:r w:rsidR="00AC0097" w:rsidRPr="00EC5CC3">
        <w:rPr>
          <w:vertAlign w:val="subscript"/>
        </w:rPr>
        <w:t>lizards</w:t>
      </w:r>
      <w:r w:rsidR="00AC0097">
        <w:t xml:space="preserve"> = 26</w:t>
      </w:r>
      <w:r>
        <w:t>) and the ‘</w:t>
      </w:r>
      <w:commentRangeStart w:id="70"/>
      <w:r>
        <w:t>hot’ developmental temperature group (red</w:t>
      </w:r>
      <w:r w:rsidR="00AC0097">
        <w:t>, n</w:t>
      </w:r>
      <w:r w:rsidR="00AC0097" w:rsidRPr="00EC5CC3">
        <w:rPr>
          <w:vertAlign w:val="subscript"/>
        </w:rPr>
        <w:t>lizards</w:t>
      </w:r>
      <w:r w:rsidR="00AC0097">
        <w:t xml:space="preserve"> = 25</w:t>
      </w:r>
      <w:r w:rsidR="004F3B7A">
        <w:t>).</w:t>
      </w:r>
      <w:r w:rsidR="00796501">
        <w:t xml:space="preserve"> </w:t>
      </w:r>
      <w:r w:rsidR="008552FD">
        <w:t xml:space="preserve">Estimates were calculated from an imputation model. </w:t>
      </w:r>
      <w:r>
        <w:t>There were no significant difference</w:t>
      </w:r>
      <w:r w:rsidR="0071088E">
        <w:t>s</w:t>
      </w:r>
      <w:r>
        <w:t xml:space="preserve"> among treatment in </w:t>
      </w:r>
      <w:r w:rsidR="00796501">
        <w:t xml:space="preserve">repeatability estimates </w:t>
      </w:r>
      <w:r>
        <w:t xml:space="preserve">(see Table </w:t>
      </w:r>
      <w:r w:rsidR="00751DC8">
        <w:t>2</w:t>
      </w:r>
      <w:r>
        <w:t xml:space="preserve">). </w:t>
      </w:r>
      <w:commentRangeEnd w:id="70"/>
      <w:r w:rsidR="00D91049">
        <w:rPr>
          <w:rStyle w:val="CommentReference"/>
          <w:rFonts w:asciiTheme="minorHAnsi" w:hAnsiTheme="minorHAnsi"/>
          <w:lang w:val="en-US"/>
        </w:rPr>
        <w:commentReference w:id="70"/>
      </w:r>
      <w:r w:rsidR="005B745F">
        <w:t>There were no significant differences in r</w:t>
      </w:r>
      <w:r w:rsidR="0071088E">
        <w:t>epeatability</w:t>
      </w:r>
      <w:r w:rsidR="00450147">
        <w:t xml:space="preserve"> at any temperatures</w:t>
      </w:r>
      <w:r w:rsidR="0071088E">
        <w:t xml:space="preserve"> </w:t>
      </w:r>
      <w:r w:rsidR="00450147">
        <w:t>among</w:t>
      </w:r>
      <w:r w:rsidR="005B745F">
        <w:t xml:space="preserve"> treatment</w:t>
      </w:r>
      <w:r w:rsidR="00450147">
        <w:t xml:space="preserve"> groups</w:t>
      </w:r>
      <w:r w:rsidR="00C42EBF">
        <w:t xml:space="preserve"> (Table S5)</w:t>
      </w:r>
      <w:r w:rsidR="0071088E">
        <w:t xml:space="preserve">. </w:t>
      </w:r>
      <w:commentRangeStart w:id="71"/>
      <w:commentRangeStart w:id="72"/>
      <w:r w:rsidR="0071088E">
        <w:t>Error bars represent 95% credible intervals.</w:t>
      </w:r>
      <w:commentRangeEnd w:id="71"/>
      <w:r w:rsidR="00D91049">
        <w:rPr>
          <w:rStyle w:val="CommentReference"/>
          <w:rFonts w:asciiTheme="minorHAnsi" w:hAnsiTheme="minorHAnsi"/>
          <w:lang w:val="en-US"/>
        </w:rPr>
        <w:commentReference w:id="71"/>
      </w:r>
      <w:commentRangeEnd w:id="72"/>
      <w:r w:rsidR="00C242FD">
        <w:rPr>
          <w:rStyle w:val="CommentReference"/>
          <w:rFonts w:asciiTheme="minorHAnsi" w:hAnsiTheme="minorHAnsi"/>
          <w:lang w:val="en-US"/>
        </w:rPr>
        <w:commentReference w:id="72"/>
      </w:r>
    </w:p>
    <w:p w14:paraId="0B40AE8A" w14:textId="77777777" w:rsidR="003543A7" w:rsidRDefault="003543A7" w:rsidP="00C242FD"/>
    <w:p w14:paraId="2D8FD910" w14:textId="77777777" w:rsidR="00852F77" w:rsidRDefault="00852F77">
      <w:pPr>
        <w:pPrChange w:id="73" w:author="fonti.kar@gmail.com" w:date="2020-10-21T13:57:00Z">
          <w:pPr>
            <w:ind w:firstLine="720"/>
          </w:pPr>
        </w:pPrChange>
      </w:pPr>
    </w:p>
    <w:p w14:paraId="663799E9" w14:textId="1BEEEC49" w:rsidR="00FB1BF2" w:rsidRPr="00852F77" w:rsidDel="001E1827" w:rsidRDefault="00FB1BF2" w:rsidP="008E1938">
      <w:pPr>
        <w:pStyle w:val="TableCaption"/>
        <w:rPr>
          <w:del w:id="74" w:author="Daniel Noble" w:date="2020-10-16T09:06:00Z"/>
          <w:rFonts w:ascii="Times New Roman" w:hAnsi="Times New Roman" w:cs="Times New Roman"/>
          <w:i w:val="0"/>
          <w:iCs/>
        </w:rPr>
      </w:pPr>
      <w:del w:id="75" w:author="Daniel Noble" w:date="2020-10-16T09:06:00Z">
        <w:r w:rsidRPr="00852F77" w:rsidDel="001E1827">
          <w:rPr>
            <w:rFonts w:ascii="Times New Roman" w:hAnsi="Times New Roman" w:cs="Times New Roman"/>
            <w:b/>
            <w:bCs/>
            <w:i w:val="0"/>
            <w:iCs/>
          </w:rPr>
          <w:delText>Table 2</w:delText>
        </w:r>
        <w:r w:rsidRPr="00852F77" w:rsidDel="001E1827">
          <w:rPr>
            <w:rFonts w:ascii="Times New Roman" w:hAnsi="Times New Roman" w:cs="Times New Roman"/>
            <w:i w:val="0"/>
            <w:iCs/>
          </w:rPr>
          <w:delText xml:space="preserve"> </w:delText>
        </w:r>
        <w:r w:rsidR="008D6504" w:rsidRPr="00852F77" w:rsidDel="001E1827">
          <w:rPr>
            <w:rFonts w:ascii="Times New Roman" w:hAnsi="Times New Roman" w:cs="Times New Roman"/>
            <w:i w:val="0"/>
            <w:iCs/>
          </w:rPr>
          <w:delText>Temperature</w:delText>
        </w:r>
        <w:r w:rsidRPr="00852F77" w:rsidDel="001E1827">
          <w:rPr>
            <w:rFonts w:ascii="Times New Roman" w:hAnsi="Times New Roman" w:cs="Times New Roman"/>
            <w:i w:val="0"/>
            <w:iCs/>
          </w:rPr>
          <w:delText xml:space="preserve"> specific, adjusted repeatability estimates of log transformed metabolic rate for lizards from two developmental temperatures (n</w:delText>
        </w:r>
        <w:r w:rsidRPr="008D6504" w:rsidDel="001E1827">
          <w:rPr>
            <w:rFonts w:ascii="Times New Roman" w:hAnsi="Times New Roman" w:cs="Times New Roman"/>
            <w:i w:val="0"/>
            <w:iCs/>
            <w:vertAlign w:val="subscript"/>
          </w:rPr>
          <w:delText>hot</w:delText>
        </w:r>
        <w:r w:rsidRPr="00852F77" w:rsidDel="001E1827">
          <w:rPr>
            <w:rFonts w:ascii="Times New Roman" w:hAnsi="Times New Roman" w:cs="Times New Roman"/>
            <w:i w:val="0"/>
            <w:iCs/>
          </w:rPr>
          <w:delText xml:space="preserve"> = 25, n</w:delText>
        </w:r>
        <w:r w:rsidRPr="008D6504" w:rsidDel="001E1827">
          <w:rPr>
            <w:rFonts w:ascii="Times New Roman" w:hAnsi="Times New Roman" w:cs="Times New Roman"/>
            <w:i w:val="0"/>
            <w:iCs/>
            <w:vertAlign w:val="subscript"/>
          </w:rPr>
          <w:delText>cold</w:delText>
        </w:r>
        <w:r w:rsidRPr="00852F77" w:rsidDel="001E1827">
          <w:rPr>
            <w:rFonts w:ascii="Times New Roman" w:hAnsi="Times New Roman" w:cs="Times New Roman"/>
            <w:i w:val="0"/>
            <w:iCs/>
          </w:rPr>
          <w:delText xml:space="preserve"> = 26). These values were estimated from an imputation analysis, n</w:delText>
        </w:r>
        <w:r w:rsidRPr="008D6504" w:rsidDel="001E1827">
          <w:rPr>
            <w:rFonts w:ascii="Times New Roman" w:hAnsi="Times New Roman" w:cs="Times New Roman"/>
            <w:i w:val="0"/>
            <w:iCs/>
            <w:vertAlign w:val="subscript"/>
          </w:rPr>
          <w:delText>obs</w:delText>
        </w:r>
        <w:r w:rsidRPr="00852F77" w:rsidDel="001E1827">
          <w:rPr>
            <w:rFonts w:ascii="Times New Roman" w:hAnsi="Times New Roman" w:cs="Times New Roman"/>
            <w:i w:val="0"/>
            <w:iCs/>
          </w:rPr>
          <w:delText xml:space="preserve"> = 6000</w:delText>
        </w:r>
        <w:r w:rsidR="008D6504" w:rsidDel="001E1827">
          <w:rPr>
            <w:rFonts w:ascii="Times New Roman" w:hAnsi="Times New Roman" w:cs="Times New Roman"/>
            <w:i w:val="0"/>
            <w:iCs/>
          </w:rPr>
          <w:delText>.</w:delText>
        </w:r>
        <w:r w:rsidR="00B90FED" w:rsidDel="001E1827">
          <w:rPr>
            <w:rFonts w:ascii="Times New Roman" w:hAnsi="Times New Roman" w:cs="Times New Roman"/>
            <w:i w:val="0"/>
            <w:iCs/>
          </w:rPr>
          <w:delText xml:space="preserve"> Bolded values are significantly different from zero</w:delText>
        </w:r>
      </w:del>
    </w:p>
    <w:tbl>
      <w:tblPr>
        <w:tblStyle w:val="Table"/>
        <w:tblW w:w="4551" w:type="pct"/>
        <w:tblLook w:val="07E0" w:firstRow="1" w:lastRow="1" w:firstColumn="1" w:lastColumn="1" w:noHBand="1" w:noVBand="1"/>
        <w:tblCaption w:val="Table 2 Temeprature specific, adjusted repeatability estimates of log transformed metabolic rate for lizards from two developmental temperatures (n_hot = 25, n_cold = 26). These values were estimated from an imputation analysis, n_obs = 6000"/>
      </w:tblPr>
      <w:tblGrid>
        <w:gridCol w:w="1442"/>
        <w:gridCol w:w="1496"/>
        <w:gridCol w:w="843"/>
        <w:gridCol w:w="816"/>
        <w:gridCol w:w="1496"/>
        <w:gridCol w:w="843"/>
        <w:gridCol w:w="816"/>
        <w:tblGridChange w:id="76">
          <w:tblGrid>
            <w:gridCol w:w="1442"/>
            <w:gridCol w:w="1496"/>
            <w:gridCol w:w="843"/>
            <w:gridCol w:w="816"/>
            <w:gridCol w:w="1496"/>
            <w:gridCol w:w="843"/>
            <w:gridCol w:w="816"/>
          </w:tblGrid>
        </w:tblGridChange>
      </w:tblGrid>
      <w:tr w:rsidR="008D6504" w:rsidDel="001E1827" w14:paraId="3BA37569" w14:textId="624B809A" w:rsidTr="00294E1F">
        <w:trPr>
          <w:del w:id="77" w:author="Daniel Noble" w:date="2020-10-16T09:06:00Z"/>
        </w:trPr>
        <w:tc>
          <w:tcPr>
            <w:tcW w:w="0" w:type="auto"/>
            <w:gridSpan w:val="4"/>
            <w:tcBorders>
              <w:bottom w:val="single" w:sz="0" w:space="0" w:color="auto"/>
            </w:tcBorders>
            <w:vAlign w:val="bottom"/>
          </w:tcPr>
          <w:p w14:paraId="081159A9" w14:textId="68B589DE" w:rsidR="008D6504" w:rsidDel="001E1827" w:rsidRDefault="008D6504" w:rsidP="008E1938">
            <w:pPr>
              <w:pStyle w:val="Compact"/>
              <w:jc w:val="center"/>
              <w:rPr>
                <w:del w:id="78" w:author="Daniel Noble" w:date="2020-10-16T09:06:00Z"/>
              </w:rPr>
            </w:pPr>
            <w:del w:id="79" w:author="Daniel Noble" w:date="2020-10-16T09:06:00Z">
              <w:r w:rsidDel="001E1827">
                <w:delText xml:space="preserve">Cold development temperature </w:delText>
              </w:r>
            </w:del>
          </w:p>
          <w:p w14:paraId="5A039387" w14:textId="47891E01" w:rsidR="008D6504" w:rsidDel="001E1827" w:rsidRDefault="008D6504" w:rsidP="008E1938">
            <w:pPr>
              <w:pStyle w:val="Compact"/>
              <w:jc w:val="center"/>
              <w:rPr>
                <w:del w:id="80" w:author="Daniel Noble" w:date="2020-10-16T09:06:00Z"/>
              </w:rPr>
            </w:pPr>
            <w:del w:id="81" w:author="Daniel Noble" w:date="2020-10-16T09:06:00Z">
              <w:r w:rsidDel="001E1827">
                <w:delText>n = 26</w:delText>
              </w:r>
            </w:del>
          </w:p>
        </w:tc>
        <w:tc>
          <w:tcPr>
            <w:tcW w:w="0" w:type="auto"/>
            <w:gridSpan w:val="3"/>
            <w:tcBorders>
              <w:bottom w:val="single" w:sz="0" w:space="0" w:color="auto"/>
            </w:tcBorders>
            <w:vAlign w:val="bottom"/>
          </w:tcPr>
          <w:p w14:paraId="260E6484" w14:textId="24430E93" w:rsidR="008D6504" w:rsidDel="001E1827" w:rsidRDefault="008D6504" w:rsidP="008E1938">
            <w:pPr>
              <w:pStyle w:val="Compact"/>
              <w:jc w:val="center"/>
              <w:rPr>
                <w:del w:id="82" w:author="Daniel Noble" w:date="2020-10-16T09:06:00Z"/>
              </w:rPr>
            </w:pPr>
            <w:del w:id="83" w:author="Daniel Noble" w:date="2020-10-16T09:06:00Z">
              <w:r w:rsidDel="001E1827">
                <w:delText xml:space="preserve">Hot development temperature </w:delText>
              </w:r>
            </w:del>
          </w:p>
          <w:p w14:paraId="5948098E" w14:textId="0C3B8434" w:rsidR="008D6504" w:rsidDel="001E1827" w:rsidRDefault="008D6504" w:rsidP="008E1938">
            <w:pPr>
              <w:pStyle w:val="Compact"/>
              <w:jc w:val="center"/>
              <w:rPr>
                <w:del w:id="84" w:author="Daniel Noble" w:date="2020-10-16T09:06:00Z"/>
              </w:rPr>
            </w:pPr>
            <w:del w:id="85" w:author="Daniel Noble" w:date="2020-10-16T09:06:00Z">
              <w:r w:rsidDel="001E1827">
                <w:delText>n = 25</w:delText>
              </w:r>
            </w:del>
          </w:p>
        </w:tc>
      </w:tr>
      <w:tr w:rsidR="008D6504" w:rsidDel="001E1827" w14:paraId="264D864A" w14:textId="755CA91E" w:rsidTr="00294E1F">
        <w:trPr>
          <w:del w:id="86" w:author="Daniel Noble" w:date="2020-10-16T09:06:00Z"/>
        </w:trPr>
        <w:tc>
          <w:tcPr>
            <w:tcW w:w="0" w:type="auto"/>
            <w:tcBorders>
              <w:bottom w:val="single" w:sz="0" w:space="0" w:color="auto"/>
            </w:tcBorders>
            <w:vAlign w:val="bottom"/>
          </w:tcPr>
          <w:p w14:paraId="0BC2926C" w14:textId="1AFB8641" w:rsidR="008D6504" w:rsidDel="001E1827" w:rsidRDefault="008D6504" w:rsidP="008E1938">
            <w:pPr>
              <w:pStyle w:val="Compact"/>
              <w:jc w:val="center"/>
              <w:rPr>
                <w:del w:id="87" w:author="Daniel Noble" w:date="2020-10-16T09:06:00Z"/>
              </w:rPr>
            </w:pPr>
            <w:del w:id="88" w:author="Daniel Noble" w:date="2020-10-16T09:06:00Z">
              <w:r w:rsidDel="001E1827">
                <w:delText>Temperature</w:delText>
              </w:r>
            </w:del>
          </w:p>
        </w:tc>
        <w:tc>
          <w:tcPr>
            <w:tcW w:w="0" w:type="auto"/>
            <w:tcBorders>
              <w:bottom w:val="single" w:sz="0" w:space="0" w:color="auto"/>
            </w:tcBorders>
            <w:vAlign w:val="bottom"/>
          </w:tcPr>
          <w:p w14:paraId="4277EAE9" w14:textId="250DE882" w:rsidR="008D6504" w:rsidDel="001E1827" w:rsidRDefault="008D6504" w:rsidP="008E1938">
            <w:pPr>
              <w:pStyle w:val="Compact"/>
              <w:jc w:val="center"/>
              <w:rPr>
                <w:del w:id="89" w:author="Daniel Noble" w:date="2020-10-16T09:06:00Z"/>
              </w:rPr>
            </w:pPr>
            <w:del w:id="90" w:author="Daniel Noble" w:date="2020-10-16T09:06:00Z">
              <w:r w:rsidDel="001E1827">
                <w:delText>Repeatability</w:delText>
              </w:r>
            </w:del>
          </w:p>
        </w:tc>
        <w:tc>
          <w:tcPr>
            <w:tcW w:w="0" w:type="auto"/>
            <w:tcBorders>
              <w:bottom w:val="single" w:sz="0" w:space="0" w:color="auto"/>
            </w:tcBorders>
            <w:vAlign w:val="bottom"/>
          </w:tcPr>
          <w:p w14:paraId="0D7BD6E5" w14:textId="3488BEE7" w:rsidR="008D6504" w:rsidDel="001E1827" w:rsidRDefault="008D6504" w:rsidP="008E1938">
            <w:pPr>
              <w:pStyle w:val="Compact"/>
              <w:jc w:val="center"/>
              <w:rPr>
                <w:del w:id="91" w:author="Daniel Noble" w:date="2020-10-16T09:06:00Z"/>
              </w:rPr>
            </w:pPr>
            <w:del w:id="92" w:author="Daniel Noble" w:date="2020-10-16T09:06:00Z">
              <w:r w:rsidDel="001E1827">
                <w:delText>Lower</w:delText>
              </w:r>
            </w:del>
          </w:p>
        </w:tc>
        <w:tc>
          <w:tcPr>
            <w:tcW w:w="0" w:type="auto"/>
            <w:tcBorders>
              <w:bottom w:val="single" w:sz="0" w:space="0" w:color="auto"/>
            </w:tcBorders>
            <w:vAlign w:val="bottom"/>
          </w:tcPr>
          <w:p w14:paraId="62EFD865" w14:textId="7C874F37" w:rsidR="008D6504" w:rsidDel="001E1827" w:rsidRDefault="008D6504" w:rsidP="008E1938">
            <w:pPr>
              <w:pStyle w:val="Compact"/>
              <w:jc w:val="center"/>
              <w:rPr>
                <w:del w:id="93" w:author="Daniel Noble" w:date="2020-10-16T09:06:00Z"/>
              </w:rPr>
            </w:pPr>
            <w:del w:id="94" w:author="Daniel Noble" w:date="2020-10-16T09:06:00Z">
              <w:r w:rsidDel="001E1827">
                <w:delText>Upper</w:delText>
              </w:r>
            </w:del>
          </w:p>
        </w:tc>
        <w:tc>
          <w:tcPr>
            <w:tcW w:w="0" w:type="auto"/>
            <w:tcBorders>
              <w:bottom w:val="single" w:sz="0" w:space="0" w:color="auto"/>
            </w:tcBorders>
            <w:vAlign w:val="bottom"/>
          </w:tcPr>
          <w:p w14:paraId="23719D8F" w14:textId="33E5FCF6" w:rsidR="008D6504" w:rsidDel="001E1827" w:rsidRDefault="008D6504" w:rsidP="008E1938">
            <w:pPr>
              <w:pStyle w:val="Compact"/>
              <w:jc w:val="center"/>
              <w:rPr>
                <w:del w:id="95" w:author="Daniel Noble" w:date="2020-10-16T09:06:00Z"/>
              </w:rPr>
            </w:pPr>
            <w:del w:id="96" w:author="Daniel Noble" w:date="2020-10-16T09:06:00Z">
              <w:r w:rsidDel="001E1827">
                <w:delText>Repeatability</w:delText>
              </w:r>
            </w:del>
          </w:p>
        </w:tc>
        <w:tc>
          <w:tcPr>
            <w:tcW w:w="0" w:type="auto"/>
            <w:tcBorders>
              <w:bottom w:val="single" w:sz="0" w:space="0" w:color="auto"/>
            </w:tcBorders>
            <w:vAlign w:val="bottom"/>
          </w:tcPr>
          <w:p w14:paraId="58B63045" w14:textId="6C549545" w:rsidR="008D6504" w:rsidDel="001E1827" w:rsidRDefault="008D6504" w:rsidP="008E1938">
            <w:pPr>
              <w:pStyle w:val="Compact"/>
              <w:jc w:val="center"/>
              <w:rPr>
                <w:del w:id="97" w:author="Daniel Noble" w:date="2020-10-16T09:06:00Z"/>
              </w:rPr>
            </w:pPr>
            <w:del w:id="98" w:author="Daniel Noble" w:date="2020-10-16T09:06:00Z">
              <w:r w:rsidDel="001E1827">
                <w:delText>Lower</w:delText>
              </w:r>
            </w:del>
          </w:p>
        </w:tc>
        <w:tc>
          <w:tcPr>
            <w:tcW w:w="0" w:type="auto"/>
            <w:tcBorders>
              <w:bottom w:val="single" w:sz="0" w:space="0" w:color="auto"/>
            </w:tcBorders>
            <w:vAlign w:val="bottom"/>
          </w:tcPr>
          <w:p w14:paraId="313B68E2" w14:textId="0FD83B03" w:rsidR="008D6504" w:rsidDel="001E1827" w:rsidRDefault="008D6504" w:rsidP="008E1938">
            <w:pPr>
              <w:pStyle w:val="Compact"/>
              <w:jc w:val="center"/>
              <w:rPr>
                <w:del w:id="99" w:author="Daniel Noble" w:date="2020-10-16T09:06:00Z"/>
              </w:rPr>
            </w:pPr>
            <w:del w:id="100" w:author="Daniel Noble" w:date="2020-10-16T09:06:00Z">
              <w:r w:rsidDel="001E1827">
                <w:delText>Upper</w:delText>
              </w:r>
            </w:del>
          </w:p>
        </w:tc>
      </w:tr>
      <w:tr w:rsidR="00294E1F" w:rsidDel="001E1827" w14:paraId="34EFCE22" w14:textId="216BB83A" w:rsidTr="00294E1F">
        <w:trPr>
          <w:del w:id="101" w:author="Daniel Noble" w:date="2020-10-16T09:06:00Z"/>
        </w:trPr>
        <w:tc>
          <w:tcPr>
            <w:tcW w:w="0" w:type="auto"/>
          </w:tcPr>
          <w:p w14:paraId="48557BBE" w14:textId="3D4BD8EB" w:rsidR="00294E1F" w:rsidDel="001E1827" w:rsidRDefault="00294E1F" w:rsidP="008E1938">
            <w:pPr>
              <w:pStyle w:val="Compact"/>
              <w:jc w:val="center"/>
              <w:rPr>
                <w:del w:id="102" w:author="Daniel Noble" w:date="2020-10-16T09:06:00Z"/>
              </w:rPr>
            </w:pPr>
            <w:del w:id="103" w:author="Daniel Noble" w:date="2020-10-16T09:06:00Z">
              <w:r w:rsidDel="001E1827">
                <w:delText>24</w:delText>
              </w:r>
            </w:del>
          </w:p>
        </w:tc>
        <w:tc>
          <w:tcPr>
            <w:tcW w:w="0" w:type="auto"/>
          </w:tcPr>
          <w:p w14:paraId="12790251" w14:textId="64357860" w:rsidR="00294E1F" w:rsidRPr="00294E1F" w:rsidDel="001E1827" w:rsidRDefault="00294E1F" w:rsidP="008E1938">
            <w:pPr>
              <w:pStyle w:val="Compact"/>
              <w:jc w:val="center"/>
              <w:rPr>
                <w:del w:id="104" w:author="Daniel Noble" w:date="2020-10-16T09:06:00Z"/>
                <w:b/>
                <w:bCs/>
              </w:rPr>
            </w:pPr>
            <w:del w:id="105" w:author="Daniel Noble" w:date="2020-10-16T09:06:00Z">
              <w:r w:rsidRPr="00294E1F" w:rsidDel="001E1827">
                <w:rPr>
                  <w:b/>
                  <w:bCs/>
                </w:rPr>
                <w:delText>0.22</w:delText>
              </w:r>
            </w:del>
          </w:p>
        </w:tc>
        <w:tc>
          <w:tcPr>
            <w:tcW w:w="0" w:type="auto"/>
          </w:tcPr>
          <w:p w14:paraId="475A8C2E" w14:textId="30A4A9D7" w:rsidR="00294E1F" w:rsidRPr="00294E1F" w:rsidDel="001E1827" w:rsidRDefault="00294E1F" w:rsidP="008E1938">
            <w:pPr>
              <w:pStyle w:val="Compact"/>
              <w:jc w:val="center"/>
              <w:rPr>
                <w:del w:id="106" w:author="Daniel Noble" w:date="2020-10-16T09:06:00Z"/>
                <w:b/>
                <w:bCs/>
              </w:rPr>
            </w:pPr>
            <w:del w:id="107" w:author="Daniel Noble" w:date="2020-10-16T09:06:00Z">
              <w:r w:rsidRPr="00294E1F" w:rsidDel="001E1827">
                <w:rPr>
                  <w:b/>
                  <w:bCs/>
                </w:rPr>
                <w:delText>0.11</w:delText>
              </w:r>
            </w:del>
          </w:p>
        </w:tc>
        <w:tc>
          <w:tcPr>
            <w:tcW w:w="0" w:type="auto"/>
          </w:tcPr>
          <w:p w14:paraId="77C0A7BC" w14:textId="02F9010A" w:rsidR="00294E1F" w:rsidRPr="00294E1F" w:rsidDel="001E1827" w:rsidRDefault="00294E1F" w:rsidP="008E1938">
            <w:pPr>
              <w:pStyle w:val="Compact"/>
              <w:jc w:val="center"/>
              <w:rPr>
                <w:del w:id="108" w:author="Daniel Noble" w:date="2020-10-16T09:06:00Z"/>
                <w:b/>
                <w:bCs/>
              </w:rPr>
            </w:pPr>
            <w:del w:id="109" w:author="Daniel Noble" w:date="2020-10-16T09:06:00Z">
              <w:r w:rsidRPr="00294E1F" w:rsidDel="001E1827">
                <w:rPr>
                  <w:b/>
                  <w:bCs/>
                </w:rPr>
                <w:delText>0.37</w:delText>
              </w:r>
            </w:del>
          </w:p>
        </w:tc>
        <w:tc>
          <w:tcPr>
            <w:tcW w:w="0" w:type="auto"/>
          </w:tcPr>
          <w:p w14:paraId="5BF598ED" w14:textId="75F6093D" w:rsidR="00294E1F" w:rsidRPr="00294E1F" w:rsidDel="001E1827" w:rsidRDefault="00294E1F" w:rsidP="008E1938">
            <w:pPr>
              <w:pStyle w:val="Compact"/>
              <w:jc w:val="center"/>
              <w:rPr>
                <w:del w:id="110" w:author="Daniel Noble" w:date="2020-10-16T09:06:00Z"/>
                <w:b/>
                <w:bCs/>
              </w:rPr>
            </w:pPr>
            <w:del w:id="111" w:author="Daniel Noble" w:date="2020-10-16T09:06:00Z">
              <w:r w:rsidRPr="00294E1F" w:rsidDel="001E1827">
                <w:rPr>
                  <w:b/>
                  <w:bCs/>
                </w:rPr>
                <w:delText>0.09</w:delText>
              </w:r>
            </w:del>
          </w:p>
        </w:tc>
        <w:tc>
          <w:tcPr>
            <w:tcW w:w="0" w:type="auto"/>
          </w:tcPr>
          <w:p w14:paraId="77F8A78B" w14:textId="340B1539" w:rsidR="00294E1F" w:rsidRPr="00294E1F" w:rsidDel="001E1827" w:rsidRDefault="00294E1F" w:rsidP="008E1938">
            <w:pPr>
              <w:pStyle w:val="Compact"/>
              <w:jc w:val="center"/>
              <w:rPr>
                <w:del w:id="112" w:author="Daniel Noble" w:date="2020-10-16T09:06:00Z"/>
                <w:b/>
                <w:bCs/>
              </w:rPr>
            </w:pPr>
            <w:del w:id="113" w:author="Daniel Noble" w:date="2020-10-16T09:06:00Z">
              <w:r w:rsidRPr="00294E1F" w:rsidDel="001E1827">
                <w:rPr>
                  <w:b/>
                  <w:bCs/>
                </w:rPr>
                <w:delText>0.03</w:delText>
              </w:r>
            </w:del>
          </w:p>
        </w:tc>
        <w:tc>
          <w:tcPr>
            <w:tcW w:w="0" w:type="auto"/>
          </w:tcPr>
          <w:p w14:paraId="73755EF4" w14:textId="52083F28" w:rsidR="00294E1F" w:rsidRPr="00294E1F" w:rsidDel="001E1827" w:rsidRDefault="00294E1F" w:rsidP="008E1938">
            <w:pPr>
              <w:pStyle w:val="Compact"/>
              <w:jc w:val="center"/>
              <w:rPr>
                <w:del w:id="114" w:author="Daniel Noble" w:date="2020-10-16T09:06:00Z"/>
                <w:b/>
                <w:bCs/>
              </w:rPr>
            </w:pPr>
            <w:del w:id="115" w:author="Daniel Noble" w:date="2020-10-16T09:06:00Z">
              <w:r w:rsidRPr="00294E1F" w:rsidDel="001E1827">
                <w:rPr>
                  <w:b/>
                  <w:bCs/>
                </w:rPr>
                <w:delText>0.18</w:delText>
              </w:r>
            </w:del>
          </w:p>
        </w:tc>
      </w:tr>
      <w:tr w:rsidR="00294E1F" w:rsidDel="001E1827" w14:paraId="2A1A66A9" w14:textId="450026DB" w:rsidTr="00294E1F">
        <w:trPr>
          <w:del w:id="116" w:author="Daniel Noble" w:date="2020-10-16T09:06:00Z"/>
        </w:trPr>
        <w:tc>
          <w:tcPr>
            <w:tcW w:w="0" w:type="auto"/>
          </w:tcPr>
          <w:p w14:paraId="68624BC8" w14:textId="047D35E3" w:rsidR="00294E1F" w:rsidDel="001E1827" w:rsidRDefault="00294E1F" w:rsidP="008E1938">
            <w:pPr>
              <w:pStyle w:val="Compact"/>
              <w:jc w:val="center"/>
              <w:rPr>
                <w:del w:id="117" w:author="Daniel Noble" w:date="2020-10-16T09:06:00Z"/>
              </w:rPr>
            </w:pPr>
            <w:del w:id="118" w:author="Daniel Noble" w:date="2020-10-16T09:06:00Z">
              <w:r w:rsidDel="001E1827">
                <w:delText>26</w:delText>
              </w:r>
            </w:del>
          </w:p>
        </w:tc>
        <w:tc>
          <w:tcPr>
            <w:tcW w:w="0" w:type="auto"/>
          </w:tcPr>
          <w:p w14:paraId="1E021BB0" w14:textId="6E3FBA93" w:rsidR="00294E1F" w:rsidRPr="00294E1F" w:rsidDel="001E1827" w:rsidRDefault="00294E1F" w:rsidP="008E1938">
            <w:pPr>
              <w:pStyle w:val="Compact"/>
              <w:jc w:val="center"/>
              <w:rPr>
                <w:del w:id="119" w:author="Daniel Noble" w:date="2020-10-16T09:06:00Z"/>
                <w:b/>
                <w:bCs/>
              </w:rPr>
            </w:pPr>
            <w:del w:id="120" w:author="Daniel Noble" w:date="2020-10-16T09:06:00Z">
              <w:r w:rsidRPr="00294E1F" w:rsidDel="001E1827">
                <w:rPr>
                  <w:b/>
                  <w:bCs/>
                </w:rPr>
                <w:delText>0.22</w:delText>
              </w:r>
            </w:del>
          </w:p>
        </w:tc>
        <w:tc>
          <w:tcPr>
            <w:tcW w:w="0" w:type="auto"/>
          </w:tcPr>
          <w:p w14:paraId="51ECF538" w14:textId="0A7F5570" w:rsidR="00294E1F" w:rsidRPr="00294E1F" w:rsidDel="001E1827" w:rsidRDefault="00294E1F" w:rsidP="008E1938">
            <w:pPr>
              <w:pStyle w:val="Compact"/>
              <w:jc w:val="center"/>
              <w:rPr>
                <w:del w:id="121" w:author="Daniel Noble" w:date="2020-10-16T09:06:00Z"/>
                <w:b/>
                <w:bCs/>
              </w:rPr>
            </w:pPr>
            <w:del w:id="122" w:author="Daniel Noble" w:date="2020-10-16T09:06:00Z">
              <w:r w:rsidRPr="00294E1F" w:rsidDel="001E1827">
                <w:rPr>
                  <w:b/>
                  <w:bCs/>
                </w:rPr>
                <w:delText>0.12</w:delText>
              </w:r>
            </w:del>
          </w:p>
        </w:tc>
        <w:tc>
          <w:tcPr>
            <w:tcW w:w="0" w:type="auto"/>
          </w:tcPr>
          <w:p w14:paraId="0A884DB9" w14:textId="012AF794" w:rsidR="00294E1F" w:rsidRPr="00294E1F" w:rsidDel="001E1827" w:rsidRDefault="00294E1F" w:rsidP="008E1938">
            <w:pPr>
              <w:pStyle w:val="Compact"/>
              <w:jc w:val="center"/>
              <w:rPr>
                <w:del w:id="123" w:author="Daniel Noble" w:date="2020-10-16T09:06:00Z"/>
                <w:b/>
                <w:bCs/>
              </w:rPr>
            </w:pPr>
            <w:del w:id="124" w:author="Daniel Noble" w:date="2020-10-16T09:06:00Z">
              <w:r w:rsidRPr="00294E1F" w:rsidDel="001E1827">
                <w:rPr>
                  <w:b/>
                  <w:bCs/>
                </w:rPr>
                <w:delText>0.37</w:delText>
              </w:r>
            </w:del>
          </w:p>
        </w:tc>
        <w:tc>
          <w:tcPr>
            <w:tcW w:w="0" w:type="auto"/>
          </w:tcPr>
          <w:p w14:paraId="5767AAB1" w14:textId="109DA3EF" w:rsidR="00294E1F" w:rsidRPr="00294E1F" w:rsidDel="001E1827" w:rsidRDefault="00294E1F" w:rsidP="008E1938">
            <w:pPr>
              <w:pStyle w:val="Compact"/>
              <w:jc w:val="center"/>
              <w:rPr>
                <w:del w:id="125" w:author="Daniel Noble" w:date="2020-10-16T09:06:00Z"/>
                <w:b/>
                <w:bCs/>
              </w:rPr>
            </w:pPr>
            <w:del w:id="126" w:author="Daniel Noble" w:date="2020-10-16T09:06:00Z">
              <w:r w:rsidRPr="00294E1F" w:rsidDel="001E1827">
                <w:rPr>
                  <w:b/>
                  <w:bCs/>
                </w:rPr>
                <w:delText>0.09</w:delText>
              </w:r>
            </w:del>
          </w:p>
        </w:tc>
        <w:tc>
          <w:tcPr>
            <w:tcW w:w="0" w:type="auto"/>
          </w:tcPr>
          <w:p w14:paraId="3F0C28CF" w14:textId="37F0DBB7" w:rsidR="00294E1F" w:rsidRPr="00294E1F" w:rsidDel="001E1827" w:rsidRDefault="00294E1F" w:rsidP="008E1938">
            <w:pPr>
              <w:pStyle w:val="Compact"/>
              <w:jc w:val="center"/>
              <w:rPr>
                <w:del w:id="127" w:author="Daniel Noble" w:date="2020-10-16T09:06:00Z"/>
                <w:b/>
                <w:bCs/>
              </w:rPr>
            </w:pPr>
            <w:del w:id="128" w:author="Daniel Noble" w:date="2020-10-16T09:06:00Z">
              <w:r w:rsidRPr="00294E1F" w:rsidDel="001E1827">
                <w:rPr>
                  <w:b/>
                  <w:bCs/>
                </w:rPr>
                <w:delText>0.03</w:delText>
              </w:r>
            </w:del>
          </w:p>
        </w:tc>
        <w:tc>
          <w:tcPr>
            <w:tcW w:w="0" w:type="auto"/>
          </w:tcPr>
          <w:p w14:paraId="73958BAA" w14:textId="16E0B157" w:rsidR="00294E1F" w:rsidRPr="00294E1F" w:rsidDel="001E1827" w:rsidRDefault="00294E1F" w:rsidP="008E1938">
            <w:pPr>
              <w:pStyle w:val="Compact"/>
              <w:jc w:val="center"/>
              <w:rPr>
                <w:del w:id="129" w:author="Daniel Noble" w:date="2020-10-16T09:06:00Z"/>
                <w:b/>
                <w:bCs/>
              </w:rPr>
            </w:pPr>
            <w:del w:id="130" w:author="Daniel Noble" w:date="2020-10-16T09:06:00Z">
              <w:r w:rsidRPr="00294E1F" w:rsidDel="001E1827">
                <w:rPr>
                  <w:b/>
                  <w:bCs/>
                </w:rPr>
                <w:delText>0.19</w:delText>
              </w:r>
            </w:del>
          </w:p>
        </w:tc>
      </w:tr>
      <w:tr w:rsidR="00294E1F" w:rsidDel="001E1827" w14:paraId="42FDE858" w14:textId="2CE056EE" w:rsidTr="00294E1F">
        <w:trPr>
          <w:del w:id="131" w:author="Daniel Noble" w:date="2020-10-16T09:06:00Z"/>
        </w:trPr>
        <w:tc>
          <w:tcPr>
            <w:tcW w:w="0" w:type="auto"/>
          </w:tcPr>
          <w:p w14:paraId="43C4F6DB" w14:textId="0E771299" w:rsidR="00294E1F" w:rsidDel="001E1827" w:rsidRDefault="00294E1F" w:rsidP="008E1938">
            <w:pPr>
              <w:pStyle w:val="Compact"/>
              <w:jc w:val="center"/>
              <w:rPr>
                <w:del w:id="132" w:author="Daniel Noble" w:date="2020-10-16T09:06:00Z"/>
              </w:rPr>
            </w:pPr>
            <w:del w:id="133" w:author="Daniel Noble" w:date="2020-10-16T09:06:00Z">
              <w:r w:rsidDel="001E1827">
                <w:delText>28</w:delText>
              </w:r>
            </w:del>
          </w:p>
        </w:tc>
        <w:tc>
          <w:tcPr>
            <w:tcW w:w="0" w:type="auto"/>
          </w:tcPr>
          <w:p w14:paraId="763F02A7" w14:textId="7357487D" w:rsidR="00294E1F" w:rsidRPr="00294E1F" w:rsidDel="001E1827" w:rsidRDefault="00294E1F" w:rsidP="008E1938">
            <w:pPr>
              <w:pStyle w:val="Compact"/>
              <w:jc w:val="center"/>
              <w:rPr>
                <w:del w:id="134" w:author="Daniel Noble" w:date="2020-10-16T09:06:00Z"/>
                <w:b/>
                <w:bCs/>
              </w:rPr>
            </w:pPr>
            <w:del w:id="135" w:author="Daniel Noble" w:date="2020-10-16T09:06:00Z">
              <w:r w:rsidRPr="00294E1F" w:rsidDel="001E1827">
                <w:rPr>
                  <w:b/>
                  <w:bCs/>
                </w:rPr>
                <w:delText>0.22</w:delText>
              </w:r>
            </w:del>
          </w:p>
        </w:tc>
        <w:tc>
          <w:tcPr>
            <w:tcW w:w="0" w:type="auto"/>
          </w:tcPr>
          <w:p w14:paraId="6A55AB5D" w14:textId="611A46DB" w:rsidR="00294E1F" w:rsidRPr="00294E1F" w:rsidDel="001E1827" w:rsidRDefault="00294E1F" w:rsidP="008E1938">
            <w:pPr>
              <w:pStyle w:val="Compact"/>
              <w:jc w:val="center"/>
              <w:rPr>
                <w:del w:id="136" w:author="Daniel Noble" w:date="2020-10-16T09:06:00Z"/>
                <w:b/>
                <w:bCs/>
              </w:rPr>
            </w:pPr>
            <w:del w:id="137" w:author="Daniel Noble" w:date="2020-10-16T09:06:00Z">
              <w:r w:rsidRPr="00294E1F" w:rsidDel="001E1827">
                <w:rPr>
                  <w:b/>
                  <w:bCs/>
                </w:rPr>
                <w:delText>0.11</w:delText>
              </w:r>
            </w:del>
          </w:p>
        </w:tc>
        <w:tc>
          <w:tcPr>
            <w:tcW w:w="0" w:type="auto"/>
          </w:tcPr>
          <w:p w14:paraId="739C01CC" w14:textId="20A6213F" w:rsidR="00294E1F" w:rsidRPr="00294E1F" w:rsidDel="001E1827" w:rsidRDefault="00294E1F" w:rsidP="008E1938">
            <w:pPr>
              <w:pStyle w:val="Compact"/>
              <w:jc w:val="center"/>
              <w:rPr>
                <w:del w:id="138" w:author="Daniel Noble" w:date="2020-10-16T09:06:00Z"/>
                <w:b/>
                <w:bCs/>
              </w:rPr>
            </w:pPr>
            <w:del w:id="139" w:author="Daniel Noble" w:date="2020-10-16T09:06:00Z">
              <w:r w:rsidRPr="00294E1F" w:rsidDel="001E1827">
                <w:rPr>
                  <w:b/>
                  <w:bCs/>
                </w:rPr>
                <w:delText>0.36</w:delText>
              </w:r>
            </w:del>
          </w:p>
        </w:tc>
        <w:tc>
          <w:tcPr>
            <w:tcW w:w="0" w:type="auto"/>
          </w:tcPr>
          <w:p w14:paraId="4EE6BF68" w14:textId="230B814E" w:rsidR="00294E1F" w:rsidRPr="00294E1F" w:rsidDel="001E1827" w:rsidRDefault="00294E1F" w:rsidP="008E1938">
            <w:pPr>
              <w:pStyle w:val="Compact"/>
              <w:jc w:val="center"/>
              <w:rPr>
                <w:del w:id="140" w:author="Daniel Noble" w:date="2020-10-16T09:06:00Z"/>
                <w:b/>
                <w:bCs/>
              </w:rPr>
            </w:pPr>
            <w:del w:id="141" w:author="Daniel Noble" w:date="2020-10-16T09:06:00Z">
              <w:r w:rsidRPr="00294E1F" w:rsidDel="001E1827">
                <w:rPr>
                  <w:b/>
                  <w:bCs/>
                </w:rPr>
                <w:delText>0.1</w:delText>
              </w:r>
            </w:del>
          </w:p>
        </w:tc>
        <w:tc>
          <w:tcPr>
            <w:tcW w:w="0" w:type="auto"/>
          </w:tcPr>
          <w:p w14:paraId="0549E85A" w14:textId="5504A5F4" w:rsidR="00294E1F" w:rsidRPr="00294E1F" w:rsidDel="001E1827" w:rsidRDefault="00294E1F" w:rsidP="008E1938">
            <w:pPr>
              <w:pStyle w:val="Compact"/>
              <w:jc w:val="center"/>
              <w:rPr>
                <w:del w:id="142" w:author="Daniel Noble" w:date="2020-10-16T09:06:00Z"/>
                <w:b/>
                <w:bCs/>
              </w:rPr>
            </w:pPr>
            <w:del w:id="143" w:author="Daniel Noble" w:date="2020-10-16T09:06:00Z">
              <w:r w:rsidRPr="00294E1F" w:rsidDel="001E1827">
                <w:rPr>
                  <w:b/>
                  <w:bCs/>
                </w:rPr>
                <w:delText>0.04</w:delText>
              </w:r>
            </w:del>
          </w:p>
        </w:tc>
        <w:tc>
          <w:tcPr>
            <w:tcW w:w="0" w:type="auto"/>
          </w:tcPr>
          <w:p w14:paraId="5E2BAACD" w14:textId="1F05642A" w:rsidR="00294E1F" w:rsidRPr="00294E1F" w:rsidDel="001E1827" w:rsidRDefault="00294E1F" w:rsidP="008E1938">
            <w:pPr>
              <w:pStyle w:val="Compact"/>
              <w:jc w:val="center"/>
              <w:rPr>
                <w:del w:id="144" w:author="Daniel Noble" w:date="2020-10-16T09:06:00Z"/>
                <w:b/>
                <w:bCs/>
              </w:rPr>
            </w:pPr>
            <w:del w:id="145" w:author="Daniel Noble" w:date="2020-10-16T09:06:00Z">
              <w:r w:rsidRPr="00294E1F" w:rsidDel="001E1827">
                <w:rPr>
                  <w:b/>
                  <w:bCs/>
                </w:rPr>
                <w:delText>0.2</w:delText>
              </w:r>
            </w:del>
          </w:p>
        </w:tc>
      </w:tr>
      <w:tr w:rsidR="00294E1F" w:rsidDel="001E1827" w14:paraId="66298865" w14:textId="3644513F" w:rsidTr="00294E1F">
        <w:trPr>
          <w:del w:id="146" w:author="Daniel Noble" w:date="2020-10-16T09:06:00Z"/>
        </w:trPr>
        <w:tc>
          <w:tcPr>
            <w:tcW w:w="0" w:type="auto"/>
          </w:tcPr>
          <w:p w14:paraId="7604CA98" w14:textId="73F13FCF" w:rsidR="00294E1F" w:rsidDel="001E1827" w:rsidRDefault="00294E1F" w:rsidP="008E1938">
            <w:pPr>
              <w:pStyle w:val="Compact"/>
              <w:jc w:val="center"/>
              <w:rPr>
                <w:del w:id="147" w:author="Daniel Noble" w:date="2020-10-16T09:06:00Z"/>
              </w:rPr>
            </w:pPr>
            <w:del w:id="148" w:author="Daniel Noble" w:date="2020-10-16T09:06:00Z">
              <w:r w:rsidDel="001E1827">
                <w:delText>30</w:delText>
              </w:r>
            </w:del>
          </w:p>
        </w:tc>
        <w:tc>
          <w:tcPr>
            <w:tcW w:w="0" w:type="auto"/>
          </w:tcPr>
          <w:p w14:paraId="30DD1917" w14:textId="274CCE99" w:rsidR="00294E1F" w:rsidRPr="00294E1F" w:rsidDel="001E1827" w:rsidRDefault="00294E1F" w:rsidP="008E1938">
            <w:pPr>
              <w:pStyle w:val="Compact"/>
              <w:jc w:val="center"/>
              <w:rPr>
                <w:del w:id="149" w:author="Daniel Noble" w:date="2020-10-16T09:06:00Z"/>
                <w:b/>
                <w:bCs/>
              </w:rPr>
            </w:pPr>
            <w:del w:id="150" w:author="Daniel Noble" w:date="2020-10-16T09:06:00Z">
              <w:r w:rsidRPr="00294E1F" w:rsidDel="001E1827">
                <w:rPr>
                  <w:b/>
                  <w:bCs/>
                </w:rPr>
                <w:delText>0.22</w:delText>
              </w:r>
            </w:del>
          </w:p>
        </w:tc>
        <w:tc>
          <w:tcPr>
            <w:tcW w:w="0" w:type="auto"/>
          </w:tcPr>
          <w:p w14:paraId="2D18422D" w14:textId="06357EFD" w:rsidR="00294E1F" w:rsidRPr="00294E1F" w:rsidDel="001E1827" w:rsidRDefault="00294E1F" w:rsidP="008E1938">
            <w:pPr>
              <w:pStyle w:val="Compact"/>
              <w:jc w:val="center"/>
              <w:rPr>
                <w:del w:id="151" w:author="Daniel Noble" w:date="2020-10-16T09:06:00Z"/>
                <w:b/>
                <w:bCs/>
              </w:rPr>
            </w:pPr>
            <w:del w:id="152" w:author="Daniel Noble" w:date="2020-10-16T09:06:00Z">
              <w:r w:rsidRPr="00294E1F" w:rsidDel="001E1827">
                <w:rPr>
                  <w:b/>
                  <w:bCs/>
                </w:rPr>
                <w:delText>0.12</w:delText>
              </w:r>
            </w:del>
          </w:p>
        </w:tc>
        <w:tc>
          <w:tcPr>
            <w:tcW w:w="0" w:type="auto"/>
          </w:tcPr>
          <w:p w14:paraId="16AF8261" w14:textId="62AF9DA8" w:rsidR="00294E1F" w:rsidRPr="00294E1F" w:rsidDel="001E1827" w:rsidRDefault="00294E1F" w:rsidP="008E1938">
            <w:pPr>
              <w:pStyle w:val="Compact"/>
              <w:jc w:val="center"/>
              <w:rPr>
                <w:del w:id="153" w:author="Daniel Noble" w:date="2020-10-16T09:06:00Z"/>
                <w:b/>
                <w:bCs/>
              </w:rPr>
            </w:pPr>
            <w:del w:id="154" w:author="Daniel Noble" w:date="2020-10-16T09:06:00Z">
              <w:r w:rsidRPr="00294E1F" w:rsidDel="001E1827">
                <w:rPr>
                  <w:b/>
                  <w:bCs/>
                </w:rPr>
                <w:delText>0.36</w:delText>
              </w:r>
            </w:del>
          </w:p>
        </w:tc>
        <w:tc>
          <w:tcPr>
            <w:tcW w:w="0" w:type="auto"/>
          </w:tcPr>
          <w:p w14:paraId="28AF4302" w14:textId="661A683D" w:rsidR="00294E1F" w:rsidRPr="00294E1F" w:rsidDel="001E1827" w:rsidRDefault="00294E1F" w:rsidP="008E1938">
            <w:pPr>
              <w:pStyle w:val="Compact"/>
              <w:jc w:val="center"/>
              <w:rPr>
                <w:del w:id="155" w:author="Daniel Noble" w:date="2020-10-16T09:06:00Z"/>
                <w:b/>
                <w:bCs/>
              </w:rPr>
            </w:pPr>
            <w:del w:id="156" w:author="Daniel Noble" w:date="2020-10-16T09:06:00Z">
              <w:r w:rsidRPr="00294E1F" w:rsidDel="001E1827">
                <w:rPr>
                  <w:b/>
                  <w:bCs/>
                </w:rPr>
                <w:delText>0.11</w:delText>
              </w:r>
            </w:del>
          </w:p>
        </w:tc>
        <w:tc>
          <w:tcPr>
            <w:tcW w:w="0" w:type="auto"/>
          </w:tcPr>
          <w:p w14:paraId="66AA6B95" w14:textId="788C50CC" w:rsidR="00294E1F" w:rsidRPr="00294E1F" w:rsidDel="001E1827" w:rsidRDefault="00294E1F" w:rsidP="008E1938">
            <w:pPr>
              <w:pStyle w:val="Compact"/>
              <w:jc w:val="center"/>
              <w:rPr>
                <w:del w:id="157" w:author="Daniel Noble" w:date="2020-10-16T09:06:00Z"/>
                <w:b/>
                <w:bCs/>
              </w:rPr>
            </w:pPr>
            <w:del w:id="158" w:author="Daniel Noble" w:date="2020-10-16T09:06:00Z">
              <w:r w:rsidRPr="00294E1F" w:rsidDel="001E1827">
                <w:rPr>
                  <w:b/>
                  <w:bCs/>
                </w:rPr>
                <w:delText>0.04</w:delText>
              </w:r>
            </w:del>
          </w:p>
        </w:tc>
        <w:tc>
          <w:tcPr>
            <w:tcW w:w="0" w:type="auto"/>
          </w:tcPr>
          <w:p w14:paraId="6811EDE8" w14:textId="6B8DB421" w:rsidR="00294E1F" w:rsidRPr="00294E1F" w:rsidDel="001E1827" w:rsidRDefault="00294E1F" w:rsidP="008E1938">
            <w:pPr>
              <w:pStyle w:val="Compact"/>
              <w:jc w:val="center"/>
              <w:rPr>
                <w:del w:id="159" w:author="Daniel Noble" w:date="2020-10-16T09:06:00Z"/>
                <w:b/>
                <w:bCs/>
              </w:rPr>
            </w:pPr>
            <w:del w:id="160" w:author="Daniel Noble" w:date="2020-10-16T09:06:00Z">
              <w:r w:rsidRPr="00294E1F" w:rsidDel="001E1827">
                <w:rPr>
                  <w:b/>
                  <w:bCs/>
                </w:rPr>
                <w:delText>0.21</w:delText>
              </w:r>
            </w:del>
          </w:p>
        </w:tc>
      </w:tr>
      <w:tr w:rsidR="00294E1F" w:rsidDel="001E1827" w14:paraId="4E887491" w14:textId="0D9DD13E" w:rsidTr="00D91049">
        <w:tblPrEx>
          <w:tblW w:w="4551" w:type="pct"/>
          <w:tblLook w:val="07E0" w:firstRow="1" w:lastRow="1" w:firstColumn="1" w:lastColumn="1" w:noHBand="1" w:noVBand="1"/>
          <w:tblPrExChange w:id="161" w:author="Daniel Noble" w:date="2020-10-16T08:57:00Z">
            <w:tblPrEx>
              <w:tblW w:w="4551" w:type="pct"/>
              <w:tblLook w:val="07E0" w:firstRow="1" w:lastRow="1" w:firstColumn="1" w:lastColumn="1" w:noHBand="1" w:noVBand="1"/>
            </w:tblPrEx>
          </w:tblPrExChange>
        </w:tblPrEx>
        <w:trPr>
          <w:del w:id="162" w:author="Daniel Noble" w:date="2020-10-16T09:06:00Z"/>
        </w:trPr>
        <w:tc>
          <w:tcPr>
            <w:tcW w:w="0" w:type="auto"/>
            <w:tcPrChange w:id="163" w:author="Daniel Noble" w:date="2020-10-16T08:57:00Z">
              <w:tcPr>
                <w:tcW w:w="0" w:type="auto"/>
              </w:tcPr>
            </w:tcPrChange>
          </w:tcPr>
          <w:p w14:paraId="777A7BC0" w14:textId="2C7D53EA" w:rsidR="00294E1F" w:rsidDel="001E1827" w:rsidRDefault="00294E1F" w:rsidP="008E1938">
            <w:pPr>
              <w:pStyle w:val="Compact"/>
              <w:jc w:val="center"/>
              <w:rPr>
                <w:del w:id="164" w:author="Daniel Noble" w:date="2020-10-16T09:06:00Z"/>
              </w:rPr>
            </w:pPr>
            <w:del w:id="165" w:author="Daniel Noble" w:date="2020-10-16T09:06:00Z">
              <w:r w:rsidDel="001E1827">
                <w:delText>32</w:delText>
              </w:r>
            </w:del>
          </w:p>
        </w:tc>
        <w:tc>
          <w:tcPr>
            <w:tcW w:w="0" w:type="auto"/>
            <w:tcPrChange w:id="166" w:author="Daniel Noble" w:date="2020-10-16T08:57:00Z">
              <w:tcPr>
                <w:tcW w:w="0" w:type="auto"/>
              </w:tcPr>
            </w:tcPrChange>
          </w:tcPr>
          <w:p w14:paraId="30EA7507" w14:textId="76AE89A7" w:rsidR="00294E1F" w:rsidRPr="00294E1F" w:rsidDel="001E1827" w:rsidRDefault="00294E1F" w:rsidP="008E1938">
            <w:pPr>
              <w:pStyle w:val="Compact"/>
              <w:jc w:val="center"/>
              <w:rPr>
                <w:del w:id="167" w:author="Daniel Noble" w:date="2020-10-16T09:06:00Z"/>
                <w:b/>
                <w:bCs/>
              </w:rPr>
            </w:pPr>
            <w:del w:id="168" w:author="Daniel Noble" w:date="2020-10-16T09:06:00Z">
              <w:r w:rsidRPr="00294E1F" w:rsidDel="001E1827">
                <w:rPr>
                  <w:b/>
                  <w:bCs/>
                </w:rPr>
                <w:delText>0.22</w:delText>
              </w:r>
            </w:del>
          </w:p>
        </w:tc>
        <w:tc>
          <w:tcPr>
            <w:tcW w:w="0" w:type="auto"/>
            <w:tcPrChange w:id="169" w:author="Daniel Noble" w:date="2020-10-16T08:57:00Z">
              <w:tcPr>
                <w:tcW w:w="0" w:type="auto"/>
              </w:tcPr>
            </w:tcPrChange>
          </w:tcPr>
          <w:p w14:paraId="2D98662F" w14:textId="5C36B12C" w:rsidR="00294E1F" w:rsidRPr="00294E1F" w:rsidDel="001E1827" w:rsidRDefault="00294E1F" w:rsidP="008E1938">
            <w:pPr>
              <w:pStyle w:val="Compact"/>
              <w:jc w:val="center"/>
              <w:rPr>
                <w:del w:id="170" w:author="Daniel Noble" w:date="2020-10-16T09:06:00Z"/>
                <w:b/>
                <w:bCs/>
              </w:rPr>
            </w:pPr>
            <w:del w:id="171" w:author="Daniel Noble" w:date="2020-10-16T09:06:00Z">
              <w:r w:rsidRPr="00294E1F" w:rsidDel="001E1827">
                <w:rPr>
                  <w:b/>
                  <w:bCs/>
                </w:rPr>
                <w:delText>0.11</w:delText>
              </w:r>
            </w:del>
          </w:p>
        </w:tc>
        <w:tc>
          <w:tcPr>
            <w:tcW w:w="0" w:type="auto"/>
            <w:tcPrChange w:id="172" w:author="Daniel Noble" w:date="2020-10-16T08:57:00Z">
              <w:tcPr>
                <w:tcW w:w="0" w:type="auto"/>
              </w:tcPr>
            </w:tcPrChange>
          </w:tcPr>
          <w:p w14:paraId="4A94EE58" w14:textId="2B109148" w:rsidR="00294E1F" w:rsidRPr="00294E1F" w:rsidDel="001E1827" w:rsidRDefault="00294E1F" w:rsidP="008E1938">
            <w:pPr>
              <w:pStyle w:val="Compact"/>
              <w:jc w:val="center"/>
              <w:rPr>
                <w:del w:id="173" w:author="Daniel Noble" w:date="2020-10-16T09:06:00Z"/>
                <w:b/>
                <w:bCs/>
              </w:rPr>
            </w:pPr>
            <w:del w:id="174" w:author="Daniel Noble" w:date="2020-10-16T09:06:00Z">
              <w:r w:rsidRPr="00294E1F" w:rsidDel="001E1827">
                <w:rPr>
                  <w:b/>
                  <w:bCs/>
                </w:rPr>
                <w:delText>0.36</w:delText>
              </w:r>
            </w:del>
          </w:p>
        </w:tc>
        <w:tc>
          <w:tcPr>
            <w:tcW w:w="0" w:type="auto"/>
            <w:tcPrChange w:id="175" w:author="Daniel Noble" w:date="2020-10-16T08:57:00Z">
              <w:tcPr>
                <w:tcW w:w="0" w:type="auto"/>
              </w:tcPr>
            </w:tcPrChange>
          </w:tcPr>
          <w:p w14:paraId="7290EAF6" w14:textId="2DE205A1" w:rsidR="00294E1F" w:rsidRPr="00294E1F" w:rsidDel="001E1827" w:rsidRDefault="00294E1F" w:rsidP="008E1938">
            <w:pPr>
              <w:pStyle w:val="Compact"/>
              <w:jc w:val="center"/>
              <w:rPr>
                <w:del w:id="176" w:author="Daniel Noble" w:date="2020-10-16T09:06:00Z"/>
                <w:b/>
                <w:bCs/>
              </w:rPr>
            </w:pPr>
            <w:del w:id="177" w:author="Daniel Noble" w:date="2020-10-16T09:06:00Z">
              <w:r w:rsidRPr="00294E1F" w:rsidDel="001E1827">
                <w:rPr>
                  <w:b/>
                  <w:bCs/>
                </w:rPr>
                <w:delText>0.12</w:delText>
              </w:r>
            </w:del>
          </w:p>
        </w:tc>
        <w:tc>
          <w:tcPr>
            <w:tcW w:w="0" w:type="auto"/>
            <w:tcPrChange w:id="178" w:author="Daniel Noble" w:date="2020-10-16T08:57:00Z">
              <w:tcPr>
                <w:tcW w:w="0" w:type="auto"/>
              </w:tcPr>
            </w:tcPrChange>
          </w:tcPr>
          <w:p w14:paraId="3C92C6C5" w14:textId="1418C3B3" w:rsidR="00294E1F" w:rsidRPr="00294E1F" w:rsidDel="001E1827" w:rsidRDefault="00294E1F" w:rsidP="008E1938">
            <w:pPr>
              <w:pStyle w:val="Compact"/>
              <w:jc w:val="center"/>
              <w:rPr>
                <w:del w:id="179" w:author="Daniel Noble" w:date="2020-10-16T09:06:00Z"/>
                <w:b/>
                <w:bCs/>
              </w:rPr>
            </w:pPr>
            <w:del w:id="180" w:author="Daniel Noble" w:date="2020-10-16T09:06:00Z">
              <w:r w:rsidRPr="00294E1F" w:rsidDel="001E1827">
                <w:rPr>
                  <w:b/>
                  <w:bCs/>
                </w:rPr>
                <w:delText>0.04</w:delText>
              </w:r>
            </w:del>
          </w:p>
        </w:tc>
        <w:tc>
          <w:tcPr>
            <w:tcW w:w="0" w:type="auto"/>
            <w:tcPrChange w:id="181" w:author="Daniel Noble" w:date="2020-10-16T08:57:00Z">
              <w:tcPr>
                <w:tcW w:w="0" w:type="auto"/>
              </w:tcPr>
            </w:tcPrChange>
          </w:tcPr>
          <w:p w14:paraId="55841B2B" w14:textId="634949B7" w:rsidR="00294E1F" w:rsidRPr="00294E1F" w:rsidDel="001E1827" w:rsidRDefault="00294E1F" w:rsidP="008E1938">
            <w:pPr>
              <w:pStyle w:val="Compact"/>
              <w:jc w:val="center"/>
              <w:rPr>
                <w:del w:id="182" w:author="Daniel Noble" w:date="2020-10-16T09:06:00Z"/>
                <w:b/>
                <w:bCs/>
              </w:rPr>
            </w:pPr>
            <w:del w:id="183" w:author="Daniel Noble" w:date="2020-10-16T09:06:00Z">
              <w:r w:rsidRPr="00294E1F" w:rsidDel="001E1827">
                <w:rPr>
                  <w:b/>
                  <w:bCs/>
                </w:rPr>
                <w:delText>0.23</w:delText>
              </w:r>
            </w:del>
          </w:p>
        </w:tc>
      </w:tr>
      <w:tr w:rsidR="00294E1F" w:rsidDel="001E1827" w14:paraId="7B621C4A" w14:textId="30FEA459" w:rsidTr="00D91049">
        <w:tblPrEx>
          <w:tblW w:w="4551" w:type="pct"/>
          <w:tblLook w:val="07E0" w:firstRow="1" w:lastRow="1" w:firstColumn="1" w:lastColumn="1" w:noHBand="1" w:noVBand="1"/>
          <w:tblPrExChange w:id="184" w:author="Daniel Noble" w:date="2020-10-16T08:57:00Z">
            <w:tblPrEx>
              <w:tblW w:w="4551" w:type="pct"/>
              <w:tblLook w:val="07E0" w:firstRow="1" w:lastRow="1" w:firstColumn="1" w:lastColumn="1" w:noHBand="1" w:noVBand="1"/>
            </w:tblPrEx>
          </w:tblPrExChange>
        </w:tblPrEx>
        <w:trPr>
          <w:del w:id="185" w:author="Daniel Noble" w:date="2020-10-16T09:06:00Z"/>
        </w:trPr>
        <w:tc>
          <w:tcPr>
            <w:tcW w:w="0" w:type="auto"/>
            <w:tcBorders>
              <w:bottom w:val="single" w:sz="2" w:space="0" w:color="auto"/>
            </w:tcBorders>
            <w:tcPrChange w:id="186" w:author="Daniel Noble" w:date="2020-10-16T08:57:00Z">
              <w:tcPr>
                <w:tcW w:w="0" w:type="auto"/>
              </w:tcPr>
            </w:tcPrChange>
          </w:tcPr>
          <w:p w14:paraId="0E8BADCE" w14:textId="350C0D87" w:rsidR="00294E1F" w:rsidDel="001E1827" w:rsidRDefault="00294E1F" w:rsidP="008E1938">
            <w:pPr>
              <w:pStyle w:val="Compact"/>
              <w:jc w:val="center"/>
              <w:rPr>
                <w:del w:id="187" w:author="Daniel Noble" w:date="2020-10-16T09:06:00Z"/>
              </w:rPr>
            </w:pPr>
            <w:del w:id="188" w:author="Daniel Noble" w:date="2020-10-16T09:06:00Z">
              <w:r w:rsidDel="001E1827">
                <w:delText>34</w:delText>
              </w:r>
            </w:del>
          </w:p>
        </w:tc>
        <w:tc>
          <w:tcPr>
            <w:tcW w:w="0" w:type="auto"/>
            <w:tcBorders>
              <w:bottom w:val="single" w:sz="2" w:space="0" w:color="auto"/>
            </w:tcBorders>
            <w:tcPrChange w:id="189" w:author="Daniel Noble" w:date="2020-10-16T08:57:00Z">
              <w:tcPr>
                <w:tcW w:w="0" w:type="auto"/>
              </w:tcPr>
            </w:tcPrChange>
          </w:tcPr>
          <w:p w14:paraId="1F97743B" w14:textId="1E76860F" w:rsidR="00294E1F" w:rsidRPr="00294E1F" w:rsidDel="001E1827" w:rsidRDefault="00294E1F" w:rsidP="008E1938">
            <w:pPr>
              <w:pStyle w:val="Compact"/>
              <w:jc w:val="center"/>
              <w:rPr>
                <w:del w:id="190" w:author="Daniel Noble" w:date="2020-10-16T09:06:00Z"/>
                <w:b/>
                <w:bCs/>
              </w:rPr>
            </w:pPr>
            <w:del w:id="191" w:author="Daniel Noble" w:date="2020-10-16T09:06:00Z">
              <w:r w:rsidRPr="00294E1F" w:rsidDel="001E1827">
                <w:rPr>
                  <w:b/>
                  <w:bCs/>
                </w:rPr>
                <w:delText>0.22</w:delText>
              </w:r>
            </w:del>
          </w:p>
        </w:tc>
        <w:tc>
          <w:tcPr>
            <w:tcW w:w="0" w:type="auto"/>
            <w:tcBorders>
              <w:bottom w:val="single" w:sz="2" w:space="0" w:color="auto"/>
            </w:tcBorders>
            <w:tcPrChange w:id="192" w:author="Daniel Noble" w:date="2020-10-16T08:57:00Z">
              <w:tcPr>
                <w:tcW w:w="0" w:type="auto"/>
              </w:tcPr>
            </w:tcPrChange>
          </w:tcPr>
          <w:p w14:paraId="1052BE59" w14:textId="11BD6547" w:rsidR="00294E1F" w:rsidRPr="00294E1F" w:rsidDel="001E1827" w:rsidRDefault="00294E1F" w:rsidP="008E1938">
            <w:pPr>
              <w:pStyle w:val="Compact"/>
              <w:jc w:val="center"/>
              <w:rPr>
                <w:del w:id="193" w:author="Daniel Noble" w:date="2020-10-16T09:06:00Z"/>
                <w:b/>
                <w:bCs/>
              </w:rPr>
            </w:pPr>
            <w:del w:id="194" w:author="Daniel Noble" w:date="2020-10-16T09:06:00Z">
              <w:r w:rsidRPr="00294E1F" w:rsidDel="001E1827">
                <w:rPr>
                  <w:b/>
                  <w:bCs/>
                </w:rPr>
                <w:delText>0.11</w:delText>
              </w:r>
            </w:del>
          </w:p>
        </w:tc>
        <w:tc>
          <w:tcPr>
            <w:tcW w:w="0" w:type="auto"/>
            <w:tcBorders>
              <w:bottom w:val="single" w:sz="2" w:space="0" w:color="auto"/>
            </w:tcBorders>
            <w:tcPrChange w:id="195" w:author="Daniel Noble" w:date="2020-10-16T08:57:00Z">
              <w:tcPr>
                <w:tcW w:w="0" w:type="auto"/>
              </w:tcPr>
            </w:tcPrChange>
          </w:tcPr>
          <w:p w14:paraId="515D17AD" w14:textId="040F0445" w:rsidR="00294E1F" w:rsidRPr="00294E1F" w:rsidDel="001E1827" w:rsidRDefault="00294E1F" w:rsidP="008E1938">
            <w:pPr>
              <w:pStyle w:val="Compact"/>
              <w:jc w:val="center"/>
              <w:rPr>
                <w:del w:id="196" w:author="Daniel Noble" w:date="2020-10-16T09:06:00Z"/>
                <w:b/>
                <w:bCs/>
              </w:rPr>
            </w:pPr>
            <w:del w:id="197" w:author="Daniel Noble" w:date="2020-10-16T09:06:00Z">
              <w:r w:rsidRPr="00294E1F" w:rsidDel="001E1827">
                <w:rPr>
                  <w:b/>
                  <w:bCs/>
                </w:rPr>
                <w:delText>0.37</w:delText>
              </w:r>
            </w:del>
          </w:p>
        </w:tc>
        <w:tc>
          <w:tcPr>
            <w:tcW w:w="0" w:type="auto"/>
            <w:tcBorders>
              <w:bottom w:val="single" w:sz="2" w:space="0" w:color="auto"/>
            </w:tcBorders>
            <w:tcPrChange w:id="198" w:author="Daniel Noble" w:date="2020-10-16T08:57:00Z">
              <w:tcPr>
                <w:tcW w:w="0" w:type="auto"/>
              </w:tcPr>
            </w:tcPrChange>
          </w:tcPr>
          <w:p w14:paraId="6717F6B2" w14:textId="20EDFE55" w:rsidR="00294E1F" w:rsidRPr="00294E1F" w:rsidDel="001E1827" w:rsidRDefault="00294E1F" w:rsidP="008E1938">
            <w:pPr>
              <w:pStyle w:val="Compact"/>
              <w:jc w:val="center"/>
              <w:rPr>
                <w:del w:id="199" w:author="Daniel Noble" w:date="2020-10-16T09:06:00Z"/>
                <w:b/>
                <w:bCs/>
              </w:rPr>
            </w:pPr>
            <w:del w:id="200" w:author="Daniel Noble" w:date="2020-10-16T09:06:00Z">
              <w:r w:rsidRPr="00294E1F" w:rsidDel="001E1827">
                <w:rPr>
                  <w:b/>
                  <w:bCs/>
                </w:rPr>
                <w:delText>0.13</w:delText>
              </w:r>
            </w:del>
          </w:p>
        </w:tc>
        <w:tc>
          <w:tcPr>
            <w:tcW w:w="0" w:type="auto"/>
            <w:tcBorders>
              <w:bottom w:val="single" w:sz="2" w:space="0" w:color="auto"/>
            </w:tcBorders>
            <w:tcPrChange w:id="201" w:author="Daniel Noble" w:date="2020-10-16T08:57:00Z">
              <w:tcPr>
                <w:tcW w:w="0" w:type="auto"/>
              </w:tcPr>
            </w:tcPrChange>
          </w:tcPr>
          <w:p w14:paraId="1D5FF657" w14:textId="4E31D203" w:rsidR="00294E1F" w:rsidRPr="00294E1F" w:rsidDel="001E1827" w:rsidRDefault="00294E1F" w:rsidP="008E1938">
            <w:pPr>
              <w:pStyle w:val="Compact"/>
              <w:jc w:val="center"/>
              <w:rPr>
                <w:del w:id="202" w:author="Daniel Noble" w:date="2020-10-16T09:06:00Z"/>
                <w:b/>
                <w:bCs/>
              </w:rPr>
            </w:pPr>
            <w:del w:id="203" w:author="Daniel Noble" w:date="2020-10-16T09:06:00Z">
              <w:r w:rsidRPr="00294E1F" w:rsidDel="001E1827">
                <w:rPr>
                  <w:b/>
                  <w:bCs/>
                </w:rPr>
                <w:delText>0.05</w:delText>
              </w:r>
            </w:del>
          </w:p>
        </w:tc>
        <w:tc>
          <w:tcPr>
            <w:tcW w:w="0" w:type="auto"/>
            <w:tcBorders>
              <w:bottom w:val="single" w:sz="2" w:space="0" w:color="auto"/>
            </w:tcBorders>
            <w:tcPrChange w:id="204" w:author="Daniel Noble" w:date="2020-10-16T08:57:00Z">
              <w:tcPr>
                <w:tcW w:w="0" w:type="auto"/>
              </w:tcPr>
            </w:tcPrChange>
          </w:tcPr>
          <w:p w14:paraId="5216A82B" w14:textId="425E26AD" w:rsidR="00294E1F" w:rsidRPr="00294E1F" w:rsidDel="001E1827" w:rsidRDefault="00294E1F" w:rsidP="008E1938">
            <w:pPr>
              <w:pStyle w:val="Compact"/>
              <w:jc w:val="center"/>
              <w:rPr>
                <w:del w:id="205" w:author="Daniel Noble" w:date="2020-10-16T09:06:00Z"/>
                <w:b/>
                <w:bCs/>
              </w:rPr>
            </w:pPr>
            <w:del w:id="206" w:author="Daniel Noble" w:date="2020-10-16T09:06:00Z">
              <w:r w:rsidRPr="00294E1F" w:rsidDel="001E1827">
                <w:rPr>
                  <w:b/>
                  <w:bCs/>
                </w:rPr>
                <w:delText>0.25</w:delText>
              </w:r>
            </w:del>
          </w:p>
        </w:tc>
      </w:tr>
    </w:tbl>
    <w:p w14:paraId="2AFE66DA" w14:textId="3517AE52" w:rsidR="003543A7" w:rsidDel="00DE5668" w:rsidRDefault="003543A7" w:rsidP="008E1938">
      <w:pPr>
        <w:rPr>
          <w:del w:id="207" w:author="Daniel Noble" w:date="2020-10-16T13:06:00Z"/>
        </w:rPr>
      </w:pPr>
    </w:p>
    <w:p w14:paraId="7AB70619" w14:textId="26E2CE43" w:rsidR="007F39CD" w:rsidRDefault="007F39CD" w:rsidP="008E1938">
      <w:pPr>
        <w:pStyle w:val="Thesissectionheading"/>
      </w:pPr>
      <w:r>
        <w:t>Discussion</w:t>
      </w:r>
    </w:p>
    <w:p w14:paraId="0555155B" w14:textId="35B5187E" w:rsidR="007F39CD" w:rsidRDefault="001E1827" w:rsidP="008E1938">
      <w:pPr>
        <w:pStyle w:val="Thesisnormal"/>
      </w:pPr>
      <w:ins w:id="208" w:author="Daniel Noble" w:date="2020-10-16T09:11:00Z">
        <w:r>
          <w:t xml:space="preserve">Overall, we found that </w:t>
        </w:r>
      </w:ins>
      <w:ins w:id="209" w:author="Daniel Noble" w:date="2020-10-16T09:08:00Z">
        <w:r>
          <w:t>thermal reaction norm</w:t>
        </w:r>
      </w:ins>
      <w:ins w:id="210" w:author="fonti.kar@gmail.com" w:date="2020-10-20T16:12:00Z">
        <w:r w:rsidR="00E9438A">
          <w:t>s</w:t>
        </w:r>
      </w:ins>
      <w:ins w:id="211" w:author="Daniel Noble" w:date="2020-10-16T09:08:00Z">
        <w:del w:id="212" w:author="fonti.kar@gmail.com" w:date="2020-10-20T16:12:00Z">
          <w:r w:rsidDel="00E9438A">
            <w:delText>s</w:delText>
          </w:r>
        </w:del>
        <w:r>
          <w:t xml:space="preserve"> for metabolism</w:t>
        </w:r>
      </w:ins>
      <w:ins w:id="213" w:author="Daniel Noble" w:date="2020-10-16T09:13:00Z">
        <w:r>
          <w:t>,</w:t>
        </w:r>
      </w:ins>
      <w:ins w:id="214" w:author="Daniel Noble" w:date="2020-10-16T09:08:00Z">
        <w:r>
          <w:t xml:space="preserve"> </w:t>
        </w:r>
      </w:ins>
      <w:ins w:id="215" w:author="Daniel Noble" w:date="2020-10-16T09:12:00Z">
        <w:r>
          <w:t>along with metabolic rates at each acute temperature</w:t>
        </w:r>
      </w:ins>
      <w:ins w:id="216" w:author="Daniel Noble" w:date="2020-10-16T09:13:00Z">
        <w:r>
          <w:t>,</w:t>
        </w:r>
      </w:ins>
      <w:ins w:id="217" w:author="Daniel Noble" w:date="2020-10-16T09:12:00Z">
        <w:r>
          <w:t xml:space="preserve"> </w:t>
        </w:r>
      </w:ins>
      <w:ins w:id="218" w:author="Daniel Noble" w:date="2020-10-16T09:08:00Z">
        <w:r>
          <w:t>were repeatable</w:t>
        </w:r>
      </w:ins>
      <w:ins w:id="219" w:author="Daniel Noble" w:date="2020-10-16T09:11:00Z">
        <w:r>
          <w:t xml:space="preserve"> and unaffected</w:t>
        </w:r>
      </w:ins>
      <w:ins w:id="220" w:author="Daniel Noble" w:date="2020-10-16T09:12:00Z">
        <w:r>
          <w:t xml:space="preserve"> by early developmental temperature</w:t>
        </w:r>
      </w:ins>
      <w:ins w:id="221" w:author="Daniel Noble" w:date="2020-10-16T09:11:00Z">
        <w:r>
          <w:t xml:space="preserve">. </w:t>
        </w:r>
      </w:ins>
      <w:ins w:id="222" w:author="fonti.kar@gmail.com" w:date="2020-10-20T16:13:00Z">
        <w:r w:rsidR="00E9438A">
          <w:t xml:space="preserve">Additionally, </w:t>
        </w:r>
      </w:ins>
      <w:ins w:id="223" w:author="Daniel Noble" w:date="2020-10-16T09:12:00Z">
        <w:del w:id="224" w:author="fonti.kar@gmail.com" w:date="2020-10-20T16:12:00Z">
          <w:r w:rsidDel="00E9438A">
            <w:delText>Additionally</w:delText>
          </w:r>
        </w:del>
      </w:ins>
      <w:ins w:id="225" w:author="Daniel Noble" w:date="2020-10-16T09:11:00Z">
        <w:del w:id="226" w:author="fonti.kar@gmail.com" w:date="2020-10-20T16:12:00Z">
          <w:r w:rsidDel="00E9438A">
            <w:delText>,</w:delText>
          </w:r>
        </w:del>
        <w:del w:id="227" w:author="fonti.kar@gmail.com" w:date="2020-10-20T16:13:00Z">
          <w:r w:rsidDel="00E9438A">
            <w:delText xml:space="preserve"> </w:delText>
          </w:r>
        </w:del>
      </w:ins>
      <w:ins w:id="228" w:author="Daniel Noble" w:date="2020-10-16T09:08:00Z">
        <w:r>
          <w:t>e</w:t>
        </w:r>
      </w:ins>
      <w:ins w:id="229" w:author="Daniel Noble" w:date="2020-10-16T09:07:00Z">
        <w:r>
          <w:t>arly developmental temperature</w:t>
        </w:r>
      </w:ins>
      <w:ins w:id="230" w:author="fonti.kar@gmail.com" w:date="2020-10-20T16:13:00Z">
        <w:r w:rsidR="00E9438A">
          <w:t xml:space="preserve"> did not c</w:t>
        </w:r>
      </w:ins>
      <w:ins w:id="231" w:author="Daniel Noble" w:date="2020-10-16T09:07:00Z">
        <w:del w:id="232" w:author="fonti.kar@gmail.com" w:date="2020-10-20T16:13:00Z">
          <w:r w:rsidDel="00E9438A">
            <w:delText xml:space="preserve"> </w:delText>
          </w:r>
        </w:del>
      </w:ins>
      <w:del w:id="233" w:author="fonti.kar@gmail.com" w:date="2020-10-20T16:13:00Z">
        <w:r w:rsidR="003D6EAC" w:rsidDel="00E9438A">
          <w:delText>c</w:delText>
        </w:r>
      </w:del>
      <w:r w:rsidR="003D6EAC">
        <w:t>hange</w:t>
      </w:r>
      <w:ins w:id="234" w:author="Daniel Noble" w:date="2020-10-16T09:07:00Z">
        <w:r>
          <w:t xml:space="preserve"> </w:t>
        </w:r>
      </w:ins>
      <w:ins w:id="235" w:author="Daniel Noble" w:date="2020-10-16T09:14:00Z">
        <w:r w:rsidR="0093466E">
          <w:t xml:space="preserve">the </w:t>
        </w:r>
      </w:ins>
      <w:ins w:id="236" w:author="fonti.kar@gmail.com" w:date="2020-10-20T16:13:00Z">
        <w:r w:rsidR="00E9438A">
          <w:t xml:space="preserve">slope or intercept of the </w:t>
        </w:r>
      </w:ins>
      <w:ins w:id="237" w:author="Daniel Noble" w:date="2020-10-16T09:14:00Z">
        <w:r w:rsidR="0093466E">
          <w:t xml:space="preserve">population </w:t>
        </w:r>
      </w:ins>
      <w:ins w:id="238" w:author="Daniel Noble" w:date="2020-10-16T09:08:00Z">
        <w:r>
          <w:t>reaction</w:t>
        </w:r>
      </w:ins>
      <w:ins w:id="239" w:author="Daniel Noble" w:date="2020-10-16T09:07:00Z">
        <w:r>
          <w:t xml:space="preserve"> norm</w:t>
        </w:r>
      </w:ins>
      <w:ins w:id="240" w:author="Daniel Noble" w:date="2020-10-16T09:13:00Z">
        <w:del w:id="241" w:author="fonti.kar@gmail.com" w:date="2020-10-20T16:13:00Z">
          <w:r w:rsidDel="00CB757A">
            <w:delText xml:space="preserve"> </w:delText>
          </w:r>
          <w:r w:rsidDel="00E9438A">
            <w:delText>slope or intercept</w:delText>
          </w:r>
        </w:del>
      </w:ins>
      <w:del w:id="242" w:author="Daniel Noble" w:date="2020-10-16T09:07:00Z">
        <w:r w:rsidR="00570BB6" w:rsidDel="001E1827">
          <w:delText xml:space="preserve">The thermal reaction norm </w:delText>
        </w:r>
        <w:r w:rsidR="00B70D7A" w:rsidDel="001E1827">
          <w:delText xml:space="preserve">of metabolic rate </w:delText>
        </w:r>
        <w:r w:rsidR="00570BB6" w:rsidDel="001E1827">
          <w:delText>was</w:delText>
        </w:r>
        <w:r w:rsidR="00CA3C2D" w:rsidDel="001E1827">
          <w:delText xml:space="preserve"> not susceptible to </w:delText>
        </w:r>
        <w:r w:rsidR="00570BB6" w:rsidDel="001E1827">
          <w:delText xml:space="preserve">developmental </w:delText>
        </w:r>
        <w:r w:rsidR="00CA3C2D" w:rsidDel="001E1827">
          <w:delText>temperature changes</w:delText>
        </w:r>
      </w:del>
      <w:r w:rsidR="00CA3C2D">
        <w:t>.</w:t>
      </w:r>
      <w:del w:id="243" w:author="Daniel Noble" w:date="2020-10-16T09:13:00Z">
        <w:r w:rsidR="00CA3C2D" w:rsidDel="001E1827">
          <w:delText xml:space="preserve"> </w:delText>
        </w:r>
      </w:del>
      <w:moveToRangeStart w:id="244" w:author="Daniel Noble" w:date="2020-10-16T09:09:00Z" w:name="move53731793"/>
      <w:moveTo w:id="245" w:author="Daniel Noble" w:date="2020-10-16T09:09:00Z">
        <w:del w:id="246" w:author="Daniel Noble" w:date="2020-10-16T09:13:00Z">
          <w:r w:rsidDel="001E1827">
            <w:delText xml:space="preserve">Consistent individual variation in average metabolic rate </w:delText>
          </w:r>
        </w:del>
        <w:del w:id="247" w:author="Daniel Noble" w:date="2020-10-16T09:09:00Z">
          <w:r w:rsidDel="001E1827">
            <w:delText>were</w:delText>
          </w:r>
        </w:del>
        <w:del w:id="248" w:author="Daniel Noble" w:date="2020-10-16T09:13:00Z">
          <w:r w:rsidDel="001E1827">
            <w:delText xml:space="preserve"> also unaffected by developmental temperature</w:delText>
          </w:r>
        </w:del>
        <w:del w:id="249" w:author="Daniel Noble" w:date="2020-10-16T09:09:00Z">
          <w:r w:rsidDel="001E1827">
            <w:delText>s</w:delText>
          </w:r>
        </w:del>
        <w:del w:id="250" w:author="Daniel Noble" w:date="2020-10-16T09:10:00Z">
          <w:r w:rsidDel="001E1827">
            <w:delText>, as well as acute temperatures</w:delText>
          </w:r>
        </w:del>
        <w:del w:id="251" w:author="Daniel Noble" w:date="2020-10-16T09:13:00Z">
          <w:r w:rsidDel="001E1827">
            <w:delText>.</w:delText>
          </w:r>
        </w:del>
        <w:del w:id="252" w:author="Daniel Noble" w:date="2020-10-16T09:09:00Z">
          <w:r w:rsidDel="001E1827">
            <w:delText xml:space="preserve"> </w:delText>
          </w:r>
        </w:del>
      </w:moveTo>
      <w:moveToRangeEnd w:id="244"/>
      <w:del w:id="253" w:author="Daniel Noble" w:date="2020-10-16T09:09:00Z">
        <w:r w:rsidR="00CA3C2D" w:rsidDel="001E1827">
          <w:delText>Congruently, we found no differences among developmental temperatures in the repeatability of slope.</w:delText>
        </w:r>
      </w:del>
      <w:r w:rsidR="00CA3C2D">
        <w:t xml:space="preserve"> </w:t>
      </w:r>
      <w:del w:id="254" w:author="Daniel Noble" w:date="2020-10-16T09:26:00Z">
        <w:r w:rsidR="00CA3C2D" w:rsidDel="006A2DA7">
          <w:delText xml:space="preserve">This </w:delText>
        </w:r>
      </w:del>
      <w:ins w:id="255" w:author="Daniel Noble" w:date="2020-10-16T09:26:00Z">
        <w:r w:rsidR="006A2DA7">
          <w:t xml:space="preserve">Our results </w:t>
        </w:r>
      </w:ins>
      <w:r w:rsidR="00CA3C2D">
        <w:t>suggest</w:t>
      </w:r>
      <w:del w:id="256" w:author="Daniel Noble" w:date="2020-10-16T09:26:00Z">
        <w:r w:rsidR="00CA3C2D" w:rsidDel="006A2DA7">
          <w:delText>s</w:delText>
        </w:r>
      </w:del>
      <w:r w:rsidR="00CA3C2D">
        <w:t xml:space="preserve"> that</w:t>
      </w:r>
      <w:ins w:id="257" w:author="Daniel Noble" w:date="2020-10-16T09:10:00Z">
        <w:r>
          <w:t>,</w:t>
        </w:r>
      </w:ins>
      <w:r w:rsidR="00B70D7A">
        <w:t xml:space="preserve"> while</w:t>
      </w:r>
      <w:r w:rsidR="00CA3C2D">
        <w:t xml:space="preserve"> individuals </w:t>
      </w:r>
      <w:r w:rsidR="007053E3">
        <w:t>displayed</w:t>
      </w:r>
      <w:r w:rsidR="00CA3C2D">
        <w:t xml:space="preserve"> consistent variation in their plasticity (I x E)</w:t>
      </w:r>
      <w:r w:rsidR="00A71644">
        <w:t>,</w:t>
      </w:r>
      <w:r w:rsidR="00570BB6">
        <w:t xml:space="preserve"> </w:t>
      </w:r>
      <w:r w:rsidR="00B70D7A">
        <w:t>early</w:t>
      </w:r>
      <w:r w:rsidR="00CA3C2D">
        <w:t xml:space="preserve"> </w:t>
      </w:r>
      <w:r w:rsidR="00570BB6">
        <w:t>thermal environment</w:t>
      </w:r>
      <w:r w:rsidR="00A71644">
        <w:t>s</w:t>
      </w:r>
      <w:r w:rsidR="00CA3C2D">
        <w:t xml:space="preserve"> did</w:t>
      </w:r>
      <w:r w:rsidR="007053E3">
        <w:t xml:space="preserve"> not </w:t>
      </w:r>
      <w:del w:id="258" w:author="Daniel Noble" w:date="2020-10-16T09:15:00Z">
        <w:r w:rsidR="007053E3" w:rsidDel="0093466E">
          <w:delText>impact</w:delText>
        </w:r>
        <w:r w:rsidR="00F807C8" w:rsidDel="0093466E">
          <w:delText xml:space="preserve"> </w:delText>
        </w:r>
      </w:del>
      <w:ins w:id="259" w:author="Daniel Noble" w:date="2020-10-16T09:15:00Z">
        <w:r w:rsidR="0093466E">
          <w:t>affect</w:t>
        </w:r>
      </w:ins>
      <w:r w:rsidR="003D6EAC">
        <w:t xml:space="preserve"> how their metabolic rate respond to temperature later in life</w:t>
      </w:r>
      <w:r w:rsidR="00A71644">
        <w:t>.</w:t>
      </w:r>
      <w:r w:rsidR="00570BB6" w:rsidRPr="00570BB6">
        <w:t xml:space="preserve"> </w:t>
      </w:r>
      <w:ins w:id="260" w:author="Daniel Noble" w:date="2020-10-16T12:57:00Z">
        <w:r w:rsidR="006408D9">
          <w:t xml:space="preserve">Below </w:t>
        </w:r>
      </w:ins>
      <w:moveFromRangeStart w:id="261" w:author="Daniel Noble" w:date="2020-10-16T09:09:00Z" w:name="move53731793"/>
      <w:moveFrom w:id="262" w:author="Daniel Noble" w:date="2020-10-16T09:09:00Z">
        <w:r w:rsidR="00570BB6" w:rsidDel="001E1827">
          <w:t xml:space="preserve">Consistent individual variation in average metabolic rate </w:t>
        </w:r>
        <w:r w:rsidR="00A71644" w:rsidDel="001E1827">
          <w:t xml:space="preserve">were also unaffected by developmental temperatures, as well as </w:t>
        </w:r>
        <w:r w:rsidR="00570BB6" w:rsidDel="001E1827">
          <w:t xml:space="preserve">acute temperatures. </w:t>
        </w:r>
      </w:moveFrom>
      <w:moveFromRangeEnd w:id="261"/>
      <w:ins w:id="263" w:author="Daniel Noble" w:date="2020-10-16T12:57:00Z">
        <w:r w:rsidR="006408D9">
          <w:t xml:space="preserve">we discuss the implications of our findings </w:t>
        </w:r>
        <w:del w:id="264" w:author="fonti.kar@gmail.com" w:date="2020-10-20T16:14:00Z">
          <w:r w:rsidR="006408D9" w:rsidDel="00CB757A">
            <w:delText>for</w:delText>
          </w:r>
        </w:del>
      </w:ins>
      <w:ins w:id="265" w:author="fonti.kar@gmail.com" w:date="2020-10-20T16:14:00Z">
        <w:r w:rsidR="00CB757A">
          <w:t>in the context of</w:t>
        </w:r>
      </w:ins>
      <w:ins w:id="266" w:author="fonti.kar@gmail.com" w:date="2020-10-20T16:13:00Z">
        <w:r w:rsidR="00CB757A">
          <w:t xml:space="preserve"> processes that may</w:t>
        </w:r>
      </w:ins>
      <w:ins w:id="267" w:author="fonti.kar@gmail.com" w:date="2020-10-20T16:14:00Z">
        <w:r w:rsidR="00CB757A">
          <w:t xml:space="preserve"> infl</w:t>
        </w:r>
      </w:ins>
      <w:ins w:id="268" w:author="fonti.kar@gmail.com" w:date="2020-10-20T16:15:00Z">
        <w:r w:rsidR="00CB757A">
          <w:t xml:space="preserve">uence </w:t>
        </w:r>
      </w:ins>
      <w:ins w:id="269" w:author="fonti.kar@gmail.com" w:date="2020-10-20T16:16:00Z">
        <w:r w:rsidR="00CB757A">
          <w:t xml:space="preserve">plastic responses and </w:t>
        </w:r>
      </w:ins>
      <w:ins w:id="270" w:author="fonti.kar@gmail.com" w:date="2020-10-20T16:13:00Z">
        <w:r w:rsidR="00CB757A">
          <w:t>consistent among i</w:t>
        </w:r>
      </w:ins>
      <w:ins w:id="271" w:author="fonti.kar@gmail.com" w:date="2020-10-20T16:14:00Z">
        <w:r w:rsidR="00CB757A">
          <w:t xml:space="preserve">ndividual variation </w:t>
        </w:r>
      </w:ins>
      <w:ins w:id="272" w:author="fonti.kar@gmail.com" w:date="2020-10-20T16:15:00Z">
        <w:r w:rsidR="00CB757A">
          <w:t xml:space="preserve">and </w:t>
        </w:r>
      </w:ins>
      <w:ins w:id="273" w:author="Daniel Noble" w:date="2020-10-16T12:57:00Z">
        <w:del w:id="274" w:author="fonti.kar@gmail.com" w:date="2020-10-20T16:13:00Z">
          <w:r w:rsidR="006408D9" w:rsidDel="00CB757A">
            <w:delText>…</w:delText>
          </w:r>
          <w:commentRangeStart w:id="275"/>
          <w:r w:rsidR="006408D9" w:rsidDel="00CB757A">
            <w:delText>.</w:delText>
          </w:r>
          <w:commentRangeEnd w:id="275"/>
          <w:r w:rsidR="006408D9" w:rsidDel="00CB757A">
            <w:rPr>
              <w:rStyle w:val="CommentReference"/>
              <w:rFonts w:asciiTheme="minorHAnsi" w:hAnsiTheme="minorHAnsi"/>
              <w:lang w:val="en-US"/>
            </w:rPr>
            <w:commentReference w:id="275"/>
          </w:r>
        </w:del>
      </w:ins>
      <w:ins w:id="276" w:author="fonti.kar@gmail.com" w:date="2020-10-20T16:15:00Z">
        <w:r w:rsidR="00CB757A">
          <w:t xml:space="preserve">how </w:t>
        </w:r>
      </w:ins>
      <w:ins w:id="277" w:author="fonti.kar@gmail.com" w:date="2020-10-20T16:16:00Z">
        <w:r w:rsidR="00990D84">
          <w:t>these</w:t>
        </w:r>
      </w:ins>
      <w:ins w:id="278" w:author="fonti.kar@gmail.com" w:date="2020-10-20T16:15:00Z">
        <w:r w:rsidR="00CB757A">
          <w:t xml:space="preserve"> might </w:t>
        </w:r>
      </w:ins>
      <w:ins w:id="279" w:author="fonti.kar@gmail.com" w:date="2020-10-20T16:17:00Z">
        <w:r w:rsidR="00990D84">
          <w:t>be important for populations in variable environments</w:t>
        </w:r>
      </w:ins>
    </w:p>
    <w:p w14:paraId="5681D9C8" w14:textId="4E8CBB33" w:rsidR="002E5EDA" w:rsidRDefault="002E5EDA" w:rsidP="008E1938">
      <w:pPr>
        <w:pStyle w:val="Thesisnormal"/>
      </w:pPr>
    </w:p>
    <w:p w14:paraId="42ED9AF2" w14:textId="77777777" w:rsidR="00477E80" w:rsidRDefault="00477E80" w:rsidP="00477E80">
      <w:pPr>
        <w:pStyle w:val="Thesissubheading"/>
        <w:rPr>
          <w:ins w:id="280" w:author="fonti.kar@gmail.com" w:date="2020-10-24T15:20:00Z"/>
        </w:rPr>
      </w:pPr>
      <w:ins w:id="281" w:author="fonti.kar@gmail.com" w:date="2020-10-24T15:20:00Z">
        <w:r>
          <w:t>Thermal reaction norms of metabolic rate are robust to developmental temperature</w:t>
        </w:r>
      </w:ins>
    </w:p>
    <w:p w14:paraId="305E045E" w14:textId="77777777" w:rsidR="00477E80" w:rsidRDefault="00477E80" w:rsidP="00477E80">
      <w:pPr>
        <w:pStyle w:val="Thesisnormal"/>
        <w:rPr>
          <w:ins w:id="282" w:author="fonti.kar@gmail.com" w:date="2020-10-24T15:20:00Z"/>
        </w:rPr>
      </w:pPr>
    </w:p>
    <w:p w14:paraId="21DA4472" w14:textId="789C1CBE" w:rsidR="00477E80" w:rsidRDefault="00477E80" w:rsidP="00477E80">
      <w:pPr>
        <w:pStyle w:val="Thesisnormal"/>
        <w:rPr>
          <w:ins w:id="283" w:author="fonti.kar@gmail.com" w:date="2020-10-24T15:20:00Z"/>
        </w:rPr>
      </w:pPr>
      <w:ins w:id="284" w:author="fonti.kar@gmail.com" w:date="2020-10-24T15:20:00Z">
        <w:r>
          <w:t>Developmental cues that affect later life plasticity may allow populations</w:t>
        </w:r>
        <w:commentRangeStart w:id="285"/>
        <w:r w:rsidRPr="00005A2E">
          <w:t xml:space="preserve"> </w:t>
        </w:r>
        <w:commentRangeEnd w:id="285"/>
        <w:r>
          <w:rPr>
            <w:rStyle w:val="CommentReference"/>
            <w:rFonts w:asciiTheme="minorHAnsi" w:hAnsiTheme="minorHAnsi"/>
            <w:lang w:val="en-US"/>
          </w:rPr>
          <w:commentReference w:id="285"/>
        </w:r>
        <w:r>
          <w:t xml:space="preserve">to better cope with environmental fluctuations (Beaman et al. 2016). Epigenetic modifications during development that influence the physiological system is likely responsible for shaping plastic responses through complex ways </w:t>
        </w:r>
        <w:r>
          <w:fldChar w:fldCharType="begin"/>
        </w:r>
      </w:ins>
      <w:r w:rsidR="00730E70">
        <w:instrText xml:space="preserve"> ADDIN ZOTERO_ITEM CSL_CITATION {"citationID":"DYpD3aEt","properties":{"formattedCitation":"(Hu &amp; Barrett, 2017; McCaw et al., 2020)","plainCitation":"(Hu &amp; Barrett, 2017; McCaw et al., 2020)","noteIndex":0},"citationItems":[{"id":4075,"uris":["http://zotero.org/users/1379426/items/5KW7GA2V"],"uri":["http://zotero.org/users/1379426/items/5KW7GA2V"],"itemData":{"id":4075,"type":"article-journal","abstract":"Phenotypic plasticity is an important mechanism for populations to buffer themselves from environmental change. While it has long been appreciated that natural populations possess genetic variation in the extent of plasticity, a surge of recent evidence suggests that epigenetic variation could also play an important role in shaping phenotypic responses. Compared with genetic variation, epigenetic variation is more likely to have higher spontaneous rates of mutation and a more sensitive reaction to environmental inputs. In our review, we first provide an overview of recent studies on epigenetically encoded thermal plasticity in animals to illustrate environmentally-mediated epigenetic effects within and across generations. Second, we discuss the role of epigenetic effects during adaptation by exploring population epigenetics in natural animal populations. Finally, we evaluate the evolutionary potential of epigenetic variation depending on its autonomy from genetic variation and its transgenerational stability. Although many of the causal links between epigenetic variation and phenotypic plasticity remain elusive, new data has explored the role of epigenetic variation in facilitating evolution in natural populations. This recent progress in ecological epigenetics will be helpful for generating predictive models of the capacity of organisms to adapt to changing climates.","container-title":"Journal of Evolutionary Biology","DOI":"10.1111/jeb.13130","ISSN":"1420-9101","issue":"9","language":"en","note":"_eprint: https://onlinelibrary.wiley.com/doi/pdf/10.1111/jeb.13130","page":"1612-1632","source":"Wiley Online Library","title":"Epigenetics in natural animal populations","volume":"30","author":[{"family":"Hu","given":"J."},{"family":"Barrett","given":"R. D. H."}],"issued":{"date-parts":[["2017"]]}}},{"id":4084,"uris":["http://zotero.org/users/1379426/items/9AFCW3J3"],"uri":["http://zotero.org/users/1379426/items/9AFCW3J3"],"itemData":{"id":4084,"type":"article-journal","abstract":"Synopsis.  Epigenetics represents a widely accepted set of mechanisms by which organisms respond to the environment by regulating phenotypic plasticity and life","container-title":"Integrative and Comparative Biology","DOI":"10.1093/icb/icaa049","journalAbbreviation":"Integr Comp Biol","language":"en","source":"academic.oup.com","title":"Epigenetic Responses to Temperature and Climate","URL":"https://academic.oup.com/icb/advance-article/doi/10.1093/icb/icaa049/5848649","author":[{"family":"McCaw","given":"Beth A."},{"family":"Stevenson","given":"Tyler J."},{"family":"Lancaster","given":"Lesley T."}],"accessed":{"date-parts":[["2020",10,21]]},"issued":{"date-parts":[["2020"]]}}}],"schema":"https://github.com/citation-style-language/schema/raw/master/csl-citation.json"} </w:instrText>
      </w:r>
      <w:ins w:id="286" w:author="fonti.kar@gmail.com" w:date="2020-10-24T15:20:00Z">
        <w:r>
          <w:fldChar w:fldCharType="separate"/>
        </w:r>
      </w:ins>
      <w:r w:rsidR="00730E70">
        <w:rPr>
          <w:noProof/>
        </w:rPr>
        <w:t>(Hu &amp; Barrett, 2017; McCaw et al., 2020)</w:t>
      </w:r>
      <w:ins w:id="287" w:author="fonti.kar@gmail.com" w:date="2020-10-24T15:20:00Z">
        <w:r>
          <w:fldChar w:fldCharType="end"/>
        </w:r>
        <w:r>
          <w:t xml:space="preserve">. Developmental changes to enzymes or membrane structures might affect how metabolic processes respond to thermal fluctuations later in life </w:t>
        </w:r>
        <w:r>
          <w:fldChar w:fldCharType="begin"/>
        </w:r>
        <w:r>
          <w:instrText xml:space="preserve"> ADDIN ZOTERO_ITEM CSL_CITATION {"citationID":"vp1bHctG","properties":{"formattedCitation":"(Angilletta Jr, 2016; Ishihara et al., 2019)","plainCitation":"(Angilletta Jr, 2016; Ishihara et al., 2019)","noteIndex":0},"citationItems":[{"id":1887,"uris":["http://zotero.org/users/1379426/items/FYCTXNKM"],"uri":["http://zotero.org/users/1379426/items/FYCTXNKM"],"itemData":{"id":1887,"type":"book","ISBN":"978-0-19-857087-5","note":"DOI: 10.1093/acprof:oso/9780198570875.001.1","publisher":"Oxford University Press","title":"Thermal Adaptation: A Theoretical and Empirical Synthesis","URL":"http://www.oxfordscholarship.com/view/10.1093/acprof:oso/9780198570875.001.1/acprof-9780198570875","author":[{"family":"Angilletta Jr","given":"Michael J"}],"issued":{"date-parts":[["2016",11]]}}},{"id":4081,"uris":["http://zotero.org/users/1379426/items/8N3QGQUW"],"uri":["http://zotero.org/users/1379426/items/8N3QGQUW"],"itemData":{"id":4081,"type":"article-journal","abstract":"The American bullfrog (Lithobates catesbeianus) is a eurythermal amphibian that is naturally distributed from subarctic to subtropical areas. The tadpoles of this species overwinter, in water, in cold environments. Therefore, they may have adapted to a wide range of temperatures in an active state. To understand the adaptation mechanisms to cope with low or high temperatures, we investigated global epigenetic modifications, histone variants, transcript levels of related genes, and the cellular acetyl coenzyme A (acetyl-CoA) and free CoA (CoA-SH) levels, in the livers of tadpoles collected in summer and winter and of those acclimated to 4 °C and 21 °C. Among epigenetic marks tested, the levels of acetylated histones and the histone variant H2A.Z were influenced by different temperature conditions. Histone acetylation levels were higher in summer than in winter and increased within 3 days of warm acclimation, whereas histone H2A.Z levels were higher in winter than in summer and decreased within 2 weeks of warm acclimation. Transcript analysis revealed that decreased expression of histone H2A.Z in warm acclimation was regulated at the transcriptional level. Acetyl-CoA levels were not correlated with those of the acetylated histones, indicating that cellular acetyl-CoA levels may not directly influence the state of histone acetylation in the tadpole liver. Such epigenetic and metabolic changes in the tadpole liver may contribute to the maintenance of energy balance during seasonal acclimatization and thermal acclimation.","container-title":"Comparative Biochemistry and Physiology Part A: Molecular &amp; Integrative Physiology","DOI":"10.1016/j.cbpa.2018.12.014","ISSN":"1095-6433","journalAbbreviation":"Comparative Biochemistry and Physiology Part A: Molecular &amp; Integrative Physiology","language":"en","page":"39-48","source":"ScienceDirect","title":"Seasonal acclimatization and thermal acclimation induce global histone epigenetic changes in liver of bullfrog (Lithobates catesbeianus) tadpole","volume":"230","author":[{"family":"Ishihara","given":"Akinori"},{"family":"Sapon","given":"Mohammad Ashrafuzzaman"},{"family":"Yamauchi","given":"Kiyoshi"}],"issued":{"date-parts":[["2019",4,1]]}}}],"schema":"https://github.com/citation-style-language/schema/raw/master/csl-citation.json"} </w:instrText>
        </w:r>
        <w:r>
          <w:fldChar w:fldCharType="separate"/>
        </w:r>
        <w:r>
          <w:rPr>
            <w:noProof/>
          </w:rPr>
          <w:t>(Angilletta Jr, 2016; Ishihara et al., 2019)</w:t>
        </w:r>
        <w:r>
          <w:fldChar w:fldCharType="end"/>
        </w:r>
        <w:r>
          <w:t xml:space="preserve">. However, our results suggest instead that thermal reaction norms of metabolic rate were robust to changes in incubation temperature. Results have been mixed among the few studies that have investigated the effects of pre- </w:t>
        </w:r>
        <w:commentRangeStart w:id="288"/>
        <w:r>
          <w:t>and post-hatching temperature on the plasticity of metabolic rate (Table 1, Beaman et al., 2016</w:t>
        </w:r>
        <w:commentRangeEnd w:id="288"/>
        <w:r>
          <w:rPr>
            <w:rStyle w:val="CommentReference"/>
            <w:rFonts w:asciiTheme="minorHAnsi" w:hAnsiTheme="minorHAnsi"/>
            <w:lang w:val="en-US"/>
          </w:rPr>
          <w:commentReference w:id="288"/>
        </w:r>
        <w:r>
          <w:t xml:space="preserve">). For example, wild caught mosquitofish developing under more variable spring conditions exhibited steeper thermal reaction norms for metabolic scope compared to fish born in summer </w:t>
        </w:r>
        <w:r>
          <w:fldChar w:fldCharType="begin"/>
        </w:r>
        <w:r>
          <w:instrText xml:space="preserve"> ADDIN ZOTERO_ITEM CSL_CITATION {"citationID":"ob1NxURI","properties":{"formattedCitation":"(Seebacher et al., 2014)","plainCitation":"(Seebacher et al., 2014)","noteIndex":0},"citationItems":[{"id":"TLe3i7rd/gZs6yDik","uris":["http://zotero.org/users/1379426/items/LVDM22FM"],"uri":["http://zotero.org/users/1379426/items/LVDM22FM"],"itemData":{"id":"pY1cmuP2/oKRKCEZJ","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fldChar w:fldCharType="separate"/>
        </w:r>
        <w:r>
          <w:rPr>
            <w:noProof/>
          </w:rPr>
          <w:t>(Seebacher et al., 2014)</w:t>
        </w:r>
        <w:r>
          <w:fldChar w:fldCharType="end"/>
        </w:r>
        <w:r>
          <w:t xml:space="preserve">. In contrast, incubation temperature did not affect plasticity in metabolic rate of striped marsh frog tadpoles </w:t>
        </w:r>
        <w:r>
          <w:fldChar w:fldCharType="begin"/>
        </w:r>
        <w:r>
          <w:instrText xml:space="preserve"> ADDIN ZOTERO_ITEM CSL_CITATION {"citationID":"HmVrmhbM","properties":{"formattedCitation":"(Seebacher &amp; Grigaltchik, 2014)","plainCitation":"(Seebacher &amp; Grigaltchik, 2014)","noteIndex":0},"citationItems":[{"id":3792,"uris":["http://zotero.org/users/1379426/items/H3WXY6LP"],"uri":["http://zotero.org/users/1379426/items/H3WXY6LP"],"itemData":{"id":3792,"type":"article-journal","abstract":"Performance curves of physiological rates are not fixed, and determining the extent to which thermal performance curves can change in response to environmental signals is essential to understand the effect of climate variability on populations. The aim of this study was to determine whether and how temperatures experienced during early embryonic development affect thermal performance curves of later life history stages in the frog Limnodynastes peronii. We tested the hypotheses that a) the embryonic environment affects mean trait values only; b) temperature at which performance of tadpoles is maximal shifts with egg incubation temperatures so that performance is maximised at the incubation temperatures, and c) incubation temperatures modulate the capacity for reversible acclimation in tadpoles. Growth rates were greater in warm (25°C) compared to cold (15°C) acclimated (6 weeks) tadpoles regardless of egg developmental temperatures (15°C or 25°C, representing seasonal means). The breadth of the performance curve of burst locomotor performance (measured at 10, 15, 20, 25, and 30°C, representing annual range) is greatest when egg developmental and acclimation temperatures coincide. The mode of the performance curves shifted with acclimation conditions and maximum performance was always at higher temperatures than acclimation conditions. Performance curves of glycolytic (lactate dehydrogenase activities) and mitochondrial (citrate synthase and cytochrome c oxidase) enzymes were modulated by interactions between egg incubation and acclimation temperatures. Lactate dehydrogenase activity paralleled patterns seen in burst locomotor performance, but oxygen consumption rates and mitochondrial enzyme activities did not mirror growth or locomotor performance. We show that embryonic developmental conditions can modulate performance curves of later life-history stages, thereby conferring flexibilty to respond to environmental conditions later in life.","container-title":"PLOS ONE","DOI":"10.1371/journal.pone.0106492","ISSN":"1932-6203","issue":"9","journalAbbreviation":"PLOS ONE","language":"en","note":"publisher: Public Library of Science","page":"e106492","source":"PLoS Journals","title":"Embryonic Developmental Temperatures Modulate Thermal Acclimation of Performance Curves in Tadpoles of the Frog Limnodynastes peronii","volume":"9","author":[{"family":"Seebacher","given":"Frank"},{"family":"Grigaltchik","given":"Veronica S."}],"issued":{"date-parts":[["2014",9,2]]}}}],"schema":"https://github.com/citation-style-language/schema/raw/master/csl-citation.json"} </w:instrText>
        </w:r>
        <w:r>
          <w:fldChar w:fldCharType="separate"/>
        </w:r>
        <w:r>
          <w:rPr>
            <w:noProof/>
          </w:rPr>
          <w:t>(Seebacher &amp; Grigaltchik, 2014)</w:t>
        </w:r>
        <w:r>
          <w:fldChar w:fldCharType="end"/>
        </w:r>
        <w:r>
          <w:t xml:space="preserve">. Given that our lizards were reared in a common environment post hatching, the lack of difference we observed maybe the result of reversible plasticity via acclimation in metabolic rate. If acclimation capacities may have overwhelmed any developmental differences in thermal reaction norms, we would have most likely detected treatment differences at the first sampling session, however this was not the case. Indeed, studies that have shown a significant interaction between developmental environments and reversible plasticity have used a cross factorial design where late environments are deliberately matched and mismatched with early environmental conditions to disassociate acclimation effects </w:t>
        </w:r>
        <w:r>
          <w:fldChar w:fldCharType="begin"/>
        </w:r>
        <w:r>
          <w:instrText xml:space="preserve"> ADDIN ZOTERO_ITEM CSL_CITATION {"citationID":"X75yH41B","properties":{"formattedCitation":"(Kazerouni et al., 2016; Schnurr et al., 2014)","plainCitation":"(Kazerouni et al., 2016; Schnurr et al., 2014)","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id":3782,"uris":["http://zotero.org/users/1379426/items/IUDHMLRI"],"uri":["http://zotero.org/users/1379426/items/IUDHMLRI"],"itemData":{"id":3782,"type":"article-journal","abstract":"Global warming is intensifying interest in the physiological consequences of temperature change in ectotherms, but we still have a relatively poor understanding of the effects of temperature on early life stages. This study determined how embryonic temperature (TE) affects development and the activity of metabolic enzymes in the swimming muscle of zebrafish. Embryos developed successfully to hatching (survival ≥88%) from 22 to 32°C, but suffered sharp increases in mortality outside of this range. Embryos that were incubated until hatching at a control TE (27°C) or near the extremes for successful development (22 or 32°C) were next raised to adulthood under control conditions at 27°C. Growth trajectories after hatching were altered in the 22°C and 32°C TE groups compared with 27°C TE controls, but growth slowed after 3 months of age in all groups. Maximal enzyme activities of cytochrome c oxidase (COX), citrate synthase (CS), hydroxyacyl-coA dehydrogenase (HOAD), pyruvate kinase (PK) and lactate dehydrogenase (LDH) were measured across a range of assay temperatures (22, 27, 32 and 36°C) in adults from each TE group that were acclimated to 27 or 32°C. Substrate affinities (Km) were also determined for COX and LDH. In adult fish acclimated to 27°C, COX and PK activities were higher in 22°C and 32°C TE groups than in 27°C TE controls, and the temperature optimum for COX activity was higher in the 32°C TE group than in the 22°C TE group. Warm acclimation reduced COX, CS and/or PK activities in the 22 and 32°C TE groups, possibly to compensate for thermal effects on molecular activity. This response did not occur in the 27°C TE controls, which instead increased LDH and HOAD activities. Warm acclimation also increased thermal sensitivity (Q10) of HOAD to cool temperatures across all TE groups. We conclude that the temperature experienced during early development can have a persistent impact on energy metabolism pathways and acclimation capacity in later life.","container-title":"Journal of Experimental Biology","DOI":"10.1242/jeb.094037","ISSN":"0022-0949, 1477-9145","issue":"8","journalAbbreviation":"Journal of Experimental Biology","language":"en","page":"1370-1380","source":"DOI.org (Crossref)","title":"Temperature during embryonic development has persistent effects on metabolic enzymes in the muscle of zebrafish","volume":"217","author":[{"family":"Schnurr","given":"M. E."},{"family":"Yin","given":"Y."},{"family":"Scott","given":"G. R."}],"issued":{"date-parts":[["2014",4,15]]}}}],"schema":"https://github.com/citation-style-language/schema/raw/master/csl-citation.json"} </w:instrText>
        </w:r>
        <w:r>
          <w:fldChar w:fldCharType="separate"/>
        </w:r>
        <w:r>
          <w:rPr>
            <w:noProof/>
          </w:rPr>
          <w:t>(Kazerouni et al., 2016; Schnurr et al., 2014)</w:t>
        </w:r>
        <w:r>
          <w:fldChar w:fldCharType="end"/>
        </w:r>
        <w:r>
          <w:t xml:space="preserve">. </w:t>
        </w:r>
      </w:ins>
    </w:p>
    <w:p w14:paraId="4D808907" w14:textId="77777777" w:rsidR="00477E80" w:rsidRDefault="00477E80" w:rsidP="00477E80">
      <w:pPr>
        <w:pStyle w:val="Thesisnormal"/>
        <w:rPr>
          <w:ins w:id="289" w:author="fonti.kar@gmail.com" w:date="2020-10-24T15:20:00Z"/>
        </w:rPr>
      </w:pPr>
    </w:p>
    <w:p w14:paraId="5715B38C" w14:textId="4E06B144" w:rsidR="00477E80" w:rsidRDefault="00477E80" w:rsidP="00477E80">
      <w:pPr>
        <w:pStyle w:val="Thesisnormal"/>
        <w:rPr>
          <w:ins w:id="290" w:author="fonti.kar@gmail.com" w:date="2020-10-24T15:20:00Z"/>
        </w:rPr>
      </w:pPr>
      <w:ins w:id="291" w:author="fonti.kar@gmail.com" w:date="2020-10-24T15:20:00Z">
        <w:r>
          <w:lastRenderedPageBreak/>
          <w:t xml:space="preserve">The stability of thermal reaction norms of metabolic rate across both developmental temperatures has key evolutionary implications. Our results imply that population reaction norms maybe robust to temperature variation provided that developmental temperatures fall within the thermal range of natural nests </w:t>
        </w:r>
        <w:r>
          <w:fldChar w:fldCharType="begin"/>
        </w:r>
        <w:r>
          <w:instrText xml:space="preserve"> ADDIN ZOTERO_ITEM CSL_CITATION {"citationID":"XzgeokRU","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fldChar w:fldCharType="separate"/>
        </w:r>
        <w:r>
          <w:rPr>
            <w:noProof/>
          </w:rPr>
          <w:t>(Cheetham et al., 2011)</w:t>
        </w:r>
        <w:r>
          <w:fldChar w:fldCharType="end"/>
        </w:r>
        <w:r>
          <w:t xml:space="preserve">. Past thermal regimes may have canalized population responses so that they are less sensitive to fluctuations in developmental temperatures that may have been encountered previously by predecessors </w:t>
        </w:r>
        <w:r>
          <w:fldChar w:fldCharType="begin"/>
        </w:r>
        <w:r>
          <w:instrText xml:space="preserve"> ADDIN ZOTERO_ITEM CSL_CITATION {"citationID":"kd1fsqmw","properties":{"formattedCitation":"(Liefting et al., 2009)","plainCitation":"(Liefting et al., 2009)","noteIndex":0},"citationItems":[{"id":1231,"uris":["http://zotero.org/users/1379426/items/7HVUQTJW"],"uri":["http://zotero.org/users/1379426/items/7HVUQTJW"],"itemData":{"id":1231,"type":"article-journal","abstract":"... The linear regression of mean slope on latitude is significant for both sexes in both ... the results of a previous study on this species along a similar latitudinal cline (Sgrò ... rate showed a greater degree of environmental canalization in habitats with high thermal variation (Liefting and ...","container-title":"Evolution","DOI":"10.1111/j.1558-5646.2009.00683.x","issue":"8","language":"English","note":"PMID: 19473402","page":"1954–1963","title":"PLASTICITY VERSUS ENVIRONMENTAL CANALIZATION: POPULATION DIFFERENCES IN THERMAL RESPONSES ALONG A LATITUDINAL GRADIENT IN DROSOPHILA SERRATA","volume":"63","author":[{"family":"Liefting","given":"Maartje"},{"family":"Hoffmann","given":"Ary A"},{"family":"Ellers","given":"Jacintha"}],"issued":{"date-parts":[["2009",8]]}}}],"schema":"https://github.com/citation-style-language/schema/raw/master/csl-citation.json"} </w:instrText>
        </w:r>
        <w:r>
          <w:fldChar w:fldCharType="separate"/>
        </w:r>
        <w:r>
          <w:rPr>
            <w:noProof/>
          </w:rPr>
          <w:t>(Liefting et al., 2009)</w:t>
        </w:r>
        <w:r>
          <w:fldChar w:fldCharType="end"/>
        </w:r>
        <w:r>
          <w:t>. Canalization may reduce the costs of reshaping the phenotype</w:t>
        </w:r>
      </w:ins>
      <w:ins w:id="292" w:author="fonti.kar@gmail.com" w:date="2020-10-25T10:53:00Z">
        <w:r w:rsidR="00730E70">
          <w:t xml:space="preserve"> during development</w:t>
        </w:r>
      </w:ins>
      <w:ins w:id="293" w:author="fonti.kar@gmail.com" w:date="2020-10-24T15:20:00Z">
        <w:r>
          <w:t xml:space="preserve"> if environmental variation is predictable across generations </w:t>
        </w:r>
        <w:r>
          <w:fldChar w:fldCharType="begin"/>
        </w:r>
        <w:r>
          <w:instrText xml:space="preserve"> ADDIN ZOTERO_ITEM CSL_CITATION {"citationID":"swvzLax5","properties":{"formattedCitation":"(Aubret &amp; Shine, 2010)","plainCitation":"(Aubret &amp; Shine, 2010)","noteIndex":0},"citationItems":[{"id":4120,"uris":["http://zotero.org/users/1379426/items/I5U9B696"],"uri":["http://zotero.org/users/1379426/items/I5U9B696"],"itemData":{"id":4120,"type":"article-journal","abstract":"Skip to Next Section\nMany organisms can adjust their phenotypes to match local environmental conditions via shifts in developmental trajectories, rather than relying on changes in gene frequencies wrought by natural selection. Adaptive developmental plasticity confers obvious benefits in terms of rapid response and higher mean fitness, so why is it not more common? Plausibly, adaptive plasticity also confers a cost; reshaping the phenotype takes time and energy, so that canalised control of trait values enhances fitness if the optimal phenotype remains the same from one generation to the next. Although this idea is central to interpreting the fitness consequences of adaptive plasticity, empirical data on costs of plasticity are scarce. In Australian tiger snakes, larger relative head size enhances maximal ingestible prey size on islands containing large prey. The trait arises via adaptive plasticity in snake populations on newly colonised islands but becomes genetically canalised on islands where snakes have been present for much longer periods. We experimentally manipulated relative head size in captive neonatal snakes to quantify the costs of adaptive plasticity. Although small-headed snakes were able to increase their head sizes when offered large prey, the delay in doing so, and their inability to consume large prey at the outset, significantly reduced their growth rates relative to conspecifics with larger heads at the beginning of the experiment. This study describes a proximate cause to the post-colonisation erosion of developmental plasticity recorded in tiger snake populations.","container-title":"Journal of Experimental Biology","DOI":"10.1242/jeb.040576","ISSN":"0022-0949, 1477-9145","issue":"5","language":"en","note":"publisher: The Company of Biologists Ltd\nsection: Research Article\nPMID: 20154188","page":"735-739","source":"jeb.biologists.org","title":"Fitness costs may explain the post-colonisation erosion of phenotypic plasticity","volume":"213","author":[{"family":"Aubret","given":"F."},{"family":"Shine","given":"R."}],"issued":{"date-parts":[["2010",3,1]]}}}],"schema":"https://github.com/citation-style-language/schema/raw/master/csl-citation.json"} </w:instrText>
        </w:r>
        <w:r>
          <w:fldChar w:fldCharType="separate"/>
        </w:r>
        <w:r>
          <w:rPr>
            <w:noProof/>
          </w:rPr>
          <w:t>(Aubret &amp; Shine, 2010)</w:t>
        </w:r>
        <w:r>
          <w:fldChar w:fldCharType="end"/>
        </w:r>
        <w:r>
          <w:t xml:space="preserve">. In support for this, damselflies undergoing range expansion exhibits geographic variation in reversible plastic responses that aligned with past climatic conditions </w:t>
        </w:r>
        <w:r>
          <w:fldChar w:fldCharType="begin"/>
        </w:r>
        <w:r>
          <w:instrText xml:space="preserve"> ADDIN ZOTERO_ITEM CSL_CITATION {"citationID":"0GjRE80T","properties":{"formattedCitation":"(Lancaster et al., 2015)","plainCitation":"(Lancaster et al., 2015)","noteIndex":0},"citationItems":[{"id":4124,"uris":["http://zotero.org/users/1379426/items/YMINA328"],"uri":["http://zotero.org/users/1379426/items/YMINA328"],"itemData":{"id":4124,"type":"article-journal","abstract":"Aim Climate change is currently altering the geographical distribution of species, but how this process contributes to biogeographical variation in ecological traits is unknown. Range-shifting species are predicted to encounter and respond to new selective regimes during their expansion phase, but also carry historical adaptations to their ancestral range. We sought to identify how historical and novel components of the environment interact to shape latitudinal trends in thermal tolerance, thermal tolerance breadth and phenotypic plasticity of a range-shifting species. Location Southern and central Sweden. Methods To evaluate phenotypic responses to changes in the thermal selective environment, we experimentally determined the upper and lower thermal tolerances of &gt; 2000 wild-caught damselflies (Ischnura elegans) from populations distributed across core and expanding range-edge regions. We then identified changing correlations between thermal tolerance, climate and recent weather events across the range expansion. Niche modelling was employed to evaluate the relative contributions of varying climatic selective regimes to overall habitat suitability for the species in core versus range-edge regions. Results Upper thermal tolerance exhibited local adaptation to climate in the core region, but showed evidence of having been released from thermal selection during the current range expansion. In contrast, chill coma recovery exhibited local adaptation across the core region and range expansion, corresponding to increased climatic variability at higher latitudes. Adaptive plasticity of lower thermal tolerances (acclimation ability) increased towards the northern, expanding range edge. Main conclusions Our results suggest micro-evolutionary mechanisms for several large-scale and general biogeographical patterns, including spatially and latitudinally invariant heat tolerances (Brett's rule) and increased thermal acclimation rates and niche breadths at higher latitudes. Population-level processes unique to climate-mediated range expansions may commonly underpin many broader, macro-physiological trends.","container-title":"Journal of Biogeography","DOI":"10.1111/jbi.12553","ISSN":"1365-2699","issue":"10","language":"en","note":"_eprint: https://onlinelibrary.wiley.com/doi/pdf/10.1111/jbi.12553","page":"1953-1963","source":"Wiley Online Library","title":"Latitudinal shift in thermal niche breadth results from thermal release during a climate-mediated range expansion","volume":"42","author":[{"family":"Lancaster","given":"Lesley T."},{"family":"Dudaniec","given":"Rachael Y."},{"family":"Hansson","given":"Bengt"},{"family":"Svensson","given":"Erik I."}],"issued":{"date-parts":[["2015"]]}}}],"schema":"https://github.com/citation-style-language/schema/raw/master/csl-citation.json"} </w:instrText>
        </w:r>
        <w:r>
          <w:fldChar w:fldCharType="separate"/>
        </w:r>
        <w:r>
          <w:rPr>
            <w:noProof/>
          </w:rPr>
          <w:t>(Lancaster et al., 2015)</w:t>
        </w:r>
        <w:r>
          <w:fldChar w:fldCharType="end"/>
        </w:r>
        <w:r>
          <w:t xml:space="preserve">. Population comparisons across environmental gradients might reveal whether local adaptation shapes developmental plasticity of population reaction norms </w:t>
        </w:r>
        <w:r>
          <w:fldChar w:fldCharType="begin"/>
        </w:r>
        <w:r>
          <w:instrText xml:space="preserve"> ADDIN ZOTERO_ITEM CSL_CITATION {"citationID":"tCMcS5Cj","properties":{"formattedCitation":"(Toftegaard et al., 2015)","plainCitation":"(Toftegaard et al., 2015)","noteIndex":0},"citationItems":[{"id":107,"uris":["http://zotero.org/users/1379426/items/568QHYZW"],"uri":["http://zotero.org/users/1379426/items/568QHYZW"],"itemData":{"id":107,"type":"article-journal","container-title":"Oikos","DOI":"10.1111/oik.02323","issue":"5","language":"English","page":"622–628","title":"Variation in plant thermal reaction norms along a latitudinal gradient - more than adaptation to season length","volume":"125","author":[{"family":"Toftegaard","given":"Tenna"},{"family":"Posledovich","given":"Diana"},{"family":"Navarro-Cano","given":"José A"},{"family":"Wiklund","given":"Christer"},{"family":"Gotthard","given":"Karl"},{"family":"Ehrlén","given":"Johan"}],"issued":{"date-parts":[["2015",9]]}}}],"schema":"https://github.com/citation-style-language/schema/raw/master/csl-citation.json"} </w:instrText>
        </w:r>
        <w:r>
          <w:fldChar w:fldCharType="separate"/>
        </w:r>
        <w:r>
          <w:rPr>
            <w:noProof/>
          </w:rPr>
          <w:t>(Toftegaard et al., 2015)</w:t>
        </w:r>
        <w:r>
          <w:fldChar w:fldCharType="end"/>
        </w:r>
        <w:r>
          <w:t xml:space="preserve">. Developmental cues may play a stronger role in shaping population plastic responses in populations that experience greater thermal variability, such as those in temperate or high elevation regions </w:t>
        </w:r>
        <w:r>
          <w:fldChar w:fldCharType="begin"/>
        </w:r>
        <w:r>
          <w:instrText xml:space="preserve"> ADDIN ZOTERO_ITEM CSL_CITATION {"citationID":"tX1B5M2N","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fldChar w:fldCharType="separate"/>
        </w:r>
        <w:r>
          <w:rPr>
            <w:noProof/>
          </w:rPr>
          <w:t>(Bonamour et al., 2019)</w:t>
        </w:r>
        <w:r>
          <w:fldChar w:fldCharType="end"/>
        </w:r>
        <w:r>
          <w:t xml:space="preserve">. </w:t>
        </w:r>
      </w:ins>
      <w:ins w:id="294" w:author="fonti.kar@gmail.com" w:date="2020-10-25T10:54:00Z">
        <w:r w:rsidR="00730E70">
          <w:t>Developmental stress</w:t>
        </w:r>
      </w:ins>
      <w:ins w:id="295" w:author="fonti.kar@gmail.com" w:date="2020-10-24T15:20:00Z">
        <w:r>
          <w:t xml:space="preserve"> </w:t>
        </w:r>
      </w:ins>
      <w:ins w:id="296" w:author="fonti.kar@gmail.com" w:date="2020-10-25T10:54:00Z">
        <w:r w:rsidR="00730E70">
          <w:t>is</w:t>
        </w:r>
      </w:ins>
      <w:ins w:id="297" w:author="fonti.kar@gmail.com" w:date="2020-10-24T15:20:00Z">
        <w:r>
          <w:t xml:space="preserve"> thought to lead to more adverse effects impacting reversible plasticity late in life </w:t>
        </w:r>
        <w:r>
          <w:fldChar w:fldCharType="begin"/>
        </w:r>
      </w:ins>
      <w:r w:rsidR="00730E70">
        <w:instrText xml:space="preserve"> ADDIN ZOTERO_ITEM CSL_CITATION {"citationID":"93gRtSdL","properties":{"formattedCitation":"(Beaman et al., 2016; Chevin &amp; Hoffmann, 2017)","plainCitation":"(Beaman et al., 2016; Chevin &amp; Hoffmann, 2017)","noteIndex":0},"citationItems":[{"id":"VXdOaC0v/l5Otd3uF","uris":["http://zotero.org/users/1379426/items/KZHAWEA3"],"uri":["http://zotero.org/users/1379426/items/KZHAWEA3"],"itemData":{"id":"TLe3i7rd/WqIFLPN7","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id":4089,"uris":["http://zotero.org/users/1379426/items/9XI34EUA"],"uri":["http://zotero.org/users/1379426/items/9XI34EUA"],"itemData":{"id":4089,"type":"article-journal","abstract":"Phenotypic plasticity, if adaptive, may allow species to counter the detrimental effects of extreme conditions, but the infrequent occurrence of extreme environments and/or their restriction to low-quality habitats within a species range means that they exert little direct selection on reaction norms. Plasticity could, therefore, be maladaptive under extreme environments, unless genetic correlations are strong between extreme and non-extreme environmental states, and the optimum phenotype changes smoothly with the environment. Empirical evidence suggests that populations and species from more variable environments show higher levels of plasticity that might preadapt them to extremes, but genetic variance for plastic responses can also be low, and genetic variation may not be expressed for some classes of traits under extreme conditions. Much of the empirical literature on plastic responses to extremes has not yet been linked to ecologically relevant conditions, such as asymmetrical fluctuations in the case of temperature extremes. Nevertheless, evolved plastic responses are likely to be important for natural and agricultural species increasingly exposed to climate extremes, and there is an urgent need to collect empirical information and link this to model predictions.This article is part of the themed issue 'Behavioural, ecological and evolutionary responses to extreme climatic events'.","container-title":"Philosophical Transactions of the Royal Society of London. Series B, Biological Sciences","DOI":"10.1098/rstb.2016.0138","ISSN":"1471-2970","issue":"1723","journalAbbreviation":"Philos Trans R Soc Lond B Biol Sci","language":"eng","note":"PMID: 28483868\nPMCID: PMC5434089","source":"PubMed","title":"Evolution of phenotypic plasticity in extreme environments","volume":"372","author":[{"family":"Chevin","given":"Luis-Miguel"},{"family":"Hoffmann","given":"Ary A."}],"issued":{"date-parts":[["2017",6,19]]}}}],"schema":"https://github.com/citation-style-language/schema/raw/master/csl-citation.json"} </w:instrText>
      </w:r>
      <w:ins w:id="298" w:author="fonti.kar@gmail.com" w:date="2020-10-24T15:20:00Z">
        <w:r>
          <w:fldChar w:fldCharType="separate"/>
        </w:r>
        <w:r>
          <w:rPr>
            <w:noProof/>
          </w:rPr>
          <w:t>(Beaman et al., 2016; Chevin &amp; Hoffmann, 2017)</w:t>
        </w:r>
        <w:r>
          <w:fldChar w:fldCharType="end"/>
        </w:r>
        <w:r>
          <w:t xml:space="preserve">. While our incubation treatments represent thermal extremes of natural nest sites, they may not have been severe enough to induce changes in the thermal reaction norms. It has been hypothesised that positive genetic (co)variances between reaction norms in benign and stressful developmental environments </w:t>
        </w:r>
      </w:ins>
      <w:ins w:id="299" w:author="fonti.kar@gmail.com" w:date="2020-10-25T10:55:00Z">
        <w:r w:rsidR="00730E70">
          <w:t>can</w:t>
        </w:r>
      </w:ins>
      <w:ins w:id="300" w:author="fonti.kar@gmail.com" w:date="2020-10-24T15:20:00Z">
        <w:r>
          <w:t xml:space="preserve"> still promote adaptive responses in extreme environments </w:t>
        </w:r>
        <w:r>
          <w:fldChar w:fldCharType="begin"/>
        </w:r>
        <w:r>
          <w:instrText xml:space="preserve"> ADDIN ZOTERO_ITEM CSL_CITATION {"citationID":"ge4g61TR","properties":{"formattedCitation":"(Chevin &amp; Hoffmann, 2017)","plainCitation":"(Chevin &amp; Hoffmann, 2017)","noteIndex":0},"citationItems":[{"id":4089,"uris":["http://zotero.org/users/1379426/items/9XI34EUA"],"uri":["http://zotero.org/users/1379426/items/9XI34EUA"],"itemData":{"id":4089,"type":"article-journal","abstract":"Phenotypic plasticity, if adaptive, may allow species to counter the detrimental effects of extreme conditions, but the infrequent occurrence of extreme environments and/or their restriction to low-quality habitats within a species range means that they exert little direct selection on reaction norms. Plasticity could, therefore, be maladaptive under extreme environments, unless genetic correlations are strong between extreme and non-extreme environmental states, and the optimum phenotype changes smoothly with the environment. Empirical evidence suggests that populations and species from more variable environments show higher levels of plasticity that might preadapt them to extremes, but genetic variance for plastic responses can also be low, and genetic variation may not be expressed for some classes of traits under extreme conditions. Much of the empirical literature on plastic responses to extremes has not yet been linked to ecologically relevant conditions, such as asymmetrical fluctuations in the case of temperature extremes. Nevertheless, evolved plastic responses are likely to be important for natural and agricultural species increasingly exposed to climate extremes, and there is an urgent need to collect empirical information and link this to model predictions.This article is part of the themed issue 'Behavioural, ecological and evolutionary responses to extreme climatic events'.","container-title":"Philosophical Transactions of the Royal Society of London. Series B, Biological Sciences","DOI":"10.1098/rstb.2016.0138","ISSN":"1471-2970","issue":"1723","journalAbbreviation":"Philos Trans R Soc Lond B Biol Sci","language":"eng","note":"PMID: 28483868\nPMCID: PMC5434089","source":"PubMed","title":"Evolution of phenotypic plasticity in extreme environments","volume":"372","author":[{"family":"Chevin","given":"Luis-Miguel"},{"family":"Hoffmann","given":"Ary A."}],"issued":{"date-parts":[["2017",6,19]]}}}],"schema":"https://github.com/citation-style-language/schema/raw/master/csl-citation.json"} </w:instrText>
        </w:r>
        <w:r>
          <w:fldChar w:fldCharType="separate"/>
        </w:r>
        <w:r>
          <w:rPr>
            <w:noProof/>
          </w:rPr>
          <w:t>(Chevin &amp; Hoffmann, 2017)</w:t>
        </w:r>
        <w:r>
          <w:fldChar w:fldCharType="end"/>
        </w:r>
        <w:r>
          <w:t xml:space="preserve">. </w:t>
        </w:r>
      </w:ins>
      <w:ins w:id="301" w:author="fonti.kar@gmail.com" w:date="2020-10-25T10:56:00Z">
        <w:r w:rsidR="00730E70">
          <w:t>P</w:t>
        </w:r>
      </w:ins>
      <w:ins w:id="302" w:author="fonti.kar@gmail.com" w:date="2020-10-24T15:20:00Z">
        <w:r>
          <w:t>lastic responses may still be able to indirectly respond to selective pressures in benign environments as long as selective forces do not change dramatically in their direction</w:t>
        </w:r>
      </w:ins>
      <w:ins w:id="303" w:author="fonti.kar@gmail.com" w:date="2020-10-25T10:55:00Z">
        <w:r w:rsidR="00730E70">
          <w:t xml:space="preserve"> </w:t>
        </w:r>
      </w:ins>
      <w:r w:rsidR="00730E70">
        <w:fldChar w:fldCharType="begin"/>
      </w:r>
      <w:r w:rsidR="00730E70">
        <w:instrText xml:space="preserve"> ADDIN ZOTERO_ITEM CSL_CITATION {"citationID":"wLI7Lcfu","properties":{"formattedCitation":"(Chevin &amp; Hoffmann, 2017)","plainCitation":"(Chevin &amp; Hoffmann, 2017)","noteIndex":0},"citationItems":[{"id":4089,"uris":["http://zotero.org/users/1379426/items/9XI34EUA"],"uri":["http://zotero.org/users/1379426/items/9XI34EUA"],"itemData":{"id":4089,"type":"article-journal","abstract":"Phenotypic plasticity, if adaptive, may allow species to counter the detrimental effects of extreme conditions, but the infrequent occurrence of extreme environments and/or their restriction to low-quality habitats within a species range means that they exert little direct selection on reaction norms. Plasticity could, therefore, be maladaptive under extreme environments, unless genetic correlations are strong between extreme and non-extreme environmental states, and the optimum phenotype changes smoothly with the environment. Empirical evidence suggests that populations and species from more variable environments show higher levels of plasticity that might preadapt them to extremes, but genetic variance for plastic responses can also be low, and genetic variation may not be expressed for some classes of traits under extreme conditions. Much of the empirical literature on plastic responses to extremes has not yet been linked to ecologically relevant conditions, such as asymmetrical fluctuations in the case of temperature extremes. Nevertheless, evolved plastic responses are likely to be important for natural and agricultural species increasingly exposed to climate extremes, and there is an urgent need to collect empirical information and link this to model predictions.This article is part of the themed issue 'Behavioural, ecological and evolutionary responses to extreme climatic events'.","container-title":"Philosophical Transactions of the Royal Society of London. Series B, Biological Sciences","DOI":"10.1098/rstb.2016.0138","ISSN":"1471-2970","issue":"1723","journalAbbreviation":"Philos Trans R Soc Lond B Biol Sci","language":"eng","note":"PMID: 28483868\nPMCID: PMC5434089","source":"PubMed","title":"Evolution of phenotypic plasticity in extreme environments","volume":"372","author":[{"family":"Chevin","given":"Luis-Miguel"},{"family":"Hoffmann","given":"Ary A."}],"issued":{"date-parts":[["2017",6,19]]}}}],"schema":"https://github.com/citation-style-language/schema/raw/master/csl-citation.json"} </w:instrText>
      </w:r>
      <w:r w:rsidR="00730E70">
        <w:fldChar w:fldCharType="separate"/>
      </w:r>
      <w:r w:rsidR="00730E70">
        <w:rPr>
          <w:noProof/>
        </w:rPr>
        <w:t>(Chevin &amp; Hoffmann, 2017)</w:t>
      </w:r>
      <w:r w:rsidR="00730E70">
        <w:fldChar w:fldCharType="end"/>
      </w:r>
      <w:ins w:id="304" w:author="fonti.kar@gmail.com" w:date="2020-10-25T10:57:00Z">
        <w:r w:rsidR="00730E70">
          <w:t xml:space="preserve">. Empirical studies that quantify </w:t>
        </w:r>
      </w:ins>
      <w:ins w:id="305" w:author="fonti.kar@gmail.com" w:date="2020-10-24T15:20:00Z">
        <w:r>
          <w:t>cross-environment correlations</w:t>
        </w:r>
      </w:ins>
      <w:ins w:id="306" w:author="fonti.kar@gmail.com" w:date="2020-10-25T10:57:00Z">
        <w:r w:rsidR="00730E70">
          <w:t xml:space="preserve"> between </w:t>
        </w:r>
      </w:ins>
      <w:ins w:id="307" w:author="fonti.kar@gmail.com" w:date="2020-10-25T10:58:00Z">
        <w:r w:rsidR="00730E70">
          <w:t>tolerable and stressful conditions</w:t>
        </w:r>
      </w:ins>
      <w:ins w:id="308" w:author="fonti.kar@gmail.com" w:date="2020-10-24T15:20:00Z">
        <w:r>
          <w:t xml:space="preserve"> may</w:t>
        </w:r>
      </w:ins>
      <w:ins w:id="309" w:author="fonti.kar@gmail.com" w:date="2020-10-25T10:57:00Z">
        <w:r w:rsidR="00730E70">
          <w:t xml:space="preserve"> provide</w:t>
        </w:r>
      </w:ins>
      <w:ins w:id="310" w:author="fonti.kar@gmail.com" w:date="2020-10-25T10:58:00Z">
        <w:r w:rsidR="00730E70">
          <w:t xml:space="preserve"> </w:t>
        </w:r>
      </w:ins>
      <w:ins w:id="311" w:author="fonti.kar@gmail.com" w:date="2020-10-25T10:59:00Z">
        <w:r w:rsidR="00730E70">
          <w:t>valuable insight in how</w:t>
        </w:r>
      </w:ins>
      <w:ins w:id="312" w:author="fonti.kar@gmail.com" w:date="2020-10-24T15:20:00Z">
        <w:r>
          <w:t xml:space="preserve"> populations </w:t>
        </w:r>
      </w:ins>
      <w:ins w:id="313" w:author="fonti.kar@gmail.com" w:date="2020-10-25T10:59:00Z">
        <w:r w:rsidR="00730E70">
          <w:t>can</w:t>
        </w:r>
      </w:ins>
      <w:ins w:id="314" w:author="fonti.kar@gmail.com" w:date="2020-10-24T15:20:00Z">
        <w:r>
          <w:t xml:space="preserve"> persist in </w:t>
        </w:r>
      </w:ins>
      <w:ins w:id="315" w:author="fonti.kar@gmail.com" w:date="2020-10-25T11:00:00Z">
        <w:r w:rsidR="00730E70">
          <w:t>extreme</w:t>
        </w:r>
      </w:ins>
      <w:ins w:id="316" w:author="fonti.kar@gmail.com" w:date="2020-10-24T15:20:00Z">
        <w:r>
          <w:t xml:space="preserve"> environments.</w:t>
        </w:r>
      </w:ins>
    </w:p>
    <w:p w14:paraId="07F682CD" w14:textId="119E8BEE" w:rsidR="002E5EDA" w:rsidDel="00477E80" w:rsidRDefault="002E5EDA" w:rsidP="008E1938">
      <w:pPr>
        <w:pStyle w:val="Thesissubheading"/>
        <w:rPr>
          <w:del w:id="317" w:author="fonti.kar@gmail.com" w:date="2020-10-24T15:20:00Z"/>
        </w:rPr>
      </w:pPr>
      <w:del w:id="318" w:author="fonti.kar@gmail.com" w:date="2020-10-24T15:20:00Z">
        <w:r w:rsidDel="00477E80">
          <w:delText xml:space="preserve">The influence of developmental temperature on thermal </w:delText>
        </w:r>
      </w:del>
      <w:ins w:id="319" w:author="Daniel Noble" w:date="2020-10-16T10:15:00Z">
        <w:del w:id="320" w:author="fonti.kar@gmail.com" w:date="2020-10-24T15:20:00Z">
          <w:r w:rsidR="00725F8D" w:rsidDel="00477E80">
            <w:delText xml:space="preserve">Thermal </w:delText>
          </w:r>
        </w:del>
      </w:ins>
      <w:del w:id="321" w:author="fonti.kar@gmail.com" w:date="2020-10-24T15:20:00Z">
        <w:r w:rsidDel="00477E80">
          <w:delText>reaction norms of metabolic rate</w:delText>
        </w:r>
      </w:del>
      <w:ins w:id="322" w:author="Daniel Noble" w:date="2020-10-16T10:15:00Z">
        <w:del w:id="323" w:author="fonti.kar@gmail.com" w:date="2020-10-24T15:20:00Z">
          <w:r w:rsidR="00725F8D" w:rsidDel="00477E80">
            <w:delText xml:space="preserve"> are robust to early thermal environments</w:delText>
          </w:r>
        </w:del>
      </w:ins>
    </w:p>
    <w:p w14:paraId="769205A2" w14:textId="0A6ADD17" w:rsidR="002E5EDA" w:rsidDel="00477E80" w:rsidRDefault="002E5EDA" w:rsidP="008E1938">
      <w:pPr>
        <w:pStyle w:val="Thesisnormal"/>
        <w:rPr>
          <w:del w:id="324" w:author="fonti.kar@gmail.com" w:date="2020-10-24T15:20:00Z"/>
        </w:rPr>
      </w:pPr>
    </w:p>
    <w:p w14:paraId="54BFA17E" w14:textId="576D3EE4" w:rsidR="006C1CC6" w:rsidDel="00477E80" w:rsidRDefault="00D42160" w:rsidP="006C1CC6">
      <w:pPr>
        <w:pStyle w:val="Thesisnormal"/>
        <w:rPr>
          <w:ins w:id="325" w:author="Daniel Noble" w:date="2020-10-16T10:39:00Z"/>
          <w:del w:id="326" w:author="fonti.kar@gmail.com" w:date="2020-10-24T15:20:00Z"/>
        </w:rPr>
      </w:pPr>
      <w:del w:id="327" w:author="fonti.kar@gmail.com" w:date="2020-10-24T15:20:00Z">
        <w:r w:rsidDel="00477E80">
          <w:delText xml:space="preserve">Thermal reaction norms of metabolic rate </w:delText>
        </w:r>
        <w:r w:rsidR="00682453" w:rsidDel="00477E80">
          <w:delText>were</w:delText>
        </w:r>
        <w:r w:rsidDel="00477E80">
          <w:delText xml:space="preserve"> robust to </w:delText>
        </w:r>
        <w:r w:rsidR="00933749" w:rsidDel="00477E80">
          <w:delText xml:space="preserve">changes in </w:delText>
        </w:r>
        <w:r w:rsidDel="00477E80">
          <w:delText>developmental temperature</w:delText>
        </w:r>
      </w:del>
      <w:commentRangeStart w:id="328"/>
      <w:ins w:id="329" w:author="Daniel Noble" w:date="2020-10-16T10:08:00Z">
        <w:del w:id="330" w:author="fonti.kar@gmail.com" w:date="2020-10-24T15:20:00Z">
          <w:r w:rsidR="00005A2E" w:rsidRPr="00005A2E" w:rsidDel="00477E80">
            <w:delText xml:space="preserve"> </w:delText>
          </w:r>
        </w:del>
      </w:ins>
      <w:commentRangeEnd w:id="328"/>
      <w:ins w:id="331" w:author="Daniel Noble" w:date="2020-10-16T10:14:00Z">
        <w:del w:id="332" w:author="fonti.kar@gmail.com" w:date="2020-10-24T15:20:00Z">
          <w:r w:rsidR="00005A2E" w:rsidDel="00477E80">
            <w:rPr>
              <w:rStyle w:val="CommentReference"/>
              <w:rFonts w:asciiTheme="minorHAnsi" w:hAnsiTheme="minorHAnsi"/>
              <w:lang w:val="en-US"/>
            </w:rPr>
            <w:commentReference w:id="328"/>
          </w:r>
        </w:del>
      </w:ins>
      <w:ins w:id="333" w:author="Daniel Noble" w:date="2020-10-16T10:29:00Z">
        <w:del w:id="334" w:author="fonti.kar@gmail.com" w:date="2020-10-24T15:20:00Z">
          <w:r w:rsidR="00DD35FB" w:rsidDel="00477E80">
            <w:delText>Early developmental temperatures are</w:delText>
          </w:r>
        </w:del>
      </w:ins>
      <w:ins w:id="335" w:author="Daniel Noble" w:date="2020-10-16T10:30:00Z">
        <w:del w:id="336" w:author="fonti.kar@gmail.com" w:date="2020-10-24T15:20:00Z">
          <w:r w:rsidR="00DD35FB" w:rsidDel="00477E80">
            <w:delText xml:space="preserve"> predicted to have lasting effects on gene expression that can influence metabolic processes </w:delText>
          </w:r>
        </w:del>
      </w:ins>
      <w:ins w:id="337" w:author="Daniel Noble" w:date="2020-10-16T10:32:00Z">
        <w:del w:id="338" w:author="fonti.kar@gmail.com" w:date="2020-10-24T15:20:00Z">
          <w:r w:rsidR="006C1CC6" w:rsidDel="00477E80">
            <w:delText xml:space="preserve">in response to thermal variation </w:delText>
          </w:r>
        </w:del>
      </w:ins>
      <w:ins w:id="339" w:author="Daniel Noble" w:date="2020-10-16T10:30:00Z">
        <w:del w:id="340" w:author="fonti.kar@gmail.com" w:date="2020-10-24T15:20:00Z">
          <w:r w:rsidR="00DD35FB" w:rsidDel="00477E80">
            <w:delText>later in life (Beaman et al. 2016)</w:delText>
          </w:r>
        </w:del>
      </w:ins>
      <w:ins w:id="341" w:author="Daniel Noble" w:date="2020-10-16T10:32:00Z">
        <w:del w:id="342" w:author="fonti.kar@gmail.com" w:date="2020-10-24T15:20:00Z">
          <w:r w:rsidR="006C1CC6" w:rsidDel="00477E80">
            <w:delText xml:space="preserve">. </w:delText>
          </w:r>
        </w:del>
      </w:ins>
      <w:ins w:id="343" w:author="Daniel Noble" w:date="2020-10-16T12:58:00Z">
        <w:del w:id="344" w:author="fonti.kar@gmail.com" w:date="2020-10-24T15:20:00Z">
          <w:r w:rsidR="00304FD7" w:rsidDel="00477E80">
            <w:delText xml:space="preserve">However, our results suggest instead that thermal reaction norms </w:delText>
          </w:r>
        </w:del>
      </w:ins>
      <w:ins w:id="345" w:author="Daniel Noble" w:date="2020-10-16T12:59:00Z">
        <w:del w:id="346" w:author="fonti.kar@gmail.com" w:date="2020-10-24T15:20:00Z">
          <w:r w:rsidR="00304FD7" w:rsidDel="00477E80">
            <w:delText xml:space="preserve">for </w:delText>
          </w:r>
        </w:del>
      </w:ins>
      <w:ins w:id="347" w:author="Daniel Noble" w:date="2020-10-16T12:58:00Z">
        <w:del w:id="348" w:author="fonti.kar@gmail.com" w:date="2020-10-24T15:20:00Z">
          <w:r w:rsidR="00304FD7" w:rsidDel="00477E80">
            <w:delText xml:space="preserve">metabolic rate were robust to changes in </w:delText>
          </w:r>
        </w:del>
      </w:ins>
      <w:ins w:id="349" w:author="Daniel Noble" w:date="2020-10-16T12:59:00Z">
        <w:del w:id="350" w:author="fonti.kar@gmail.com" w:date="2020-10-24T15:20:00Z">
          <w:r w:rsidR="00304FD7" w:rsidDel="00477E80">
            <w:delText>incubation</w:delText>
          </w:r>
        </w:del>
      </w:ins>
      <w:ins w:id="351" w:author="Daniel Noble" w:date="2020-10-16T12:58:00Z">
        <w:del w:id="352" w:author="fonti.kar@gmail.com" w:date="2020-10-24T15:20:00Z">
          <w:r w:rsidR="00304FD7" w:rsidDel="00477E80">
            <w:delText xml:space="preserve"> temperature. </w:delText>
          </w:r>
        </w:del>
      </w:ins>
      <w:ins w:id="353" w:author="Daniel Noble" w:date="2020-10-16T13:36:00Z">
        <w:del w:id="354" w:author="fonti.kar@gmail.com" w:date="2020-10-24T15:20:00Z">
          <w:r w:rsidR="00B821CE" w:rsidDel="00477E80">
            <w:delText xml:space="preserve">Results have been mixed </w:delText>
          </w:r>
        </w:del>
      </w:ins>
      <w:moveToRangeStart w:id="355" w:author="Daniel Noble" w:date="2020-10-16T10:08:00Z" w:name="move53735303"/>
      <w:moveTo w:id="356" w:author="Daniel Noble" w:date="2020-10-16T10:08:00Z">
        <w:del w:id="357" w:author="fonti.kar@gmail.com" w:date="2020-10-24T15:20:00Z">
          <w:r w:rsidR="00005A2E" w:rsidDel="00477E80">
            <w:delText>A</w:delText>
          </w:r>
        </w:del>
      </w:moveTo>
      <w:ins w:id="358" w:author="Daniel Noble" w:date="2020-10-16T13:36:00Z">
        <w:del w:id="359" w:author="fonti.kar@gmail.com" w:date="2020-10-24T15:20:00Z">
          <w:r w:rsidR="00B821CE" w:rsidDel="00477E80">
            <w:delText>a</w:delText>
          </w:r>
        </w:del>
      </w:ins>
      <w:moveTo w:id="360" w:author="Daniel Noble" w:date="2020-10-16T10:08:00Z">
        <w:del w:id="361" w:author="fonti.kar@gmail.com" w:date="2020-10-24T15:20:00Z">
          <w:r w:rsidR="00005A2E" w:rsidDel="00477E80">
            <w:delText xml:space="preserve">mong the few studies that </w:delText>
          </w:r>
        </w:del>
      </w:moveTo>
      <w:ins w:id="362" w:author="Daniel Noble" w:date="2020-10-16T10:08:00Z">
        <w:del w:id="363" w:author="fonti.kar@gmail.com" w:date="2020-10-24T15:20:00Z">
          <w:r w:rsidR="00005A2E" w:rsidDel="00477E80">
            <w:delText xml:space="preserve">have </w:delText>
          </w:r>
        </w:del>
      </w:ins>
      <w:moveTo w:id="364" w:author="Daniel Noble" w:date="2020-10-16T10:08:00Z">
        <w:del w:id="365" w:author="fonti.kar@gmail.com" w:date="2020-10-24T15:20:00Z">
          <w:r w:rsidR="00005A2E" w:rsidDel="00477E80">
            <w:delText xml:space="preserve">investigated the effects of pre- </w:delText>
          </w:r>
          <w:commentRangeStart w:id="366"/>
          <w:r w:rsidR="00005A2E" w:rsidDel="00477E80">
            <w:delText xml:space="preserve">and post-hatching temperature on </w:delText>
          </w:r>
        </w:del>
      </w:moveTo>
      <w:ins w:id="367" w:author="Daniel Noble" w:date="2020-10-16T13:35:00Z">
        <w:del w:id="368" w:author="fonti.kar@gmail.com" w:date="2020-10-24T15:20:00Z">
          <w:r w:rsidR="00B821CE" w:rsidDel="00477E80">
            <w:delText xml:space="preserve">the </w:delText>
          </w:r>
        </w:del>
      </w:ins>
      <w:moveTo w:id="369" w:author="Daniel Noble" w:date="2020-10-16T10:08:00Z">
        <w:del w:id="370" w:author="fonti.kar@gmail.com" w:date="2020-10-24T15:20:00Z">
          <w:r w:rsidR="00005A2E" w:rsidDel="00477E80">
            <w:delText>reversible plasticity of metabolic rate, results have been mixed and lacked generality (Table 1, Beaman et al., 2016</w:delText>
          </w:r>
        </w:del>
      </w:moveTo>
      <w:commentRangeEnd w:id="366"/>
      <w:del w:id="371" w:author="fonti.kar@gmail.com" w:date="2020-10-24T15:20:00Z">
        <w:r w:rsidR="004B4204" w:rsidDel="00477E80">
          <w:rPr>
            <w:rStyle w:val="CommentReference"/>
            <w:rFonts w:asciiTheme="minorHAnsi" w:hAnsiTheme="minorHAnsi"/>
            <w:lang w:val="en-US"/>
          </w:rPr>
          <w:commentReference w:id="366"/>
        </w:r>
      </w:del>
      <w:moveTo w:id="372" w:author="Daniel Noble" w:date="2020-10-16T10:08:00Z">
        <w:del w:id="373" w:author="fonti.kar@gmail.com" w:date="2020-10-24T15:20:00Z">
          <w:r w:rsidR="00005A2E" w:rsidDel="00477E80">
            <w:delText>). For example, wild caught mosquitofish that develop</w:delText>
          </w:r>
        </w:del>
      </w:moveTo>
      <w:ins w:id="374" w:author="Daniel Noble" w:date="2020-10-16T10:12:00Z">
        <w:del w:id="375" w:author="fonti.kar@gmail.com" w:date="2020-10-24T15:20:00Z">
          <w:r w:rsidR="00005A2E" w:rsidDel="00477E80">
            <w:delText>ing</w:delText>
          </w:r>
        </w:del>
      </w:ins>
      <w:moveTo w:id="376" w:author="Daniel Noble" w:date="2020-10-16T10:08:00Z">
        <w:del w:id="377" w:author="fonti.kar@gmail.com" w:date="2020-10-24T15:20:00Z">
          <w:r w:rsidR="00005A2E" w:rsidDel="00477E80">
            <w:delText xml:space="preserve">ed in either spring or summer temperatures have different thermal reaction norms for metabolic scope </w:delText>
          </w:r>
          <w:r w:rsidR="00005A2E" w:rsidDel="00477E80">
            <w:fldChar w:fldCharType="begin"/>
          </w:r>
        </w:del>
      </w:moveTo>
      <w:del w:id="378" w:author="fonti.kar@gmail.com" w:date="2020-10-24T15:20:00Z">
        <w:r w:rsidR="0080023B" w:rsidDel="00477E80">
          <w:delInstrText xml:space="preserve"> ADDIN ZOTERO_ITEM CSL_CITATION {"citationID":"ob1NxURI","properties":{"formattedCitation":"(Seebacher et al., 2014)","plainCitation":"(Seebacher et al., 2014)","noteIndex":0},"citationItems":[{"id":"VXdOaC0v/zzhAlOl2","uris":["http://zotero.org/users/1379426/items/LVDM22FM"],"uri":["http://zotero.org/users/1379426/items/LVDM22FM"],"itemData":{"id":"pY1cmuP2/oKRKCEZJ","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delInstrText>
        </w:r>
      </w:del>
      <w:moveTo w:id="379" w:author="Daniel Noble" w:date="2020-10-16T10:08:00Z">
        <w:del w:id="380" w:author="fonti.kar@gmail.com" w:date="2020-10-24T15:20:00Z">
          <w:r w:rsidR="00005A2E" w:rsidDel="00477E80">
            <w:fldChar w:fldCharType="separate"/>
          </w:r>
          <w:r w:rsidR="00005A2E" w:rsidDel="00477E80">
            <w:rPr>
              <w:noProof/>
            </w:rPr>
            <w:delText>(Seebacher et al., 2014)</w:delText>
          </w:r>
          <w:r w:rsidR="00005A2E" w:rsidDel="00477E80">
            <w:fldChar w:fldCharType="end"/>
          </w:r>
          <w:r w:rsidR="00005A2E" w:rsidDel="00477E80">
            <w:delText>. Whereas</w:delText>
          </w:r>
        </w:del>
      </w:moveTo>
      <w:ins w:id="381" w:author="Daniel Noble" w:date="2020-10-16T10:13:00Z">
        <w:del w:id="382" w:author="fonti.kar@gmail.com" w:date="2020-10-24T15:20:00Z">
          <w:r w:rsidR="00005A2E" w:rsidDel="00477E80">
            <w:delText>In contrast,</w:delText>
          </w:r>
        </w:del>
      </w:ins>
      <w:moveTo w:id="383" w:author="Daniel Noble" w:date="2020-10-16T10:08:00Z">
        <w:del w:id="384" w:author="fonti.kar@gmail.com" w:date="2020-10-24T15:20:00Z">
          <w:r w:rsidR="00005A2E" w:rsidDel="00477E80">
            <w:delText>, there were no significant interaction between</w:delText>
          </w:r>
        </w:del>
      </w:moveTo>
      <w:ins w:id="385" w:author="Daniel Noble" w:date="2020-10-16T10:09:00Z">
        <w:del w:id="386" w:author="fonti.kar@gmail.com" w:date="2020-10-24T15:20:00Z">
          <w:r w:rsidR="00005A2E" w:rsidDel="00477E80">
            <w:delText xml:space="preserve"> </w:delText>
          </w:r>
        </w:del>
      </w:ins>
      <w:moveTo w:id="387" w:author="Daniel Noble" w:date="2020-10-16T10:08:00Z">
        <w:del w:id="388" w:author="fonti.kar@gmail.com" w:date="2020-10-24T15:20:00Z">
          <w:r w:rsidR="00005A2E" w:rsidDel="00477E80">
            <w:delText xml:space="preserve"> incubation temperature and</w:delText>
          </w:r>
        </w:del>
      </w:moveTo>
      <w:ins w:id="389" w:author="Daniel Noble" w:date="2020-10-16T10:09:00Z">
        <w:del w:id="390" w:author="fonti.kar@gmail.com" w:date="2020-10-24T15:20:00Z">
          <w:r w:rsidR="00005A2E" w:rsidDel="00477E80">
            <w:delText>did not affect</w:delText>
          </w:r>
        </w:del>
      </w:ins>
      <w:moveTo w:id="391" w:author="Daniel Noble" w:date="2020-10-16T10:08:00Z">
        <w:del w:id="392" w:author="fonti.kar@gmail.com" w:date="2020-10-24T15:20:00Z">
          <w:r w:rsidR="00005A2E" w:rsidDel="00477E80">
            <w:delText xml:space="preserve"> </w:delText>
          </w:r>
        </w:del>
      </w:moveTo>
      <w:ins w:id="393" w:author="Daniel Noble" w:date="2020-10-16T10:11:00Z">
        <w:del w:id="394" w:author="fonti.kar@gmail.com" w:date="2020-10-24T15:20:00Z">
          <w:r w:rsidR="00005A2E" w:rsidDel="00477E80">
            <w:delText xml:space="preserve">plasticity in </w:delText>
          </w:r>
        </w:del>
      </w:ins>
      <w:moveTo w:id="395" w:author="Daniel Noble" w:date="2020-10-16T10:08:00Z">
        <w:del w:id="396" w:author="fonti.kar@gmail.com" w:date="2020-10-24T15:20:00Z">
          <w:r w:rsidR="00005A2E" w:rsidDel="00477E80">
            <w:delText>reversible</w:delText>
          </w:r>
        </w:del>
      </w:moveTo>
      <w:ins w:id="397" w:author="Daniel Noble" w:date="2020-10-16T10:09:00Z">
        <w:del w:id="398" w:author="fonti.kar@gmail.com" w:date="2020-10-24T15:20:00Z">
          <w:r w:rsidR="00005A2E" w:rsidDel="00477E80">
            <w:delText>metabolic rate</w:delText>
          </w:r>
        </w:del>
      </w:ins>
      <w:moveTo w:id="399" w:author="Daniel Noble" w:date="2020-10-16T10:08:00Z">
        <w:del w:id="400" w:author="fonti.kar@gmail.com" w:date="2020-10-24T15:20:00Z">
          <w:r w:rsidR="00005A2E" w:rsidDel="00477E80">
            <w:delText xml:space="preserve"> plasticity of metabolic rate in</w:delText>
          </w:r>
        </w:del>
      </w:moveTo>
      <w:ins w:id="401" w:author="Daniel Noble" w:date="2020-10-16T10:11:00Z">
        <w:del w:id="402" w:author="fonti.kar@gmail.com" w:date="2020-10-24T15:20:00Z">
          <w:r w:rsidR="00005A2E" w:rsidDel="00477E80">
            <w:delText>of</w:delText>
          </w:r>
        </w:del>
      </w:ins>
      <w:moveTo w:id="403" w:author="Daniel Noble" w:date="2020-10-16T10:08:00Z">
        <w:del w:id="404" w:author="fonti.kar@gmail.com" w:date="2020-10-24T15:20:00Z">
          <w:r w:rsidR="00005A2E" w:rsidDel="00477E80">
            <w:delText xml:space="preserve"> </w:delText>
          </w:r>
        </w:del>
      </w:moveTo>
      <w:ins w:id="405" w:author="Daniel Noble" w:date="2020-10-16T10:09:00Z">
        <w:del w:id="406" w:author="fonti.kar@gmail.com" w:date="2020-10-24T15:20:00Z">
          <w:r w:rsidR="00005A2E" w:rsidDel="00477E80">
            <w:delText xml:space="preserve">striped marsh frog </w:delText>
          </w:r>
        </w:del>
      </w:ins>
      <w:moveTo w:id="407" w:author="Daniel Noble" w:date="2020-10-16T10:08:00Z">
        <w:del w:id="408" w:author="fonti.kar@gmail.com" w:date="2020-10-24T15:20:00Z">
          <w:r w:rsidR="00005A2E" w:rsidDel="00477E80">
            <w:delText xml:space="preserve">tadpoles of striped marsh frogs </w:delText>
          </w:r>
          <w:r w:rsidR="00005A2E" w:rsidDel="00477E80">
            <w:fldChar w:fldCharType="begin"/>
          </w:r>
          <w:r w:rsidR="00005A2E" w:rsidDel="00477E80">
            <w:delInstrText xml:space="preserve"> ADDIN ZOTERO_ITEM CSL_CITATION {"citationID":"HmVrmhbM","properties":{"formattedCitation":"(Seebacher &amp; Grigaltchik, 2014)","plainCitation":"(Seebacher &amp; Grigaltchik, 2014)","noteIndex":0},"citationItems":[{"id":3792,"uris":["http://zotero.org/users/1379426/items/H3WXY6LP"],"uri":["http://zotero.org/users/1379426/items/H3WXY6LP"],"itemData":{"id":3792,"type":"article-journal","abstract":"Performance curves of physiological rates are not fixed, and determining the extent to which thermal performance curves can change in response to environmental signals is essential to understand the effect of climate variability on populations. The aim of this study was to determine whether and how temperatures experienced during early embryonic development affect thermal performance curves of later life history stages in the frog Limnodynastes peronii. We tested the hypotheses that a) the embryonic environment affects mean trait values only; b) temperature at which performance of tadpoles is maximal shifts with egg incubation temperatures so that performance is maximised at the incubation temperatures, and c) incubation temperatures modulate the capacity for reversible acclimation in tadpoles. Growth rates were greater in warm (25°C) compared to cold (15°C) acclimated (6 weeks) tadpoles regardless of egg developmental temperatures (15°C or 25°C, representing seasonal means). The breadth of the performance curve of burst locomotor performance (measured at 10, 15, 20, 25, and 30°C, representing annual range) is greatest when egg developmental and acclimation temperatures coincide. The mode of the performance curves shifted with acclimation conditions and maximum performance was always at higher temperatures than acclimation conditions. Performance curves of glycolytic (lactate dehydrogenase activities) and mitochondrial (citrate synthase and cytochrome c oxidase) enzymes were modulated by interactions between egg incubation and acclimation temperatures. Lactate dehydrogenase activity paralleled patterns seen in burst locomotor performance, but oxygen consumption rates and mitochondrial enzyme activities did not mirror growth or locomotor performance. We show that embryonic developmental conditions can modulate performance curves of later life-history stages, thereby conferring flexibilty to respond to environmental conditions later in life.","container-title":"PLOS ONE","DOI":"10.1371/journal.pone.0106492","ISSN":"1932-6203","issue":"9","journalAbbreviation":"PLOS ONE","language":"en","note":"publisher: Public Library of Science","page":"e106492","source":"PLoS Journals","title":"Embryonic Developmental Temperatures Modulate Thermal Acclimation of Performance Curves in Tadpoles of the Frog Limnodynastes peronii","volume":"9","author":[{"family":"Seebacher","given":"Frank"},{"family":"Grigaltchik","given":"Veronica S."}],"issued":{"date-parts":[["2014",9,2]]}}}],"schema":"https://github.com/citation-style-language/schema/raw/master/csl-citation.json"} </w:delInstrText>
          </w:r>
          <w:r w:rsidR="00005A2E" w:rsidDel="00477E80">
            <w:fldChar w:fldCharType="separate"/>
          </w:r>
          <w:r w:rsidR="00005A2E" w:rsidDel="00477E80">
            <w:rPr>
              <w:noProof/>
            </w:rPr>
            <w:delText>(Seebacher &amp; Grigaltchik, 2014)</w:delText>
          </w:r>
          <w:r w:rsidR="00005A2E" w:rsidDel="00477E80">
            <w:fldChar w:fldCharType="end"/>
          </w:r>
          <w:r w:rsidR="00005A2E" w:rsidDel="00477E80">
            <w:delText>.</w:delText>
          </w:r>
        </w:del>
      </w:moveTo>
      <w:moveToRangeEnd w:id="355"/>
      <w:del w:id="409" w:author="fonti.kar@gmail.com" w:date="2020-10-24T15:20:00Z">
        <w:r w:rsidDel="00477E80">
          <w:delText xml:space="preserve">. </w:delText>
        </w:r>
      </w:del>
      <w:ins w:id="410" w:author="Daniel Noble" w:date="2020-10-16T10:33:00Z">
        <w:del w:id="411" w:author="fonti.kar@gmail.com" w:date="2020-10-24T15:20:00Z">
          <w:r w:rsidR="006C1CC6" w:rsidDel="00477E80">
            <w:delText xml:space="preserve">Given </w:delText>
          </w:r>
        </w:del>
      </w:ins>
      <w:ins w:id="412" w:author="Daniel Noble" w:date="2020-10-16T10:34:00Z">
        <w:del w:id="413" w:author="fonti.kar@gmail.com" w:date="2020-10-24T15:20:00Z">
          <w:r w:rsidR="006C1CC6" w:rsidDel="00477E80">
            <w:delText xml:space="preserve">lizards were reared in a common environment after experiencing different early environments, the lack of difference we observed may be the result of greater </w:delText>
          </w:r>
        </w:del>
      </w:ins>
      <w:ins w:id="414" w:author="Daniel Noble" w:date="2020-10-16T10:35:00Z">
        <w:del w:id="415" w:author="fonti.kar@gmail.com" w:date="2020-10-24T15:20:00Z">
          <w:r w:rsidR="006C1CC6" w:rsidDel="00477E80">
            <w:delText xml:space="preserve">reversible plasticity </w:delText>
          </w:r>
        </w:del>
      </w:ins>
      <w:ins w:id="416" w:author="Daniel Noble" w:date="2020-10-16T10:38:00Z">
        <w:del w:id="417" w:author="fonti.kar@gmail.com" w:date="2020-10-24T15:20:00Z">
          <w:r w:rsidR="006C1CC6" w:rsidDel="00477E80">
            <w:delText xml:space="preserve">(acclimation capacity) </w:delText>
          </w:r>
        </w:del>
      </w:ins>
      <w:ins w:id="418" w:author="Daniel Noble" w:date="2020-10-16T10:35:00Z">
        <w:del w:id="419" w:author="fonti.kar@gmail.com" w:date="2020-10-24T15:20:00Z">
          <w:r w:rsidR="006C1CC6" w:rsidDel="00477E80">
            <w:delText xml:space="preserve">in metabolic rate post-hatching. </w:delText>
          </w:r>
        </w:del>
      </w:ins>
      <w:moveToRangeStart w:id="420" w:author="Daniel Noble" w:date="2020-10-16T10:37:00Z" w:name="move53737066"/>
      <w:moveTo w:id="421" w:author="Daniel Noble" w:date="2020-10-16T10:37:00Z">
        <w:del w:id="422" w:author="fonti.kar@gmail.com" w:date="2020-10-24T15:20:00Z">
          <w:r w:rsidR="006C1CC6" w:rsidDel="00477E80">
            <w:delText xml:space="preserve">Indeed, studies that have shown a significant interaction between developmental environments and reversible plasticity have used a cross factorial design to disassociate </w:delText>
          </w:r>
          <w:commentRangeStart w:id="423"/>
          <w:r w:rsidR="006C1CC6" w:rsidDel="00477E80">
            <w:delText>such acclimation effects</w:delText>
          </w:r>
        </w:del>
      </w:moveTo>
      <w:ins w:id="424" w:author="Daniel Noble" w:date="2020-10-16T13:00:00Z">
        <w:del w:id="425" w:author="fonti.kar@gmail.com" w:date="2020-10-24T15:20:00Z">
          <w:r w:rsidR="00304FD7" w:rsidDel="00477E80">
            <w:delText>where late environments are deliberately matched and mismatched</w:delText>
          </w:r>
        </w:del>
      </w:ins>
      <w:moveTo w:id="426" w:author="Daniel Noble" w:date="2020-10-16T10:37:00Z">
        <w:del w:id="427" w:author="fonti.kar@gmail.com" w:date="2020-10-24T15:20:00Z">
          <w:r w:rsidR="006C1CC6" w:rsidDel="00477E80">
            <w:delText xml:space="preserve"> </w:delText>
          </w:r>
        </w:del>
      </w:moveTo>
      <w:ins w:id="428" w:author="Daniel Noble" w:date="2020-10-16T13:01:00Z">
        <w:del w:id="429" w:author="fonti.kar@gmail.com" w:date="2020-10-24T15:20:00Z">
          <w:r w:rsidR="00304FD7" w:rsidDel="00477E80">
            <w:delText xml:space="preserve">with early environmental conditions </w:delText>
          </w:r>
          <w:commentRangeEnd w:id="423"/>
          <w:r w:rsidR="00304FD7" w:rsidDel="00477E80">
            <w:rPr>
              <w:rStyle w:val="CommentReference"/>
              <w:rFonts w:asciiTheme="minorHAnsi" w:hAnsiTheme="minorHAnsi"/>
              <w:lang w:val="en-US"/>
            </w:rPr>
            <w:commentReference w:id="423"/>
          </w:r>
        </w:del>
      </w:ins>
      <w:moveTo w:id="430" w:author="Daniel Noble" w:date="2020-10-16T10:37:00Z">
        <w:del w:id="431" w:author="fonti.kar@gmail.com" w:date="2020-10-24T15:20:00Z">
          <w:r w:rsidR="006C1CC6" w:rsidDel="00477E80">
            <w:fldChar w:fldCharType="begin"/>
          </w:r>
          <w:r w:rsidR="006C1CC6" w:rsidDel="00477E80">
            <w:delInstrText xml:space="preserve"> ADDIN ZOTERO_ITEM CSL_CITATION {"citationID":"X75yH41B","properties":{"formattedCitation":"(Kazerouni et al., 2016; Schnurr et al., 2014)","plainCitation":"(Kazerouni et al., 2016; Schnurr et al., 2014)","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id":3782,"uris":["http://zotero.org/users/1379426/items/IUDHMLRI"],"uri":["http://zotero.org/users/1379426/items/IUDHMLRI"],"itemData":{"id":3782,"type":"article-journal","abstract":"Global warming is intensifying interest in the physiological consequences of temperature change in ectotherms, but we still have a relatively poor understanding of the effects of temperature on early life stages. This study determined how embryonic temperature (TE) affects development and the activity of metabolic enzymes in the swimming muscle of zebrafish. Embryos developed successfully to hatching (survival ≥88%) from 22 to 32°C, but suffered sharp increases in mortality outside of this range. Embryos that were incubated until hatching at a control TE (27°C) or near the extremes for successful development (22 or 32°C) were next raised to adulthood under control conditions at 27°C. Growth trajectories after hatching were altered in the 22°C and 32°C TE groups compared with 27°C TE controls, but growth slowed after 3 months of age in all groups. Maximal enzyme activities of cytochrome c oxidase (COX), citrate synthase (CS), hydroxyacyl-coA dehydrogenase (HOAD), pyruvate kinase (PK) and lactate dehydrogenase (LDH) were measured across a range of assay temperatures (22, 27, 32 and 36°C) in adults from each TE group that were acclimated to 27 or 32°C. Substrate affinities (Km) were also determined for COX and LDH. In adult fish acclimated to 27°C, COX and PK activities were higher in 22°C and 32°C TE groups than in 27°C TE controls, and the temperature optimum for COX activity was higher in the 32°C TE group than in the 22°C TE group. Warm acclimation reduced COX, CS and/or PK activities in the 22 and 32°C TE groups, possibly to compensate for thermal effects on molecular activity. This response did not occur in the 27°C TE controls, which instead increased LDH and HOAD activities. Warm acclimation also increased thermal sensitivity (Q10) of HOAD to cool temperatures across all TE groups. We conclude that the temperature experienced during early development can have a persistent impact on energy metabolism pathways and acclimation capacity in later life.","container-title":"Journal of Experimental Biology","DOI":"10.1242/jeb.094037","ISSN":"0022-0949, 1477-9145","issue":"8","journalAbbreviation":"Journal of Experimental Biology","language":"en","page":"1370-1380","source":"DOI.org (Crossref)","title":"Temperature during embryonic development has persistent effects on metabolic enzymes in the muscle of zebrafish","volume":"217","author":[{"family":"Schnurr","given":"M. E."},{"family":"Yin","given":"Y."},{"family":"Scott","given":"G. R."}],"issued":{"date-parts":[["2014",4,15]]}}}],"schema":"https://github.com/citation-style-language/schema/raw/master/csl-citation.json"} </w:delInstrText>
          </w:r>
          <w:r w:rsidR="006C1CC6" w:rsidDel="00477E80">
            <w:fldChar w:fldCharType="separate"/>
          </w:r>
          <w:r w:rsidR="006C1CC6" w:rsidDel="00477E80">
            <w:rPr>
              <w:noProof/>
            </w:rPr>
            <w:delText>(Kazerouni et al., 2016; Schnurr et al., 2014)</w:delText>
          </w:r>
          <w:r w:rsidR="006C1CC6" w:rsidDel="00477E80">
            <w:fldChar w:fldCharType="end"/>
          </w:r>
          <w:r w:rsidR="006C1CC6" w:rsidDel="00477E80">
            <w:delText xml:space="preserve">. That being said, terrestrial organisms generally are more limited in their ability to acclimate compare to freshwater or marine organisms </w:delText>
          </w:r>
          <w:r w:rsidR="006C1CC6" w:rsidDel="00477E80">
            <w:fldChar w:fldCharType="begin"/>
          </w:r>
          <w:r w:rsidR="006C1CC6" w:rsidDel="00477E80">
            <w:delInstrText xml:space="preserve"> ADDIN ZOTERO_ITEM CSL_CITATION {"citationID":"15wEXQBf","properties":{"formattedCitation":"(Seebacher et al., 2015)","plainCitation":"(Seebacher et al., 2015)","noteIndex":0},"citationItems":[{"id":3644,"uris":["http://zotero.org/users/1379426/items/3TFPTLAK"],"uri":["http://zotero.org/users/1379426/items/3TFPTLAK"],"itemData":{"id":3644,"type":"article-journal","container-title":"Nature Climate Change","DOI":"10.1038/nclimate2457","ISSN":"1758-678X, 1758-6798","issue":"1","journalAbbreviation":"Nature Clim Change","language":"en","page":"61-66","source":"DOI.org (Crossref)","title":"Physiological plasticity increases resilience of ectothermic animals to climate change","volume":"5","author":[{"family":"Seebacher","given":"Frank"},{"family":"White","given":"Craig R."},{"family":"Franklin","given":"Craig E."}],"issued":{"date-parts":[["2015",1]]}}}],"schema":"https://github.com/citation-style-language/schema/raw/master/csl-citation.json"} </w:delInstrText>
          </w:r>
          <w:r w:rsidR="006C1CC6" w:rsidDel="00477E80">
            <w:fldChar w:fldCharType="separate"/>
          </w:r>
          <w:r w:rsidR="006C1CC6" w:rsidDel="00477E80">
            <w:rPr>
              <w:noProof/>
            </w:rPr>
            <w:delText>(Seebacher et al., 2015)</w:delText>
          </w:r>
          <w:r w:rsidR="006C1CC6" w:rsidDel="00477E80">
            <w:fldChar w:fldCharType="end"/>
          </w:r>
          <w:r w:rsidR="006C1CC6" w:rsidDel="00477E80">
            <w:delText>.</w:delText>
          </w:r>
        </w:del>
      </w:moveTo>
      <w:moveToRangeEnd w:id="420"/>
    </w:p>
    <w:p w14:paraId="002D906D" w14:textId="15128B58" w:rsidR="006C1CC6" w:rsidDel="00477E80" w:rsidRDefault="006C1CC6" w:rsidP="006C1CC6">
      <w:pPr>
        <w:pStyle w:val="Thesisnormal"/>
        <w:rPr>
          <w:ins w:id="432" w:author="Daniel Noble" w:date="2020-10-16T10:38:00Z"/>
          <w:del w:id="433" w:author="fonti.kar@gmail.com" w:date="2020-10-24T15:20:00Z"/>
        </w:rPr>
      </w:pPr>
    </w:p>
    <w:p w14:paraId="7D7F94BC" w14:textId="1D37F362" w:rsidR="00B821CE" w:rsidDel="00477E80" w:rsidRDefault="006C29F3" w:rsidP="006D6E24">
      <w:pPr>
        <w:pStyle w:val="Thesisnormal"/>
        <w:ind w:firstLine="720"/>
        <w:rPr>
          <w:ins w:id="434" w:author="Daniel Noble" w:date="2020-10-16T13:27:00Z"/>
          <w:del w:id="435" w:author="fonti.kar@gmail.com" w:date="2020-10-24T15:20:00Z"/>
        </w:rPr>
      </w:pPr>
      <w:ins w:id="436" w:author="Daniel Noble" w:date="2020-10-16T13:04:00Z">
        <w:del w:id="437" w:author="fonti.kar@gmail.com" w:date="2020-10-24T15:20:00Z">
          <w:r w:rsidDel="00477E80">
            <w:delText xml:space="preserve">Stressful early environmental conditions are thought to </w:delText>
          </w:r>
          <w:commentRangeStart w:id="438"/>
          <w:r w:rsidDel="00477E80">
            <w:delText xml:space="preserve">lead to more adverse </w:delText>
          </w:r>
        </w:del>
      </w:ins>
      <w:commentRangeEnd w:id="438"/>
      <w:ins w:id="439" w:author="Daniel Noble" w:date="2020-10-16T15:31:00Z">
        <w:del w:id="440" w:author="fonti.kar@gmail.com" w:date="2020-10-24T15:20:00Z">
          <w:r w:rsidR="00AB6283" w:rsidDel="00477E80">
            <w:rPr>
              <w:rStyle w:val="CommentReference"/>
              <w:rFonts w:asciiTheme="minorHAnsi" w:hAnsiTheme="minorHAnsi"/>
              <w:lang w:val="en-US"/>
            </w:rPr>
            <w:commentReference w:id="438"/>
          </w:r>
        </w:del>
      </w:ins>
      <w:ins w:id="441" w:author="Daniel Noble" w:date="2020-10-16T13:04:00Z">
        <w:del w:id="442" w:author="fonti.kar@gmail.com" w:date="2020-10-24T15:20:00Z">
          <w:r w:rsidDel="00477E80">
            <w:delText xml:space="preserve">effects </w:delText>
          </w:r>
        </w:del>
      </w:ins>
      <w:commentRangeStart w:id="443"/>
      <w:commentRangeStart w:id="444"/>
      <w:ins w:id="445" w:author="Daniel Noble" w:date="2020-10-16T13:05:00Z">
        <w:del w:id="446" w:author="fonti.kar@gmail.com" w:date="2020-10-24T15:20:00Z">
          <w:r w:rsidDel="00477E80">
            <w:delText>impacting reversible plasticity late in life (Beamen et al. 2016). W</w:delText>
          </w:r>
        </w:del>
      </w:ins>
      <w:ins w:id="447" w:author="Daniel Noble" w:date="2020-10-16T10:35:00Z">
        <w:del w:id="448" w:author="fonti.kar@gmail.com" w:date="2020-10-24T15:20:00Z">
          <w:r w:rsidR="006C1CC6" w:rsidDel="00477E80">
            <w:delText>hile our incubation treatments represent thermal extremes of natural nest sites</w:delText>
          </w:r>
        </w:del>
      </w:ins>
      <w:ins w:id="449" w:author="Daniel Noble" w:date="2020-10-16T10:41:00Z">
        <w:del w:id="450" w:author="fonti.kar@gmail.com" w:date="2020-10-24T15:20:00Z">
          <w:r w:rsidR="006D6E24" w:rsidDel="00477E80">
            <w:delText>,</w:delText>
          </w:r>
        </w:del>
      </w:ins>
      <w:ins w:id="451" w:author="Daniel Noble" w:date="2020-10-16T10:35:00Z">
        <w:del w:id="452" w:author="fonti.kar@gmail.com" w:date="2020-10-24T15:20:00Z">
          <w:r w:rsidR="006C1CC6" w:rsidDel="00477E80">
            <w:delText xml:space="preserve"> they may not have been sufficiently ‘stressful’</w:delText>
          </w:r>
        </w:del>
      </w:ins>
      <w:ins w:id="453" w:author="Daniel Noble" w:date="2020-10-16T10:36:00Z">
        <w:del w:id="454" w:author="fonti.kar@gmail.com" w:date="2020-10-24T15:20:00Z">
          <w:r w:rsidR="006C1CC6" w:rsidDel="00477E80">
            <w:delText xml:space="preserve"> to</w:delText>
          </w:r>
        </w:del>
      </w:ins>
      <w:ins w:id="455" w:author="Daniel Noble" w:date="2020-10-16T10:35:00Z">
        <w:del w:id="456" w:author="fonti.kar@gmail.com" w:date="2020-10-24T15:20:00Z">
          <w:r w:rsidR="006C1CC6" w:rsidDel="00477E80">
            <w:delText xml:space="preserve"> </w:delText>
          </w:r>
        </w:del>
      </w:ins>
      <w:del w:id="457" w:author="fonti.kar@gmail.com" w:date="2020-10-24T15:20:00Z">
        <w:r w:rsidR="00AE4117" w:rsidDel="00477E80">
          <w:delText>alter</w:delText>
        </w:r>
      </w:del>
      <w:ins w:id="458" w:author="Daniel Noble" w:date="2020-10-16T10:36:00Z">
        <w:del w:id="459" w:author="fonti.kar@gmail.com" w:date="2020-10-24T15:20:00Z">
          <w:r w:rsidR="006C1CC6" w:rsidDel="00477E80">
            <w:delText xml:space="preserve"> </w:delText>
          </w:r>
        </w:del>
      </w:ins>
      <w:del w:id="460" w:author="fonti.kar@gmail.com" w:date="2020-10-24T15:20:00Z">
        <w:r w:rsidR="00AE4117" w:rsidDel="00477E80">
          <w:delText>thermal reaction norms</w:delText>
        </w:r>
        <w:r w:rsidR="00265D72" w:rsidDel="00477E80">
          <w:delText xml:space="preserve"> </w:delText>
        </w:r>
      </w:del>
      <w:ins w:id="461" w:author="Daniel Noble" w:date="2020-10-16T10:35:00Z">
        <w:del w:id="462" w:author="fonti.kar@gmail.com" w:date="2020-10-24T15:20:00Z">
          <w:r w:rsidR="006C1CC6" w:rsidDel="00477E80">
            <w:fldChar w:fldCharType="begin"/>
          </w:r>
        </w:del>
      </w:ins>
      <w:del w:id="463" w:author="fonti.kar@gmail.com" w:date="2020-10-24T15:20:00Z">
        <w:r w:rsidR="00A6605B" w:rsidDel="00477E80">
          <w:delInstrText xml:space="preserve"> ADDIN ZOTERO_ITEM CSL_CITATION {"citationID":"FecJD2Pj","properties":{"formattedCitation":"(Cheetham et al., 2011)","plainCitation":"(Cheetham et al., 2011)","dontUpdate":true,"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del>
      <w:ins w:id="464" w:author="Daniel Noble" w:date="2020-10-16T10:35:00Z">
        <w:del w:id="465" w:author="fonti.kar@gmail.com" w:date="2020-10-24T15:20:00Z">
          <w:r w:rsidR="006C1CC6" w:rsidDel="00477E80">
            <w:fldChar w:fldCharType="separate"/>
          </w:r>
          <w:r w:rsidR="006C1CC6" w:rsidDel="00477E80">
            <w:rPr>
              <w:noProof/>
            </w:rPr>
            <w:delText>(Cheetham et al., 2011</w:delText>
          </w:r>
        </w:del>
      </w:ins>
      <w:ins w:id="466" w:author="Daniel Noble" w:date="2020-10-16T10:42:00Z">
        <w:del w:id="467" w:author="fonti.kar@gmail.com" w:date="2020-10-24T15:20:00Z">
          <w:r w:rsidR="006D6E24" w:rsidDel="00477E80">
            <w:delText>;Beaman et al. 2016</w:delText>
          </w:r>
        </w:del>
      </w:ins>
      <w:ins w:id="468" w:author="Daniel Noble" w:date="2020-10-16T10:35:00Z">
        <w:del w:id="469" w:author="fonti.kar@gmail.com" w:date="2020-10-24T15:20:00Z">
          <w:r w:rsidR="006C1CC6" w:rsidDel="00477E80">
            <w:rPr>
              <w:noProof/>
            </w:rPr>
            <w:delText>)</w:delText>
          </w:r>
          <w:r w:rsidR="006C1CC6" w:rsidDel="00477E80">
            <w:fldChar w:fldCharType="end"/>
          </w:r>
          <w:r w:rsidR="006C1CC6" w:rsidDel="00477E80">
            <w:delText>.</w:delText>
          </w:r>
        </w:del>
      </w:ins>
      <w:ins w:id="470" w:author="Daniel Noble" w:date="2020-10-16T10:39:00Z">
        <w:del w:id="471" w:author="fonti.kar@gmail.com" w:date="2020-10-24T15:20:00Z">
          <w:r w:rsidR="006C1CC6" w:rsidDel="00477E80">
            <w:delText xml:space="preserve"> </w:delText>
          </w:r>
        </w:del>
      </w:ins>
      <w:commentRangeEnd w:id="443"/>
      <w:ins w:id="472" w:author="Daniel Noble" w:date="2020-10-16T13:38:00Z">
        <w:del w:id="473" w:author="fonti.kar@gmail.com" w:date="2020-10-24T15:20:00Z">
          <w:r w:rsidR="00D3190A" w:rsidDel="00477E80">
            <w:rPr>
              <w:rStyle w:val="CommentReference"/>
              <w:rFonts w:asciiTheme="minorHAnsi" w:hAnsiTheme="minorHAnsi"/>
              <w:lang w:val="en-US"/>
            </w:rPr>
            <w:commentReference w:id="443"/>
          </w:r>
        </w:del>
      </w:ins>
      <w:commentRangeEnd w:id="444"/>
      <w:del w:id="474" w:author="fonti.kar@gmail.com" w:date="2020-10-24T15:20:00Z">
        <w:r w:rsidR="00265D72" w:rsidDel="00477E80">
          <w:rPr>
            <w:rStyle w:val="CommentReference"/>
            <w:rFonts w:asciiTheme="minorHAnsi" w:hAnsiTheme="minorHAnsi"/>
            <w:lang w:val="en-US"/>
          </w:rPr>
          <w:commentReference w:id="444"/>
        </w:r>
      </w:del>
    </w:p>
    <w:p w14:paraId="3A70F73B" w14:textId="0680C6DB" w:rsidR="00B821CE" w:rsidDel="00477E80" w:rsidRDefault="00B821CE" w:rsidP="006D6E24">
      <w:pPr>
        <w:pStyle w:val="Thesisnormal"/>
        <w:ind w:firstLine="720"/>
        <w:rPr>
          <w:ins w:id="475" w:author="Daniel Noble" w:date="2020-10-16T13:27:00Z"/>
          <w:del w:id="476" w:author="fonti.kar@gmail.com" w:date="2020-10-24T15:20:00Z"/>
        </w:rPr>
      </w:pPr>
    </w:p>
    <w:p w14:paraId="3C206D0B" w14:textId="15596147" w:rsidR="00B821CE" w:rsidDel="00477E80" w:rsidRDefault="00B821CE" w:rsidP="006D6E24">
      <w:pPr>
        <w:pStyle w:val="Thesisnormal"/>
        <w:ind w:firstLine="720"/>
        <w:rPr>
          <w:ins w:id="477" w:author="Daniel Noble" w:date="2020-10-16T13:27:00Z"/>
          <w:del w:id="478" w:author="fonti.kar@gmail.com" w:date="2020-10-24T15:20:00Z"/>
        </w:rPr>
      </w:pPr>
    </w:p>
    <w:p w14:paraId="0CEC55EE" w14:textId="20F5B098" w:rsidR="00B821CE" w:rsidDel="00477E80" w:rsidRDefault="00B821CE" w:rsidP="006D6E24">
      <w:pPr>
        <w:pStyle w:val="Thesisnormal"/>
        <w:ind w:firstLine="720"/>
        <w:rPr>
          <w:ins w:id="479" w:author="Daniel Noble" w:date="2020-10-16T13:27:00Z"/>
          <w:del w:id="480" w:author="fonti.kar@gmail.com" w:date="2020-10-24T15:20:00Z"/>
        </w:rPr>
      </w:pPr>
    </w:p>
    <w:p w14:paraId="00038F7B" w14:textId="2D4C9B1F" w:rsidR="006D6E24" w:rsidDel="00477E80" w:rsidRDefault="00570BB6">
      <w:pPr>
        <w:pStyle w:val="Thesisnormal"/>
        <w:ind w:firstLine="720"/>
        <w:rPr>
          <w:ins w:id="481" w:author="Daniel Noble" w:date="2020-10-16T10:42:00Z"/>
          <w:del w:id="482" w:author="fonti.kar@gmail.com" w:date="2020-10-24T15:20:00Z"/>
        </w:rPr>
        <w:pPrChange w:id="483" w:author="Daniel Noble" w:date="2020-10-16T10:43:00Z">
          <w:pPr>
            <w:pStyle w:val="Thesisnormal"/>
          </w:pPr>
        </w:pPrChange>
      </w:pPr>
      <w:commentRangeStart w:id="484"/>
      <w:commentRangeStart w:id="485"/>
      <w:commentRangeStart w:id="486"/>
      <w:del w:id="487" w:author="fonti.kar@gmail.com" w:date="2020-10-24T15:20:00Z">
        <w:r w:rsidDel="00477E80">
          <w:delText>O</w:delText>
        </w:r>
        <w:r w:rsidR="00933749" w:rsidDel="00477E80">
          <w:delText>ur incubation</w:delText>
        </w:r>
        <w:r w:rsidR="003A2F6C" w:rsidDel="00477E80">
          <w:delText xml:space="preserve"> </w:delText>
        </w:r>
        <w:r w:rsidR="00A71644" w:rsidDel="00477E80">
          <w:delText>treatments</w:delText>
        </w:r>
        <w:r w:rsidR="00933749" w:rsidDel="00477E80">
          <w:delText xml:space="preserve"> represent </w:delText>
        </w:r>
        <w:r w:rsidR="00C207A9" w:rsidDel="00477E80">
          <w:delText xml:space="preserve">thermal </w:delText>
        </w:r>
        <w:r w:rsidR="00933749" w:rsidDel="00477E80">
          <w:delText>extremes of natural nest sites</w:delText>
        </w:r>
        <w:r w:rsidR="003A2F6C" w:rsidDel="00477E80">
          <w:delText xml:space="preserve"> </w:delText>
        </w:r>
        <w:r w:rsidR="00C379BE" w:rsidDel="00477E80">
          <w:delText xml:space="preserve">and </w:delText>
        </w:r>
        <w:r w:rsidR="003A2F6C" w:rsidDel="00477E80">
          <w:delText xml:space="preserve">may not be </w:delText>
        </w:r>
        <w:r w:rsidR="00C379BE" w:rsidDel="00477E80">
          <w:delText>distinctive</w:delText>
        </w:r>
        <w:r w:rsidR="003A2F6C" w:rsidDel="00477E80">
          <w:delText xml:space="preserve"> enough to elicit a change in phenotypic flexibility</w:delText>
        </w:r>
        <w:r w:rsidR="00933749" w:rsidDel="00477E80">
          <w:delText xml:space="preserve"> </w:delText>
        </w:r>
        <w:r w:rsidR="00933749" w:rsidDel="00477E80">
          <w:fldChar w:fldCharType="begin"/>
        </w:r>
        <w:r w:rsidR="00933749" w:rsidDel="00477E80">
          <w:delInstrText xml:space="preserve"> ADDIN ZOTERO_ITEM CSL_CITATION {"citationID":"FecJD2Pj","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933749" w:rsidDel="00477E80">
          <w:fldChar w:fldCharType="separate"/>
        </w:r>
        <w:r w:rsidR="00933749" w:rsidDel="00477E80">
          <w:rPr>
            <w:noProof/>
          </w:rPr>
          <w:delText>(Cheetham et al., 2011)</w:delText>
        </w:r>
        <w:r w:rsidR="00933749" w:rsidDel="00477E80">
          <w:fldChar w:fldCharType="end"/>
        </w:r>
        <w:r w:rsidR="00933749" w:rsidDel="00477E80">
          <w:delText xml:space="preserve">. </w:delText>
        </w:r>
      </w:del>
      <w:moveFromRangeStart w:id="488" w:author="Daniel Noble" w:date="2020-10-16T10:08:00Z" w:name="move53735303"/>
      <w:moveFrom w:id="489" w:author="Daniel Noble" w:date="2020-10-16T10:08:00Z">
        <w:del w:id="490" w:author="fonti.kar@gmail.com" w:date="2020-10-24T15:20:00Z">
          <w:r w:rsidR="00F16B3C" w:rsidDel="00477E80">
            <w:delText xml:space="preserve">Among the few studies that investigated the effects of pre- and </w:delText>
          </w:r>
          <w:r w:rsidR="00EB3641" w:rsidDel="00477E80">
            <w:delText>post-hatching</w:delText>
          </w:r>
          <w:r w:rsidR="00F16B3C" w:rsidDel="00477E80">
            <w:delText xml:space="preserve"> </w:delText>
          </w:r>
          <w:r w:rsidR="00F71DA9" w:rsidDel="00477E80">
            <w:delText>temperature</w:delText>
          </w:r>
          <w:r w:rsidR="00F16B3C" w:rsidDel="00477E80">
            <w:delText xml:space="preserve"> on reversible plasticity of metabolic rate, results have been mixed</w:delText>
          </w:r>
          <w:r w:rsidR="00F01EDA" w:rsidDel="00477E80">
            <w:delText xml:space="preserve"> </w:delText>
          </w:r>
          <w:r w:rsidR="00A87F62" w:rsidDel="00477E80">
            <w:delText>and lack</w:delText>
          </w:r>
          <w:r w:rsidR="00F71DA9" w:rsidDel="00477E80">
            <w:delText>ed</w:delText>
          </w:r>
          <w:r w:rsidR="00A87F62" w:rsidDel="00477E80">
            <w:delText xml:space="preserve"> generality </w:delText>
          </w:r>
          <w:r w:rsidR="00EB3641" w:rsidDel="00477E80">
            <w:delText>(Table 1, Beaman et al., 2016)</w:delText>
          </w:r>
          <w:r w:rsidR="00F16B3C" w:rsidDel="00477E80">
            <w:delText>.</w:delText>
          </w:r>
          <w:r w:rsidR="00EB3641" w:rsidDel="00477E80">
            <w:delText xml:space="preserve"> For example, </w:delText>
          </w:r>
          <w:r w:rsidR="00647483" w:rsidDel="00477E80">
            <w:delText xml:space="preserve">wild caught mosquitofish that </w:delText>
          </w:r>
          <w:r w:rsidR="00F01EDA" w:rsidDel="00477E80">
            <w:delText>develop</w:delText>
          </w:r>
          <w:r w:rsidR="00647483" w:rsidDel="00477E80">
            <w:delText>ed</w:delText>
          </w:r>
          <w:r w:rsidR="00F01EDA" w:rsidDel="00477E80">
            <w:delText xml:space="preserve"> in</w:delText>
          </w:r>
          <w:r w:rsidR="00647483" w:rsidDel="00477E80">
            <w:delText xml:space="preserve"> either</w:delText>
          </w:r>
          <w:r w:rsidR="00F01EDA" w:rsidDel="00477E80">
            <w:delText xml:space="preserve"> spring </w:delText>
          </w:r>
          <w:r w:rsidR="00C207A9" w:rsidDel="00477E80">
            <w:delText>or summer</w:delText>
          </w:r>
          <w:r w:rsidR="00F01EDA" w:rsidDel="00477E80">
            <w:delText xml:space="preserve"> temperatures </w:delText>
          </w:r>
          <w:r w:rsidR="00647483" w:rsidDel="00477E80">
            <w:delText xml:space="preserve">have </w:delText>
          </w:r>
          <w:r w:rsidR="00F71DA9" w:rsidDel="00477E80">
            <w:delText>different</w:delText>
          </w:r>
          <w:r w:rsidR="00F01EDA" w:rsidDel="00477E80">
            <w:delText xml:space="preserve"> thermal reaction norms </w:delText>
          </w:r>
          <w:r w:rsidDel="00477E80">
            <w:delText>for</w:delText>
          </w:r>
          <w:r w:rsidR="00F01EDA" w:rsidDel="00477E80">
            <w:delText xml:space="preserve"> metabolic scope</w:delText>
          </w:r>
          <w:r w:rsidR="00EB3641" w:rsidDel="00477E80">
            <w:delText xml:space="preserve"> </w:delText>
          </w:r>
          <w:r w:rsidR="00EB3641" w:rsidDel="00477E80">
            <w:fldChar w:fldCharType="begin"/>
          </w:r>
          <w:r w:rsidR="00F91F75" w:rsidDel="00477E80">
            <w:delInstrText xml:space="preserve"> ADDIN ZOTERO_ITEM CSL_CITATION {"citationID":"ob1NxURI","properties":{"formattedCitation":"(Seebacher et al., 2014)","plainCitation":"(Seebacher et al., 2014)","noteIndex":0},"citationItems":[{"id":"8zs1hmCj/9bvDXCFL","uris":["http://zotero.org/users/1379426/items/LVDM22FM"],"uri":["http://zotero.org/users/1379426/items/LVDM22FM"],"itemData":{"id":"pY1cmuP2/oKRKCEZJ","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delInstrText>
          </w:r>
          <w:r w:rsidR="00EB3641" w:rsidDel="00477E80">
            <w:fldChar w:fldCharType="separate"/>
          </w:r>
          <w:r w:rsidR="00EB3641" w:rsidDel="00477E80">
            <w:rPr>
              <w:noProof/>
            </w:rPr>
            <w:delText>(Seebacher et al., 2014)</w:delText>
          </w:r>
          <w:r w:rsidR="00EB3641" w:rsidDel="00477E80">
            <w:fldChar w:fldCharType="end"/>
          </w:r>
          <w:r w:rsidR="00F01EDA" w:rsidDel="00477E80">
            <w:delText xml:space="preserve">. Whereas, </w:delText>
          </w:r>
          <w:r w:rsidR="00EB3641" w:rsidDel="00477E80">
            <w:delText>there were</w:delText>
          </w:r>
          <w:r w:rsidR="00F01EDA" w:rsidDel="00477E80">
            <w:delText xml:space="preserve"> no significant interaction between incubation temperature and </w:delText>
          </w:r>
          <w:r w:rsidR="00EB3641" w:rsidDel="00477E80">
            <w:delText xml:space="preserve">reversible </w:delText>
          </w:r>
          <w:r w:rsidR="00F01EDA" w:rsidDel="00477E80">
            <w:delText>plasticity of metabolic rate</w:delText>
          </w:r>
          <w:r w:rsidR="00EB3641" w:rsidDel="00477E80">
            <w:delText xml:space="preserve"> in tadpoles of striped marsh frogs </w:delText>
          </w:r>
          <w:r w:rsidR="00EB3641" w:rsidDel="00477E80">
            <w:fldChar w:fldCharType="begin"/>
          </w:r>
          <w:r w:rsidR="00EB3641" w:rsidDel="00477E80">
            <w:delInstrText xml:space="preserve"> ADDIN ZOTERO_ITEM CSL_CITATION {"citationID":"HmVrmhbM","properties":{"formattedCitation":"(Seebacher &amp; Grigaltchik, 2014)","plainCitation":"(Seebacher &amp; Grigaltchik, 2014)","noteIndex":0},"citationItems":[{"id":3792,"uris":["http://zotero.org/users/1379426/items/H3WXY6LP"],"uri":["http://zotero.org/users/1379426/items/H3WXY6LP"],"itemData":{"id":3792,"type":"article-journal","abstract":"Performance curves of physiological rates are not fixed, and determining the extent to which thermal performance curves can change in response to environmental signals is essential to understand the effect of climate variability on populations. The aim of this study was to determine whether and how temperatures experienced during early embryonic development affect thermal performance curves of later life history stages in the frog Limnodynastes peronii. We tested the hypotheses that a) the embryonic environment affects mean trait values only; b) temperature at which performance of tadpoles is maximal shifts with egg incubation temperatures so that performance is maximised at the incubation temperatures, and c) incubation temperatures modulate the capacity for reversible acclimation in tadpoles. Growth rates were greater in warm (25°C) compared to cold (15°C) acclimated (6 weeks) tadpoles regardless of egg developmental temperatures (15°C or 25°C, representing seasonal means). The breadth of the performance curve of burst locomotor performance (measured at 10, 15, 20, 25, and 30°C, representing annual range) is greatest when egg developmental and acclimation temperatures coincide. The mode of the performance curves shifted with acclimation conditions and maximum performance was always at higher temperatures than acclimation conditions. Performance curves of glycolytic (lactate dehydrogenase activities) and mitochondrial (citrate synthase and cytochrome c oxidase) enzymes were modulated by interactions between egg incubation and acclimation temperatures. Lactate dehydrogenase activity paralleled patterns seen in burst locomotor performance, but oxygen consumption rates and mitochondrial enzyme activities did not mirror growth or locomotor performance. We show that embryonic developmental conditions can modulate performance curves of later life-history stages, thereby conferring flexibilty to respond to environmental conditions later in life.","container-title":"PLOS ONE","DOI":"10.1371/journal.pone.0106492","ISSN":"1932-6203","issue":"9","journalAbbreviation":"PLOS ONE","language":"en","note":"publisher: Public Library of Science","page":"e106492","source":"PLoS Journals","title":"Embryonic Developmental Temperatures Modulate Thermal Acclimation of Performance Curves in Tadpoles of the Frog Limnodynastes peronii","volume":"9","author":[{"family":"Seebacher","given":"Frank"},{"family":"Grigaltchik","given":"Veronica S."}],"issued":{"date-parts":[["2014",9,2]]}}}],"schema":"https://github.com/citation-style-language/schema/raw/master/csl-citation.json"} </w:delInstrText>
          </w:r>
          <w:r w:rsidR="00EB3641" w:rsidDel="00477E80">
            <w:fldChar w:fldCharType="separate"/>
          </w:r>
          <w:r w:rsidR="00EB3641" w:rsidDel="00477E80">
            <w:rPr>
              <w:noProof/>
            </w:rPr>
            <w:delText>(Seebacher &amp; Grigaltchik, 2014)</w:delText>
          </w:r>
          <w:r w:rsidR="00EB3641" w:rsidDel="00477E80">
            <w:fldChar w:fldCharType="end"/>
          </w:r>
          <w:r w:rsidR="00F01EDA" w:rsidDel="00477E80">
            <w:delText xml:space="preserve">. </w:delText>
          </w:r>
        </w:del>
      </w:moveFrom>
      <w:moveFromRangeEnd w:id="488"/>
      <w:del w:id="491" w:author="fonti.kar@gmail.com" w:date="2020-10-24T15:20:00Z">
        <w:r w:rsidR="00F71DA9" w:rsidDel="00477E80">
          <w:delText>T</w:delText>
        </w:r>
        <w:r w:rsidR="00444C8C" w:rsidDel="00477E80">
          <w:delText>he evolution of</w:delText>
        </w:r>
        <w:r w:rsidR="00EB3641" w:rsidDel="00477E80">
          <w:delText xml:space="preserve"> </w:delText>
        </w:r>
        <w:r w:rsidR="00A87F62" w:rsidDel="00477E80">
          <w:delText xml:space="preserve">developmental control on reversible plasticity is </w:delText>
        </w:r>
        <w:r w:rsidR="00776C3B" w:rsidDel="00477E80">
          <w:delText xml:space="preserve">thus </w:delText>
        </w:r>
        <w:r w:rsidR="00A87F62" w:rsidDel="00477E80">
          <w:delText>likely</w:delText>
        </w:r>
        <w:r w:rsidR="00776C3B" w:rsidDel="00477E80">
          <w:delText xml:space="preserve"> </w:delText>
        </w:r>
        <w:r w:rsidR="00A87F62" w:rsidDel="00477E80">
          <w:delText>very species specific.</w:delText>
        </w:r>
        <w:r w:rsidR="000B3A64" w:rsidDel="00477E80">
          <w:delText xml:space="preserve"> Past selection regimes</w:delText>
        </w:r>
        <w:r w:rsidR="00A87F62" w:rsidDel="00477E80">
          <w:delText xml:space="preserve"> </w:delText>
        </w:r>
        <w:r w:rsidR="002977C2" w:rsidDel="00477E80">
          <w:delText>that</w:delText>
        </w:r>
        <w:r w:rsidR="000B3A64" w:rsidDel="00477E80">
          <w:delText xml:space="preserve"> have </w:delText>
        </w:r>
        <w:commentRangeStart w:id="492"/>
        <w:r w:rsidR="000B3A64" w:rsidDel="00477E80">
          <w:delText xml:space="preserve">optimised </w:delText>
        </w:r>
        <w:commentRangeEnd w:id="492"/>
        <w:r w:rsidR="00D3190A" w:rsidDel="00477E80">
          <w:rPr>
            <w:rStyle w:val="CommentReference"/>
            <w:rFonts w:asciiTheme="minorHAnsi" w:hAnsiTheme="minorHAnsi"/>
            <w:lang w:val="en-US"/>
          </w:rPr>
          <w:commentReference w:id="492"/>
        </w:r>
        <w:r w:rsidR="000B3A64" w:rsidDel="00477E80">
          <w:delText>each species’ thermal reaction norms</w:delText>
        </w:r>
        <w:r w:rsidR="000B3A64" w:rsidRPr="00570BB6" w:rsidDel="00477E80">
          <w:delText xml:space="preserve"> </w:delText>
        </w:r>
        <w:r w:rsidR="002977C2" w:rsidDel="00477E80">
          <w:delText>may allow</w:delText>
        </w:r>
        <w:r w:rsidDel="00477E80">
          <w:delText xml:space="preserve"> some species </w:delText>
        </w:r>
        <w:r w:rsidR="002977C2" w:rsidDel="00477E80">
          <w:delText>to</w:delText>
        </w:r>
        <w:r w:rsidR="00F71DA9" w:rsidDel="00477E80">
          <w:delText xml:space="preserve"> better withstand</w:delText>
        </w:r>
        <w:r w:rsidDel="00477E80">
          <w:delText xml:space="preserve"> fluctuations in developmental temperatures than others</w:delText>
        </w:r>
        <w:r w:rsidR="000B3A64" w:rsidDel="00477E80">
          <w:delText xml:space="preserve">. </w:delText>
        </w:r>
        <w:r w:rsidDel="00477E80">
          <w:delText>T</w:delText>
        </w:r>
        <w:r w:rsidR="00A87F62" w:rsidDel="00477E80">
          <w:delText>he impacts of early life environments on later-life plast</w:delText>
        </w:r>
        <w:commentRangeStart w:id="493"/>
        <w:r w:rsidR="00A87F62" w:rsidDel="00477E80">
          <w:delText xml:space="preserve">icity should </w:delText>
        </w:r>
        <w:r w:rsidR="002977C2" w:rsidDel="00477E80">
          <w:delText>therefore be</w:delText>
        </w:r>
        <w:r w:rsidR="009615C9" w:rsidDel="00477E80">
          <w:delText xml:space="preserve"> examined in the context of each</w:delText>
        </w:r>
        <w:r w:rsidR="00A87F62" w:rsidDel="00477E80">
          <w:delText xml:space="preserve"> species recent </w:delText>
        </w:r>
        <w:r w:rsidDel="00477E80">
          <w:delText>and</w:delText>
        </w:r>
        <w:r w:rsidR="00A87F62" w:rsidDel="00477E80">
          <w:delText xml:space="preserve"> </w:delText>
        </w:r>
        <w:r w:rsidR="00551B82" w:rsidDel="00477E80">
          <w:delText>past</w:delText>
        </w:r>
        <w:r w:rsidR="00A87F62" w:rsidDel="00477E80">
          <w:delText xml:space="preserve"> thermal history </w:delText>
        </w:r>
        <w:r w:rsidR="009D2DD0" w:rsidDel="00477E80">
          <w:fldChar w:fldCharType="begin"/>
        </w:r>
        <w:r w:rsidR="009D2DD0" w:rsidDel="00477E80">
          <w:delInstrText xml:space="preserve"> ADDIN ZOTERO_ITEM CSL_CITATION {"citationID":"GCGEnlt7","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delInstrText>
        </w:r>
        <w:r w:rsidR="009D2DD0" w:rsidDel="00477E80">
          <w:fldChar w:fldCharType="separate"/>
        </w:r>
        <w:r w:rsidR="009D2DD0" w:rsidDel="00477E80">
          <w:rPr>
            <w:noProof/>
          </w:rPr>
          <w:delText>(Roelofs et al., 2010)</w:delText>
        </w:r>
        <w:r w:rsidR="009D2DD0" w:rsidDel="00477E80">
          <w:fldChar w:fldCharType="end"/>
        </w:r>
        <w:r w:rsidR="00A87F62" w:rsidDel="00477E80">
          <w:delText>.</w:delText>
        </w:r>
        <w:r w:rsidR="00C207A9" w:rsidDel="00477E80">
          <w:delText xml:space="preserve"> </w:delText>
        </w:r>
        <w:commentRangeEnd w:id="493"/>
        <w:r w:rsidR="006D6E24" w:rsidDel="00477E80">
          <w:rPr>
            <w:rStyle w:val="CommentReference"/>
            <w:rFonts w:asciiTheme="minorHAnsi" w:hAnsiTheme="minorHAnsi"/>
            <w:lang w:val="en-US"/>
          </w:rPr>
          <w:commentReference w:id="493"/>
        </w:r>
        <w:commentRangeEnd w:id="484"/>
        <w:r w:rsidR="00F7571A" w:rsidDel="00477E80">
          <w:rPr>
            <w:rStyle w:val="CommentReference"/>
            <w:rFonts w:asciiTheme="minorHAnsi" w:hAnsiTheme="minorHAnsi"/>
            <w:lang w:val="en-US"/>
          </w:rPr>
          <w:commentReference w:id="484"/>
        </w:r>
      </w:del>
    </w:p>
    <w:p w14:paraId="3D9E75C9" w14:textId="6EE7AD5B" w:rsidR="006D6E24" w:rsidDel="00477E80" w:rsidRDefault="006D6E24" w:rsidP="008E1938">
      <w:pPr>
        <w:pStyle w:val="Thesisnormal"/>
        <w:rPr>
          <w:ins w:id="494" w:author="Daniel Noble" w:date="2020-10-16T10:42:00Z"/>
          <w:del w:id="495" w:author="fonti.kar@gmail.com" w:date="2020-10-24T15:20:00Z"/>
        </w:rPr>
      </w:pPr>
    </w:p>
    <w:p w14:paraId="5BE1E578" w14:textId="0372D673" w:rsidR="00A87F62" w:rsidDel="00477E80" w:rsidRDefault="009615C9" w:rsidP="008E1938">
      <w:pPr>
        <w:pStyle w:val="Thesisnormal"/>
        <w:rPr>
          <w:del w:id="496" w:author="fonti.kar@gmail.com" w:date="2020-10-24T15:20:00Z"/>
        </w:rPr>
      </w:pPr>
      <w:del w:id="497" w:author="fonti.kar@gmail.com" w:date="2020-10-24T15:20:00Z">
        <w:r w:rsidDel="00477E80">
          <w:delText xml:space="preserve">While </w:delText>
        </w:r>
        <w:r w:rsidR="00570BB6" w:rsidDel="00477E80">
          <w:delText>experimental studies</w:delText>
        </w:r>
        <w:r w:rsidR="002977C2" w:rsidDel="00477E80">
          <w:delText xml:space="preserve"> with</w:delText>
        </w:r>
        <w:r w:rsidR="00570BB6" w:rsidDel="00477E80">
          <w:delText xml:space="preserve"> </w:delText>
        </w:r>
        <w:r w:rsidR="002977C2" w:rsidDel="00477E80">
          <w:delText xml:space="preserve">wild animals </w:delText>
        </w:r>
        <w:r w:rsidR="00570BB6" w:rsidDel="00477E80">
          <w:delText xml:space="preserve">is valuable to understand how natural populations respond </w:delText>
        </w:r>
        <w:r w:rsidR="00807011" w:rsidDel="00477E80">
          <w:delText>under controlled settings</w:delText>
        </w:r>
        <w:r w:rsidR="00BE703A" w:rsidDel="00477E80">
          <w:delText>, c</w:delText>
        </w:r>
        <w:r w:rsidR="00647483" w:rsidDel="00477E80">
          <w:delText>ommon-garden</w:delText>
        </w:r>
        <w:r w:rsidR="00C207A9" w:rsidDel="00477E80">
          <w:delText xml:space="preserve"> </w:delText>
        </w:r>
        <w:r w:rsidR="00647483" w:rsidDel="00477E80">
          <w:delText xml:space="preserve">experiments </w:delText>
        </w:r>
        <w:r w:rsidR="00807011" w:rsidDel="00477E80">
          <w:delText>may be necessary</w:delText>
        </w:r>
        <w:r w:rsidR="00C207A9" w:rsidDel="00477E80">
          <w:delText xml:space="preserve"> </w:delText>
        </w:r>
        <w:r w:rsidR="00807011" w:rsidDel="00477E80">
          <w:delText>to rule out</w:delText>
        </w:r>
        <w:r w:rsidR="005A3220" w:rsidDel="00477E80">
          <w:delText xml:space="preserve"> </w:delText>
        </w:r>
        <w:r w:rsidR="002977C2" w:rsidDel="00477E80">
          <w:delText xml:space="preserve">potential </w:delText>
        </w:r>
        <w:r w:rsidR="00807011" w:rsidDel="00477E80">
          <w:delText>shared</w:delText>
        </w:r>
        <w:r w:rsidR="00647483" w:rsidDel="00477E80">
          <w:delText xml:space="preserve"> </w:delText>
        </w:r>
        <w:commentRangeStart w:id="498"/>
        <w:r w:rsidR="00647483" w:rsidDel="00477E80">
          <w:delText xml:space="preserve">environmental effects </w:delText>
        </w:r>
        <w:r w:rsidR="00807011" w:rsidDel="00477E80">
          <w:delText xml:space="preserve">that could affect </w:delText>
        </w:r>
        <w:r w:rsidR="005A3220" w:rsidDel="00477E80">
          <w:delText>phenotypic measurements made in the la</w:delText>
        </w:r>
        <w:commentRangeEnd w:id="498"/>
        <w:r w:rsidR="00D3190A" w:rsidDel="00477E80">
          <w:rPr>
            <w:rStyle w:val="CommentReference"/>
            <w:rFonts w:asciiTheme="minorHAnsi" w:hAnsiTheme="minorHAnsi"/>
            <w:lang w:val="en-US"/>
          </w:rPr>
          <w:commentReference w:id="498"/>
        </w:r>
        <w:r w:rsidR="005A3220" w:rsidDel="00477E80">
          <w:delText xml:space="preserve">b </w:delText>
        </w:r>
        <w:r w:rsidR="005A3220" w:rsidDel="00477E80">
          <w:fldChar w:fldCharType="begin"/>
        </w:r>
        <w:r w:rsidR="005A3220" w:rsidDel="00477E80">
          <w:delInstrText xml:space="preserve"> ADDIN ZOTERO_ITEM CSL_CITATION {"citationID":"EpEujf5i","properties":{"formattedCitation":"(de Villemereuil et al., 2016; Munday et al., 2013)","plainCitation":"(de Villemereuil et al., 2016; Munday et al., 2013)","noteIndex":0},"citationItems":[{"id":3827,"uris":["http://zotero.org/users/1379426/items/JSHZP8Z8"],"uri":["http://zotero.org/users/1379426/items/JSHZP8Z8"],"itemData":{"id":3827,"type":"article-journal","abstract":"The study of local adaptation is rendered difficult by many evolutionary confounding phenomena (for example, genetic drift and demographic history). When complex traits are involved in local adaptation, phenomena such as phenotypic plasticity further hamper evolutionary biologists to study the complex relationships between phenotype, genotype and environment. In this perspective paper, we suggest that the common garden experiment, specifically designed to deal with phenotypic plasticity, has a clear role to play in the study of local adaptation, even (if not specifically) in the genomic era. After a quick review of some high-throughput genotyping protocols relevant in the context of a common garden, we explore how to improve common garden analyses with dense marker panel data and recent statistical methods. We then show how combining approaches from population genomics and genome-wide association studies with the settings of a common garden can yield to a very efficient, thorough and integrative study of local adaptation. Especially, evidence from genomic (for example, genome scan) and phenotypic origins constitute independent insights into the possibility of local adaptation scenarios, and genome-wide association studies in the context of a common garden experiment allow to decipher the genetic bases of adaptive traits.","container-title":"Heredity","DOI":"10.1038/hdy.2015.93","ISSN":"1365-2540","issue":"3","language":"en","note":"number: 3\npublisher: Nature Publishing Group","page":"249-254","source":"www.nature.com","title":"Common garden experiments in the genomic era: new perspectives and opportunities","title-short":"Common garden experiments in the genomic era","volume":"116","author":[{"family":"Villemereuil","given":"P.","non-dropping-particle":"de"},{"family":"Gaggiotti","given":"O. E."},{"family":"Mouterde","given":"M."},{"family":"Till-Bottraud","given":"I."}],"issued":{"date-parts":[["2016",3]]}}},{"id":1843,"uris":["http://zotero.org/users/1379426/items/T6V5A6PI"],"uri":["http://zotero.org/users/1379426/items/T6V5A6PI"],"itemData":{"id":1843,"type":"article-journal","container-title":"Ecol Lett","DOI":"10.1111/ele.12185","issue":"12","language":"English","page":"1488–1500","title":"Predicting evolutionary responses to climate change in the sea","volume":"16","author":[{"family":"Munday","given":"Philip L"},{"family":"Warner","given":"Robert R"},{"family":"Monro","given":"Keyne"},{"family":"Pandolfi","given":"John M"},{"family":"Marshall","given":"Dustin J"}],"issued":{"date-parts":[["2013",10]]}}}],"schema":"https://github.com/citation-style-language/schema/raw/master/csl-citation.json"} </w:delInstrText>
        </w:r>
        <w:r w:rsidR="005A3220" w:rsidDel="00477E80">
          <w:fldChar w:fldCharType="separate"/>
        </w:r>
        <w:r w:rsidR="005A3220" w:rsidDel="00477E80">
          <w:rPr>
            <w:noProof/>
          </w:rPr>
          <w:delText>(de Villemereuil et al., 2016; Munday et al., 2013)</w:delText>
        </w:r>
        <w:r w:rsidR="005A3220" w:rsidDel="00477E80">
          <w:fldChar w:fldCharType="end"/>
        </w:r>
        <w:r w:rsidR="00647483" w:rsidDel="00477E80">
          <w:delText>.</w:delText>
        </w:r>
        <w:r w:rsidR="00444C8C" w:rsidDel="00477E80">
          <w:delText xml:space="preserve"> </w:delText>
        </w:r>
        <w:r w:rsidR="002977C2" w:rsidDel="00477E80">
          <w:delText>Despite limited</w:delText>
        </w:r>
        <w:r w:rsidR="00647483" w:rsidDel="00477E80">
          <w:delText xml:space="preserve"> </w:delText>
        </w:r>
        <w:r w:rsidR="00444C8C" w:rsidDel="00477E80">
          <w:delText>k</w:delText>
        </w:r>
        <w:r w:rsidR="00444C8C" w:rsidRPr="005A070D" w:rsidDel="00477E80">
          <w:delText xml:space="preserve">nowledge of a species’ </w:delText>
        </w:r>
        <w:r w:rsidR="00551B82" w:rsidDel="00477E80">
          <w:delText>ancestral</w:delText>
        </w:r>
        <w:r w:rsidR="00444C8C" w:rsidDel="00477E80">
          <w:delText xml:space="preserve"> exposure to temperature</w:delText>
        </w:r>
        <w:r w:rsidR="00444C8C" w:rsidRPr="005A070D" w:rsidDel="00477E80">
          <w:delText xml:space="preserve"> </w:delText>
        </w:r>
        <w:r w:rsidR="00444C8C" w:rsidRPr="005A070D" w:rsidDel="00477E80">
          <w:fldChar w:fldCharType="begin"/>
        </w:r>
        <w:r w:rsidR="00444C8C" w:rsidRPr="005A070D" w:rsidDel="00477E80">
          <w:del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delInstrText>
        </w:r>
        <w:r w:rsidR="00444C8C" w:rsidRPr="005A070D" w:rsidDel="00477E80">
          <w:fldChar w:fldCharType="separate"/>
        </w:r>
        <w:r w:rsidR="00444C8C" w:rsidRPr="005A070D" w:rsidDel="00477E80">
          <w:rPr>
            <w:noProof/>
          </w:rPr>
          <w:delText>(Roelofs et al., 2010)</w:delText>
        </w:r>
        <w:r w:rsidR="00444C8C" w:rsidRPr="005A070D" w:rsidDel="00477E80">
          <w:fldChar w:fldCharType="end"/>
        </w:r>
        <w:r w:rsidR="00444C8C" w:rsidDel="00477E80">
          <w:delText xml:space="preserve">, </w:delText>
        </w:r>
        <w:r w:rsidR="00551B82" w:rsidDel="00477E80">
          <w:delText xml:space="preserve">selecting incubation temperatures based on </w:delText>
        </w:r>
        <w:r w:rsidR="00444C8C" w:rsidDel="00477E80">
          <w:delText xml:space="preserve">critical thermal limits or breadth of thermal performance curves </w:delText>
        </w:r>
        <w:r w:rsidR="00551B82" w:rsidDel="00477E80">
          <w:delText>that have been shaped by evolutionary processes may allow</w:delText>
        </w:r>
        <w:r w:rsidDel="00477E80">
          <w:delText xml:space="preserve"> for</w:delText>
        </w:r>
        <w:r w:rsidR="00551B82" w:rsidDel="00477E80">
          <w:delText xml:space="preserve"> better detection </w:delText>
        </w:r>
        <w:r w:rsidR="00334FE7" w:rsidDel="00477E80">
          <w:delText xml:space="preserve">of </w:delText>
        </w:r>
        <w:r w:rsidR="00551B82" w:rsidDel="00477E80">
          <w:delText xml:space="preserve">developmental </w:delText>
        </w:r>
        <w:r w:rsidR="00334FE7" w:rsidDel="00477E80">
          <w:delText>effects</w:delText>
        </w:r>
        <w:r w:rsidR="00551B82" w:rsidDel="00477E80">
          <w:delText xml:space="preserve"> on reversible plasticity.</w:delText>
        </w:r>
        <w:commentRangeEnd w:id="485"/>
        <w:r w:rsidR="00B821CE" w:rsidDel="00477E80">
          <w:rPr>
            <w:rStyle w:val="CommentReference"/>
            <w:rFonts w:asciiTheme="minorHAnsi" w:hAnsiTheme="minorHAnsi"/>
            <w:lang w:val="en-US"/>
          </w:rPr>
          <w:commentReference w:id="485"/>
        </w:r>
      </w:del>
    </w:p>
    <w:p w14:paraId="0517E818" w14:textId="6799A575" w:rsidR="00A8478D" w:rsidDel="00477E80" w:rsidRDefault="00A8478D" w:rsidP="008E1938">
      <w:pPr>
        <w:pStyle w:val="Thesisnormal"/>
        <w:rPr>
          <w:del w:id="499" w:author="fonti.kar@gmail.com" w:date="2020-10-24T15:20:00Z"/>
        </w:rPr>
      </w:pPr>
      <w:commentRangeStart w:id="500"/>
    </w:p>
    <w:p w14:paraId="7547E0CB" w14:textId="6DECB923" w:rsidR="00D44C41" w:rsidDel="00477E80" w:rsidRDefault="00D44C41" w:rsidP="008E1938">
      <w:pPr>
        <w:pStyle w:val="Thesisnormal"/>
        <w:ind w:firstLine="720"/>
        <w:rPr>
          <w:del w:id="501" w:author="fonti.kar@gmail.com" w:date="2020-10-24T15:20:00Z"/>
        </w:rPr>
      </w:pPr>
      <w:del w:id="502" w:author="fonti.kar@gmail.com" w:date="2020-10-24T15:20:00Z">
        <w:r w:rsidDel="00477E80">
          <w:delText>Varia</w:delText>
        </w:r>
        <w:r w:rsidR="00A8478D" w:rsidDel="00477E80">
          <w:delText>bility</w:delText>
        </w:r>
        <w:r w:rsidDel="00477E80">
          <w:delText xml:space="preserve"> in developmental cue</w:delText>
        </w:r>
        <w:r w:rsidR="00B656BD" w:rsidDel="00477E80">
          <w:delText>s</w:delText>
        </w:r>
        <w:r w:rsidDel="00477E80">
          <w:delText xml:space="preserve"> </w:delText>
        </w:r>
        <w:r w:rsidR="005A63CA" w:rsidDel="00477E80">
          <w:delText>is also an important factor for the evolution of</w:delText>
        </w:r>
        <w:r w:rsidR="00A8478D" w:rsidDel="00477E80">
          <w:delText xml:space="preserve"> </w:delText>
        </w:r>
        <w:r w:rsidDel="00477E80">
          <w:delText xml:space="preserve">reversible plasticity </w:delText>
        </w:r>
        <w:r w:rsidR="00391B80" w:rsidDel="00477E80">
          <w:fldChar w:fldCharType="begin"/>
        </w:r>
        <w:r w:rsidR="00A6605B" w:rsidDel="00477E80">
          <w:delInstrText xml:space="preserve"> ADDIN ZOTERO_ITEM CSL_CITATION {"citationID":"P2Ty7Af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delInstrText>
        </w:r>
        <w:r w:rsidR="00391B80" w:rsidDel="00477E80">
          <w:fldChar w:fldCharType="separate"/>
        </w:r>
        <w:r w:rsidR="00391B80" w:rsidDel="00477E80">
          <w:rPr>
            <w:noProof/>
          </w:rPr>
          <w:delText>(Bonamour et al., 2019)</w:delText>
        </w:r>
        <w:r w:rsidR="00391B80" w:rsidDel="00477E80">
          <w:fldChar w:fldCharType="end"/>
        </w:r>
        <w:r w:rsidR="003A2F6C" w:rsidDel="00477E80">
          <w:delText xml:space="preserve">. </w:delText>
        </w:r>
        <w:r w:rsidR="00B656BD" w:rsidDel="00477E80">
          <w:delText>The magnitude as well as the variability of developmental temperature</w:delText>
        </w:r>
        <w:r w:rsidR="00D739DB" w:rsidDel="00477E80">
          <w:delText>s</w:delText>
        </w:r>
        <w:r w:rsidR="00B656BD" w:rsidDel="00477E80">
          <w:delText xml:space="preserve"> </w:delText>
        </w:r>
        <w:r w:rsidR="001C33AD" w:rsidDel="00477E80">
          <w:delText>may affect how individuals perceive the signal</w:delText>
        </w:r>
        <w:r w:rsidR="00B656BD" w:rsidDel="00477E80">
          <w:delText xml:space="preserve"> </w:delText>
        </w:r>
        <w:r w:rsidR="000675F4" w:rsidDel="00477E80">
          <w:fldChar w:fldCharType="begin"/>
        </w:r>
        <w:r w:rsidR="00A6605B" w:rsidDel="00477E80">
          <w:delInstrText xml:space="preserve"> ADDIN ZOTERO_ITEM CSL_CITATION {"citationID":"aacbQbfM","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delInstrText>
        </w:r>
        <w:r w:rsidR="000675F4" w:rsidDel="00477E80">
          <w:fldChar w:fldCharType="separate"/>
        </w:r>
        <w:r w:rsidR="000675F4" w:rsidDel="00477E80">
          <w:rPr>
            <w:noProof/>
          </w:rPr>
          <w:delText>(Bonamour et al., 2019)</w:delText>
        </w:r>
        <w:r w:rsidR="000675F4" w:rsidDel="00477E80">
          <w:fldChar w:fldCharType="end"/>
        </w:r>
        <w:commentRangeEnd w:id="500"/>
        <w:r w:rsidR="00F7571A" w:rsidDel="00477E80">
          <w:rPr>
            <w:rStyle w:val="CommentReference"/>
            <w:rFonts w:asciiTheme="minorHAnsi" w:hAnsiTheme="minorHAnsi"/>
            <w:lang w:val="en-US"/>
          </w:rPr>
          <w:commentReference w:id="500"/>
        </w:r>
        <w:r w:rsidR="001C33AD" w:rsidDel="00477E80">
          <w:delText xml:space="preserve">. </w:delText>
        </w:r>
        <w:r w:rsidR="00391B80" w:rsidDel="00477E80">
          <w:delText xml:space="preserve">For instance, </w:delText>
        </w:r>
        <w:r w:rsidR="00B656BD" w:rsidDel="00477E80">
          <w:delText>increased</w:delText>
        </w:r>
        <w:r w:rsidR="00391B80" w:rsidDel="00477E80">
          <w:delText xml:space="preserve"> temperature fluctuat</w:delText>
        </w:r>
        <w:r w:rsidR="00967E8F" w:rsidDel="00477E80">
          <w:delText xml:space="preserve">ions </w:delText>
        </w:r>
        <w:r w:rsidR="00391B80" w:rsidDel="00477E80">
          <w:delText xml:space="preserve">during </w:delText>
        </w:r>
        <w:r w:rsidR="001C33AD" w:rsidDel="00477E80">
          <w:delText xml:space="preserve">development </w:delText>
        </w:r>
        <w:r w:rsidR="00C315E4" w:rsidDel="00477E80">
          <w:delText xml:space="preserve">might </w:delText>
        </w:r>
        <w:r w:rsidR="001C33AD" w:rsidDel="00477E80">
          <w:delText>impl</w:delText>
        </w:r>
        <w:r w:rsidR="00C315E4" w:rsidDel="00477E80">
          <w:delText>y</w:delText>
        </w:r>
        <w:r w:rsidR="001C33AD" w:rsidDel="00477E80">
          <w:delText xml:space="preserve"> that future temperatures</w:delText>
        </w:r>
        <w:r w:rsidR="00C315E4" w:rsidDel="00477E80">
          <w:delText xml:space="preserve"> are </w:delText>
        </w:r>
        <w:r w:rsidR="001C33AD" w:rsidDel="00477E80">
          <w:delText xml:space="preserve">may also </w:delText>
        </w:r>
        <w:r w:rsidR="00B656BD" w:rsidDel="00477E80">
          <w:delText xml:space="preserve">predictable </w:delText>
        </w:r>
        <w:r w:rsidR="004D52B7" w:rsidDel="00477E80">
          <w:delText>vary</w:delText>
        </w:r>
        <w:r w:rsidR="001C33AD" w:rsidDel="00477E80">
          <w:delText xml:space="preserve">. </w:delText>
        </w:r>
        <w:r w:rsidR="00C315E4" w:rsidDel="00477E80">
          <w:delText>Under</w:delText>
        </w:r>
        <w:r w:rsidR="00391B80" w:rsidDel="00477E80">
          <w:delText xml:space="preserve"> this scenario, </w:delText>
        </w:r>
        <w:r w:rsidR="001C33AD" w:rsidDel="00477E80">
          <w:delText xml:space="preserve">the benefits of reversible plasticity </w:delText>
        </w:r>
        <w:r w:rsidR="007F1475" w:rsidDel="00477E80">
          <w:delText>should</w:delText>
        </w:r>
        <w:r w:rsidR="001C33AD" w:rsidDel="00477E80">
          <w:delText xml:space="preserve"> increase as plastic strategies to </w:delText>
        </w:r>
        <w:r w:rsidR="003A2F6C" w:rsidDel="00477E80">
          <w:delText>offset the potential c</w:delText>
        </w:r>
        <w:r w:rsidDel="00477E80">
          <w:delText>ost</w:delText>
        </w:r>
        <w:r w:rsidR="003A2F6C" w:rsidDel="00477E80">
          <w:delText>s</w:delText>
        </w:r>
        <w:r w:rsidDel="00477E80">
          <w:delText xml:space="preserve"> of </w:delText>
        </w:r>
        <w:r w:rsidR="003A2F6C" w:rsidDel="00477E80">
          <w:delText xml:space="preserve">an </w:delText>
        </w:r>
        <w:r w:rsidR="007F1475" w:rsidDel="00477E80">
          <w:delText xml:space="preserve">developmental </w:delText>
        </w:r>
        <w:r w:rsidR="003A2F6C" w:rsidDel="00477E80">
          <w:delText xml:space="preserve">environment-phenotype </w:delText>
        </w:r>
        <w:r w:rsidDel="00477E80">
          <w:delText>mismatch</w:delText>
        </w:r>
        <w:r w:rsidR="001C33AD" w:rsidDel="00477E80">
          <w:delText xml:space="preserve"> </w:delText>
        </w:r>
        <w:r w:rsidR="001C33AD" w:rsidDel="00477E80">
          <w:fldChar w:fldCharType="begin"/>
        </w:r>
        <w:r w:rsidR="0080023B" w:rsidDel="00477E80">
          <w:delInstrText xml:space="preserve"> ADDIN ZOTERO_ITEM CSL_CITATION {"citationID":"rVFgfr1f","properties":{"formattedCitation":"(Beaman et al., 2016)","plainCitation":"(Beaman et al., 2016)","noteIndex":0},"citationItems":[{"id":"VXdOaC0v/l5Otd3uF","uris":["http://zotero.org/users/1379426/items/KZHAWEA3"],"uri":["http://zotero.org/users/1379426/items/KZHAWEA3"],"itemData":{"id":"pY1cmuP2/A6N5FVnl","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schema":"https://github.com/citation-style-language/schema/raw/master/csl-citation.json"} </w:delInstrText>
        </w:r>
        <w:r w:rsidR="001C33AD" w:rsidDel="00477E80">
          <w:fldChar w:fldCharType="separate"/>
        </w:r>
        <w:r w:rsidR="001C33AD" w:rsidDel="00477E80">
          <w:rPr>
            <w:noProof/>
          </w:rPr>
          <w:delText>(Beaman et al., 2016)</w:delText>
        </w:r>
        <w:r w:rsidR="001C33AD" w:rsidDel="00477E80">
          <w:fldChar w:fldCharType="end"/>
        </w:r>
        <w:r w:rsidDel="00477E80">
          <w:delText xml:space="preserve">. </w:delText>
        </w:r>
        <w:r w:rsidR="003A2F6C" w:rsidDel="00477E80">
          <w:delText xml:space="preserve">In support of this idea, </w:delText>
        </w:r>
        <w:r w:rsidR="004D52B7" w:rsidDel="00477E80">
          <w:delText>zebrafish reared in a temperature</w:delText>
        </w:r>
        <w:r w:rsidR="00706822" w:rsidDel="00477E80">
          <w:delText>s that</w:delText>
        </w:r>
        <w:r w:rsidR="004D52B7" w:rsidDel="00477E80">
          <w:delText xml:space="preserve"> shifted stochastically throughout development had </w:delText>
        </w:r>
        <w:r w:rsidR="00BE703A" w:rsidDel="00477E80">
          <w:delText xml:space="preserve">much </w:delText>
        </w:r>
        <w:r w:rsidR="004D52B7" w:rsidDel="00477E80">
          <w:delText xml:space="preserve">greater thermal tolerance compared to fish that were reared </w:delText>
        </w:r>
        <w:r w:rsidR="00706822" w:rsidDel="00477E80">
          <w:delText>at</w:delText>
        </w:r>
        <w:r w:rsidR="004D52B7" w:rsidDel="00477E80">
          <w:delText xml:space="preserve"> constant thermal regimes </w:delText>
        </w:r>
        <w:r w:rsidR="004D52B7" w:rsidDel="00477E80">
          <w:fldChar w:fldCharType="begin"/>
        </w:r>
        <w:r w:rsidR="004D52B7" w:rsidDel="00477E80">
          <w:delInstrText xml:space="preserve"> ADDIN ZOTERO_ITEM CSL_CITATION {"citationID":"XCtaTzTZ","properties":{"formattedCitation":"(Schaefer &amp; Ryan, 2006)","plainCitation":"(Schaefer &amp; Ryan, 2006)","noteIndex":0},"citationItems":[{"id":875,"uris":["http://zotero.org/users/1379426/items/EQAX4D89"],"uri":["http://zotero.org/users/1379426/items/EQAX4D89"],"itemData":{"id":875,"type":"article-journal","abstract":"To evaluate developmental plasticity in thermal tolerance of zebrafish Danio rerio, common-stock zebrafish were reared from fertilization to adult in the five thermal regimes (two stable, two with constant...","container-title":"Journal of Fish Biology","DOI":"10.1111/j.1095-8649.2006.01145.x","issue":"3","language":"English","page":"722–734","title":"Developmental plasticity in the thermal tolerance of zebrafish Danio rerio","volume":"69","author":[{"family":"Schaefer","given":"J"},{"family":"Ryan","given":"A"}],"issued":{"date-parts":[["2006",9]]}}}],"schema":"https://github.com/citation-style-language/schema/raw/master/csl-citation.json"} </w:delInstrText>
        </w:r>
        <w:r w:rsidR="004D52B7" w:rsidDel="00477E80">
          <w:fldChar w:fldCharType="separate"/>
        </w:r>
        <w:r w:rsidR="004D52B7" w:rsidDel="00477E80">
          <w:rPr>
            <w:noProof/>
          </w:rPr>
          <w:delText>(Schaefer &amp; Ryan, 2006)</w:delText>
        </w:r>
        <w:r w:rsidR="004D52B7" w:rsidDel="00477E80">
          <w:fldChar w:fldCharType="end"/>
        </w:r>
        <w:r w:rsidR="003A2F6C" w:rsidDel="00477E80">
          <w:delText xml:space="preserve">. </w:delText>
        </w:r>
        <w:r w:rsidDel="00477E80">
          <w:delText xml:space="preserve">In the case of </w:delText>
        </w:r>
        <w:r w:rsidR="000255E9" w:rsidDel="00477E80">
          <w:delText>our</w:delText>
        </w:r>
        <w:r w:rsidDel="00477E80">
          <w:delText xml:space="preserve"> study, both </w:delText>
        </w:r>
        <w:r w:rsidR="001C33AD" w:rsidDel="00477E80">
          <w:delText>incubation treatments</w:delText>
        </w:r>
        <w:r w:rsidR="003A2F6C" w:rsidDel="00477E80">
          <w:delText xml:space="preserve"> </w:delText>
        </w:r>
        <w:r w:rsidR="000255E9" w:rsidDel="00477E80">
          <w:delText>experienced the</w:delText>
        </w:r>
        <w:r w:rsidDel="00477E80">
          <w:delText xml:space="preserve"> same level temperature </w:delText>
        </w:r>
        <w:r w:rsidR="001C33AD" w:rsidDel="00477E80">
          <w:delText>variability (+/- 3ºC)</w:delText>
        </w:r>
        <w:r w:rsidDel="00477E80">
          <w:delText xml:space="preserve"> </w:delText>
        </w:r>
        <w:r w:rsidR="000255E9" w:rsidDel="00477E80">
          <w:delText>which may explain</w:delText>
        </w:r>
        <w:r w:rsidR="001C33AD" w:rsidDel="00477E80">
          <w:delText xml:space="preserve"> </w:delText>
        </w:r>
        <w:r w:rsidR="00BE703A" w:rsidDel="00477E80">
          <w:delText xml:space="preserve">why </w:delText>
        </w:r>
        <w:r w:rsidR="000255E9" w:rsidDel="00477E80">
          <w:delText>there were no</w:delText>
        </w:r>
        <w:r w:rsidR="001C33AD" w:rsidDel="00477E80">
          <w:delText xml:space="preserve"> differences in their </w:delText>
        </w:r>
        <w:r w:rsidR="00BE703A" w:rsidDel="00477E80">
          <w:delText>phenotypic flexibility of</w:delText>
        </w:r>
        <w:r w:rsidDel="00477E80">
          <w:delText xml:space="preserve"> MR</w:delText>
        </w:r>
        <w:r w:rsidR="001C33AD" w:rsidDel="00477E80">
          <w:delText xml:space="preserve"> as hatchlings. </w:delText>
        </w:r>
        <w:r w:rsidR="007E416E" w:rsidDel="00477E80">
          <w:delText xml:space="preserve">Future studies that manipulate the </w:delText>
        </w:r>
        <w:r w:rsidR="00706822" w:rsidDel="00477E80">
          <w:delText xml:space="preserve">developmental cue </w:delText>
        </w:r>
        <w:r w:rsidR="007E416E" w:rsidDel="00477E80">
          <w:delText xml:space="preserve">variation in conjunction with magnitude would be an insightful to explore </w:delText>
        </w:r>
        <w:r w:rsidR="00706822" w:rsidDel="00477E80">
          <w:delText>how stochasticity in the environment might drive</w:delText>
        </w:r>
        <w:r w:rsidR="007E416E" w:rsidDel="00477E80">
          <w:delText xml:space="preserve"> </w:delText>
        </w:r>
        <w:r w:rsidR="00BE703A" w:rsidDel="00477E80">
          <w:delText>reaction norm shape</w:delText>
        </w:r>
        <w:r w:rsidR="007E416E" w:rsidDel="00477E80">
          <w:delText xml:space="preserve">. </w:delText>
        </w:r>
      </w:del>
    </w:p>
    <w:p w14:paraId="7ACA34CD" w14:textId="2D87695B" w:rsidR="00D44C41" w:rsidDel="00477E80" w:rsidRDefault="00D44C41" w:rsidP="008E1938">
      <w:pPr>
        <w:pStyle w:val="Thesisnormal"/>
        <w:rPr>
          <w:del w:id="503" w:author="fonti.kar@gmail.com" w:date="2020-10-24T15:20:00Z"/>
        </w:rPr>
      </w:pPr>
    </w:p>
    <w:p w14:paraId="66E0D694" w14:textId="5ECEE6E4" w:rsidR="000311E4" w:rsidDel="00477E80" w:rsidRDefault="003A2F6C" w:rsidP="008E1938">
      <w:pPr>
        <w:pStyle w:val="Thesisnormal"/>
        <w:rPr>
          <w:del w:id="504" w:author="fonti.kar@gmail.com" w:date="2020-10-24T15:20:00Z"/>
        </w:rPr>
      </w:pPr>
      <w:del w:id="505" w:author="fonti.kar@gmail.com" w:date="2020-10-24T15:20:00Z">
        <w:r w:rsidDel="00477E80">
          <w:delText>Acclimatory responses enable organisms to</w:delText>
        </w:r>
        <w:r w:rsidR="008E4DF6" w:rsidDel="00477E80">
          <w:delText xml:space="preserve"> maintain </w:delText>
        </w:r>
        <w:r w:rsidDel="00477E80">
          <w:delText>similar</w:delText>
        </w:r>
        <w:r w:rsidR="008E4DF6" w:rsidDel="00477E80">
          <w:delText xml:space="preserve"> physiological rates</w:delText>
        </w:r>
        <w:r w:rsidDel="00477E80">
          <w:delText xml:space="preserve"> </w:delText>
        </w:r>
        <w:r w:rsidR="00EB6C4D" w:rsidDel="00477E80">
          <w:delText>across different environments</w:delText>
        </w:r>
        <w:r w:rsidR="00463FE5" w:rsidDel="00477E80">
          <w:delText>. Acclimation involves remodelling physiolog</w:delText>
        </w:r>
        <w:r w:rsidR="005955DF" w:rsidDel="00477E80">
          <w:delText>ical systems which causes shift</w:delText>
        </w:r>
        <w:r w:rsidR="00EB6C4D" w:rsidDel="00477E80">
          <w:delText>s</w:delText>
        </w:r>
        <w:r w:rsidR="005955DF" w:rsidDel="00477E80">
          <w:delText xml:space="preserve"> in thermal reaction norms </w:delText>
        </w:r>
        <w:r w:rsidR="005955DF" w:rsidDel="00477E80">
          <w:fldChar w:fldCharType="begin"/>
        </w:r>
        <w:r w:rsidR="005955DF" w:rsidDel="00477E80">
          <w:delInstrText xml:space="preserve"> ADDIN ZOTERO_ITEM CSL_CITATION {"citationID":"pUNGsvnz","properties":{"formattedCitation":"(Seebacher et al., 2015)","plainCitation":"(Seebacher et al., 2015)","noteIndex":0},"citationItems":[{"id":3644,"uris":["http://zotero.org/users/1379426/items/3TFPTLAK"],"uri":["http://zotero.org/users/1379426/items/3TFPTLAK"],"itemData":{"id":3644,"type":"article-journal","container-title":"Nature Climate Change","DOI":"10.1038/nclimate2457","ISSN":"1758-678X, 1758-6798","issue":"1","journalAbbreviation":"Nature Clim Change","language":"en","page":"61-66","source":"DOI.org (Crossref)","title":"Physiological plasticity increases resilience of ectothermic animals to climate change","volume":"5","author":[{"family":"Seebacher","given":"Frank"},{"family":"White","given":"Craig R."},{"family":"Franklin","given":"Craig E."}],"issued":{"date-parts":[["2015",1]]}}}],"schema":"https://github.com/citation-style-language/schema/raw/master/csl-citation.json"} </w:delInstrText>
        </w:r>
        <w:r w:rsidR="005955DF" w:rsidDel="00477E80">
          <w:fldChar w:fldCharType="separate"/>
        </w:r>
        <w:r w:rsidR="005955DF" w:rsidDel="00477E80">
          <w:rPr>
            <w:noProof/>
          </w:rPr>
          <w:delText>(Seebacher et al., 2015)</w:delText>
        </w:r>
        <w:r w:rsidR="005955DF" w:rsidDel="00477E80">
          <w:fldChar w:fldCharType="end"/>
        </w:r>
        <w:r w:rsidR="005955DF" w:rsidDel="00477E80">
          <w:delText xml:space="preserve">. </w:delText>
        </w:r>
        <w:r w:rsidR="008E4DF6" w:rsidDel="00477E80">
          <w:delText>Both</w:delText>
        </w:r>
        <w:r w:rsidR="00D42160" w:rsidDel="00477E80">
          <w:delText xml:space="preserve"> </w:delText>
        </w:r>
        <w:r w:rsidR="008E4DF6" w:rsidDel="00477E80">
          <w:delText xml:space="preserve">of our </w:delText>
        </w:r>
        <w:r w:rsidR="00D42160" w:rsidDel="00477E80">
          <w:delText>treatment groups were housed at the same temperature</w:delText>
        </w:r>
        <w:r w:rsidR="00D44C41" w:rsidDel="00477E80">
          <w:delText xml:space="preserve"> and may have </w:delText>
        </w:r>
        <w:r w:rsidR="00B67C11" w:rsidDel="00477E80">
          <w:delText>acclimated to the same temperature</w:delText>
        </w:r>
        <w:r w:rsidR="00D42160" w:rsidDel="00477E80">
          <w:delText xml:space="preserve"> </w:delText>
        </w:r>
        <w:r w:rsidR="00AC6E5E" w:rsidDel="00477E80">
          <w:delText>resulting</w:delText>
        </w:r>
        <w:r w:rsidR="00D42160" w:rsidDel="00477E80">
          <w:delText xml:space="preserve"> in a convergence of</w:delText>
        </w:r>
        <w:r w:rsidR="008E4DF6" w:rsidDel="00477E80">
          <w:delText xml:space="preserve"> </w:delText>
        </w:r>
        <w:r w:rsidR="00B67C11" w:rsidDel="00477E80">
          <w:delText>reaction norms.</w:delText>
        </w:r>
        <w:r w:rsidR="00DF54AF" w:rsidDel="00477E80">
          <w:delText xml:space="preserve"> </w:delText>
        </w:r>
      </w:del>
      <w:moveFromRangeStart w:id="506" w:author="Daniel Noble" w:date="2020-10-16T10:37:00Z" w:name="move53737066"/>
      <w:moveFrom w:id="507" w:author="Daniel Noble" w:date="2020-10-16T10:37:00Z">
        <w:del w:id="508" w:author="fonti.kar@gmail.com" w:date="2020-10-24T15:20:00Z">
          <w:r w:rsidR="00F87AF0" w:rsidDel="00477E80">
            <w:delText xml:space="preserve">Indeed, studies </w:delText>
          </w:r>
          <w:r w:rsidR="00C855A4" w:rsidDel="00477E80">
            <w:delText xml:space="preserve">that </w:delText>
          </w:r>
          <w:r w:rsidR="00F87AF0" w:rsidDel="00477E80">
            <w:delText xml:space="preserve">have shown a significant interaction between developmental </w:delText>
          </w:r>
          <w:r w:rsidR="005955DF" w:rsidDel="00477E80">
            <w:delText>environments</w:delText>
          </w:r>
          <w:r w:rsidR="00F87AF0" w:rsidDel="00477E80">
            <w:delText xml:space="preserve"> and reversible plasticity ha</w:delText>
          </w:r>
          <w:r w:rsidR="008E4DF6" w:rsidDel="00477E80">
            <w:delText>ve</w:delText>
          </w:r>
          <w:r w:rsidR="00F87AF0" w:rsidDel="00477E80">
            <w:delText xml:space="preserve"> used a cross factorial design to disassociate </w:delText>
          </w:r>
          <w:r w:rsidR="00DF54AF" w:rsidDel="00477E80">
            <w:delText xml:space="preserve">such </w:delText>
          </w:r>
          <w:r w:rsidR="00F87AF0" w:rsidDel="00477E80">
            <w:delText>acclimation effects</w:delText>
          </w:r>
          <w:r w:rsidR="008E4DF6" w:rsidDel="00477E80">
            <w:delText xml:space="preserve"> </w:delText>
          </w:r>
          <w:r w:rsidR="008E4DF6" w:rsidDel="00477E80">
            <w:fldChar w:fldCharType="begin"/>
          </w:r>
          <w:r w:rsidR="008E4DF6" w:rsidDel="00477E80">
            <w:delInstrText xml:space="preserve"> ADDIN ZOTERO_ITEM CSL_CITATION {"citationID":"X75yH41B","properties":{"formattedCitation":"(Kazerouni et al., 2016; Schnurr et al., 2014)","plainCitation":"(Kazerouni et al., 2016; Schnurr et al., 2014)","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id":3782,"uris":["http://zotero.org/users/1379426/items/IUDHMLRI"],"uri":["http://zotero.org/users/1379426/items/IUDHMLRI"],"itemData":{"id":3782,"type":"article-journal","abstract":"Global warming is intensifying interest in the physiological consequences of temperature change in ectotherms, but we still have a relatively poor understanding of the effects of temperature on early life stages. This study determined how embryonic temperature (TE) affects development and the activity of metabolic enzymes in the swimming muscle of zebrafish. Embryos developed successfully to hatching (survival ≥88%) from 22 to 32°C, but suffered sharp increases in mortality outside of this range. Embryos that were incubated until hatching at a control TE (27°C) or near the extremes for successful development (22 or 32°C) were next raised to adulthood under control conditions at 27°C. Growth trajectories after hatching were altered in the 22°C and 32°C TE groups compared with 27°C TE controls, but growth slowed after 3 months of age in all groups. Maximal enzyme activities of cytochrome c oxidase (COX), citrate synthase (CS), hydroxyacyl-coA dehydrogenase (HOAD), pyruvate kinase (PK) and lactate dehydrogenase (LDH) were measured across a range of assay temperatures (22, 27, 32 and 36°C) in adults from each TE group that were acclimated to 27 or 32°C. Substrate affinities (Km) were also determined for COX and LDH. In adult fish acclimated to 27°C, COX and PK activities were higher in 22°C and 32°C TE groups than in 27°C TE controls, and the temperature optimum for COX activity was higher in the 32°C TE group than in the 22°C TE group. Warm acclimation reduced COX, CS and/or PK activities in the 22 and 32°C TE groups, possibly to compensate for thermal effects on molecular activity. This response did not occur in the 27°C TE controls, which instead increased LDH and HOAD activities. Warm acclimation also increased thermal sensitivity (Q10) of HOAD to cool temperatures across all TE groups. We conclude that the temperature experienced during early development can have a persistent impact on energy metabolism pathways and acclimation capacity in later life.","container-title":"Journal of Experimental Biology","DOI":"10.1242/jeb.094037","ISSN":"0022-0949, 1477-9145","issue":"8","journalAbbreviation":"Journal of Experimental Biology","language":"en","page":"1370-1380","source":"DOI.org (Crossref)","title":"Temperature during embryonic development has persistent effects on metabolic enzymes in the muscle of zebrafish","volume":"217","author":[{"family":"Schnurr","given":"M. E."},{"family":"Yin","given":"Y."},{"family":"Scott","given":"G. R."}],"issued":{"date-parts":[["2014",4,15]]}}}],"schema":"https://github.com/citation-style-language/schema/raw/master/csl-citation.json"} </w:delInstrText>
          </w:r>
          <w:r w:rsidR="008E4DF6" w:rsidDel="00477E80">
            <w:fldChar w:fldCharType="separate"/>
          </w:r>
          <w:r w:rsidR="008E4DF6" w:rsidDel="00477E80">
            <w:rPr>
              <w:noProof/>
            </w:rPr>
            <w:delText>(Kazerouni et al., 2016; Schnurr et al., 2014)</w:delText>
          </w:r>
          <w:r w:rsidR="008E4DF6" w:rsidDel="00477E80">
            <w:fldChar w:fldCharType="end"/>
          </w:r>
          <w:r w:rsidR="00F87AF0" w:rsidDel="00477E80">
            <w:delText>.</w:delText>
          </w:r>
          <w:r w:rsidR="005955DF" w:rsidDel="00477E80">
            <w:delText xml:space="preserve"> That being said, terrestrial organisms</w:delText>
          </w:r>
          <w:r w:rsidR="00EB6C4D" w:rsidDel="00477E80">
            <w:delText xml:space="preserve"> generally</w:delText>
          </w:r>
          <w:r w:rsidR="005955DF" w:rsidDel="00477E80">
            <w:delText xml:space="preserve"> are more limited in their ability to acclimate compare to freshwater or marine organisms </w:delText>
          </w:r>
          <w:r w:rsidR="005955DF" w:rsidDel="00477E80">
            <w:fldChar w:fldCharType="begin"/>
          </w:r>
          <w:r w:rsidR="005955DF" w:rsidDel="00477E80">
            <w:delInstrText xml:space="preserve"> ADDIN ZOTERO_ITEM CSL_CITATION {"citationID":"15wEXQBf","properties":{"formattedCitation":"(Seebacher et al., 2015)","plainCitation":"(Seebacher et al., 2015)","noteIndex":0},"citationItems":[{"id":3644,"uris":["http://zotero.org/users/1379426/items/3TFPTLAK"],"uri":["http://zotero.org/users/1379426/items/3TFPTLAK"],"itemData":{"id":3644,"type":"article-journal","container-title":"Nature Climate Change","DOI":"10.1038/nclimate2457","ISSN":"1758-678X, 1758-6798","issue":"1","journalAbbreviation":"Nature Clim Change","language":"en","page":"61-66","source":"DOI.org (Crossref)","title":"Physiological plasticity increases resilience of ectothermic animals to climate change","volume":"5","author":[{"family":"Seebacher","given":"Frank"},{"family":"White","given":"Craig R."},{"family":"Franklin","given":"Craig E."}],"issued":{"date-parts":[["2015",1]]}}}],"schema":"https://github.com/citation-style-language/schema/raw/master/csl-citation.json"} </w:delInstrText>
          </w:r>
          <w:r w:rsidR="005955DF" w:rsidDel="00477E80">
            <w:fldChar w:fldCharType="separate"/>
          </w:r>
          <w:r w:rsidR="005955DF" w:rsidDel="00477E80">
            <w:rPr>
              <w:noProof/>
            </w:rPr>
            <w:delText>(Seebacher et al., 2015)</w:delText>
          </w:r>
          <w:r w:rsidR="005955DF" w:rsidDel="00477E80">
            <w:fldChar w:fldCharType="end"/>
          </w:r>
          <w:r w:rsidR="005955DF" w:rsidDel="00477E80">
            <w:delText xml:space="preserve">. </w:delText>
          </w:r>
        </w:del>
      </w:moveFrom>
      <w:moveFromRangeEnd w:id="506"/>
      <w:del w:id="509" w:author="fonti.kar@gmail.com" w:date="2020-10-24T15:20:00Z">
        <w:r w:rsidR="008E4DF6" w:rsidDel="00477E80">
          <w:delText xml:space="preserve">If acclimation effects did in fact overwhelm the </w:delText>
        </w:r>
        <w:r w:rsidR="00F0316F" w:rsidDel="00477E80">
          <w:delText>influence</w:delText>
        </w:r>
        <w:r w:rsidR="008E4DF6" w:rsidDel="00477E80">
          <w:delText xml:space="preserve"> of developmental temperatures, </w:delText>
        </w:r>
        <w:r w:rsidR="00F63E4F" w:rsidDel="00477E80">
          <w:delText xml:space="preserve">we </w:delText>
        </w:r>
        <w:r w:rsidR="00597325" w:rsidDel="00477E80">
          <w:delText xml:space="preserve">expected </w:delText>
        </w:r>
        <w:r w:rsidR="00DF54AF" w:rsidDel="00477E80">
          <w:delText>there to be</w:delText>
        </w:r>
        <w:r w:rsidR="00F63E4F" w:rsidDel="00477E80">
          <w:delText xml:space="preserve"> treatment differences</w:delText>
        </w:r>
        <w:r w:rsidR="00F0316F" w:rsidDel="00477E80">
          <w:delText xml:space="preserve"> upon hatching or at very young ages. </w:delText>
        </w:r>
        <w:commentRangeStart w:id="510"/>
        <w:r w:rsidR="00F0316F" w:rsidDel="00477E80">
          <w:delText xml:space="preserve">While it was not logistically possible to measure </w:delText>
        </w:r>
        <w:r w:rsidR="00EB6C4D" w:rsidDel="00477E80">
          <w:delText xml:space="preserve">MR </w:delText>
        </w:r>
        <w:r w:rsidR="00F0316F" w:rsidDel="00477E80">
          <w:delText>upon hatching, we tested for treatment differences in</w:delText>
        </w:r>
        <w:r w:rsidR="00F63E4F" w:rsidDel="00477E80">
          <w:delText xml:space="preserve"> </w:delText>
        </w:r>
        <w:r w:rsidR="00EB6C4D" w:rsidDel="00477E80">
          <w:delText xml:space="preserve">thermal </w:delText>
        </w:r>
        <w:r w:rsidR="00F63E4F" w:rsidDel="00477E80">
          <w:delText xml:space="preserve">reaction norms </w:delText>
        </w:r>
        <w:r w:rsidR="00597325" w:rsidDel="00477E80">
          <w:delText xml:space="preserve">at the first sampling session </w:delText>
        </w:r>
        <w:r w:rsidR="00F0316F" w:rsidDel="00477E80">
          <w:delText>(</w:delText>
        </w:r>
        <w:r w:rsidR="008E4DF6" w:rsidDel="00477E80">
          <w:delText>~</w:delText>
        </w:r>
        <w:r w:rsidR="00597325" w:rsidDel="00477E80">
          <w:delText>2.5 months of age</w:delText>
        </w:r>
        <w:r w:rsidR="00F0316F" w:rsidDel="00477E80">
          <w:delText>)</w:delText>
        </w:r>
        <w:r w:rsidR="00F63E4F" w:rsidDel="00477E80">
          <w:delText xml:space="preserve"> compared to the last sampling session</w:delText>
        </w:r>
        <w:r w:rsidR="00F0316F" w:rsidDel="00477E80">
          <w:delText xml:space="preserve"> (</w:delText>
        </w:r>
        <w:r w:rsidR="00C855A4" w:rsidDel="00477E80">
          <w:delText>~6 months of age</w:delText>
        </w:r>
        <w:r w:rsidR="00F0316F" w:rsidDel="00477E80">
          <w:delText>)</w:delText>
        </w:r>
        <w:r w:rsidR="00F63E4F" w:rsidDel="00477E80">
          <w:delText>.</w:delText>
        </w:r>
        <w:r w:rsidR="00C855A4" w:rsidDel="00477E80">
          <w:delText xml:space="preserve"> </w:delText>
        </w:r>
        <w:r w:rsidR="00EB6C4D" w:rsidDel="00477E80">
          <w:delText>To our surprise</w:delText>
        </w:r>
        <w:r w:rsidR="00FC509A" w:rsidDel="00477E80">
          <w:delText>, we found</w:delText>
        </w:r>
        <w:r w:rsidR="00592908" w:rsidDel="00477E80">
          <w:delText xml:space="preserve"> marginal</w:delText>
        </w:r>
        <w:r w:rsidR="00FC509A" w:rsidDel="00477E80">
          <w:delText xml:space="preserve"> differences </w:delText>
        </w:r>
        <w:r w:rsidR="00592908" w:rsidDel="00477E80">
          <w:delText xml:space="preserve">among treatments </w:delText>
        </w:r>
        <w:r w:rsidR="00FC509A" w:rsidDel="00477E80">
          <w:delText xml:space="preserve">in both </w:delText>
        </w:r>
        <w:r w:rsidR="002B0421" w:rsidDel="00477E80">
          <w:delText xml:space="preserve">the </w:delText>
        </w:r>
        <w:r w:rsidR="00FC509A" w:rsidDel="00477E80">
          <w:delText xml:space="preserve">elevation and slope </w:delText>
        </w:r>
        <w:r w:rsidR="002B0421" w:rsidDel="00477E80">
          <w:delText>of the reaction norm in</w:delText>
        </w:r>
        <w:r w:rsidR="00FC509A" w:rsidDel="00477E80">
          <w:delText xml:space="preserve"> sampling session 10</w:delText>
        </w:r>
        <w:r w:rsidR="002B0421" w:rsidDel="00477E80">
          <w:delText xml:space="preserve">. </w:delText>
        </w:r>
        <w:commentRangeEnd w:id="510"/>
        <w:r w:rsidR="00D018D6" w:rsidDel="00477E80">
          <w:rPr>
            <w:rStyle w:val="CommentReference"/>
            <w:rFonts w:asciiTheme="minorHAnsi" w:hAnsiTheme="minorHAnsi"/>
            <w:lang w:val="en-US"/>
          </w:rPr>
          <w:commentReference w:id="510"/>
        </w:r>
        <w:r w:rsidR="002B0421" w:rsidDel="00477E80">
          <w:delText>This</w:delText>
        </w:r>
        <w:r w:rsidR="00FC509A" w:rsidDel="00477E80">
          <w:delText xml:space="preserve"> suggests that treatment differences may</w:delText>
        </w:r>
        <w:r w:rsidR="007C5B92" w:rsidDel="00477E80">
          <w:delText xml:space="preserve"> manifest later in life</w:delText>
        </w:r>
        <w:r w:rsidR="00071ABB" w:rsidDel="00477E80">
          <w:delText xml:space="preserve"> </w:delText>
        </w:r>
        <w:r w:rsidR="00071ABB" w:rsidDel="00477E80">
          <w:fldChar w:fldCharType="begin"/>
        </w:r>
        <w:r w:rsidR="00071ABB" w:rsidDel="00477E80">
          <w:delInstrText xml:space="preserve"> ADDIN ZOTERO_ITEM CSL_CITATION {"citationID":"thE7c3fp","properties":{"formattedCitation":"(Bize et al., 2003)","plainCitation":"(Bize et al., 2003)","noteIndex":0},"citationItems":[{"id":3846,"uris":["http://zotero.org/users/1379426/items/6HAG3NBL"],"uri":["http://zotero.org/users/1379426/items/6HAG3NBL"],"itemData":{"id":3846,"type":"article-journal","abstract":"Development plasticity is a common evolutionary and phenotypic response to poor growth condition, in particular in organisms with determinate growth such as most birds and mammals. Because various body structures can contribute differently to overall fitness, natural selection will adjust the degree of plasticity of each structure to its proportionate contribution to fitness at a given life stage. Two non-mutually exclusive mechanisms can account for plasticity in the growth of offspring to compensate for the effect of parasites. First, if parasite infestation levels fluctuate over the nestling period, parasitized young may show reduced growth until peak parasite infestation, and accelerated growth once the conditions improve (the accelerated growth hypothesis). Secondly, if the period of tissue maturation is not fixed in time, hosts may grow slower than parasite-free hosts but for a longer period of time (the delayed maturation hypothesis). To test whether hosts compensate for the effects of parasites on their development, the load of the blood-sucking louse-fly Crataerina melbae Rondani in the nests of Alpine swifts, Apus melba Linnaeus, was increased or decreased experimentally. Parasite prevalence was 100% in both treatments, but intensity (no. of parasites per nestling) was significantly lower for deparasitized nestlings. In both treatments, parasite intensity increased up to halfway through the rearing period (i.e. 30 days of age) and decreased afterwards. In line with the accelerated growth hypothesis, wings of parasitized nestlings grew at a lower rate than those of deparasitized ones before the peak of parasite infestation, but at a greater rate after the peak. Louse-flies had no significant effect on the growth of body mass. In agreement with the delayed-maturation hypothesis, wings of parasitized nestlings grew for 3 additional days and were of similar size at fledging as in deparasitized birds. In summary, the present study shows in a wild bird population that nestling hosts can compensate for the effect of parasitism on their phenotype. It emphasizes the need to take the dynamics of parasite populations into account in studies of host–parasite relationships, and to investigate the effect of parasites on host development over the entire growing period rather than only at fledging, as employed traditionally.","container-title":"Journal of Animal Ecology","DOI":"10.1046/j.1365-2656.2003.00734.x","ISSN":"1365-2656","issue":"4","language":"en","note":"_eprint: https://besjournals.onlinelibrary.wiley.com/doi/pdf/10.1046/j.1365-2656.2003.00734.x","page":"633-639","source":"Wiley Online Library","title":"Parasitism and developmental plasticity in Alpine swift nestlings","volume":"72","author":[{"family":"Bize","given":"Pierre"},{"family":"Roulin","given":"Alexandre"},{"family":"Bersier","given":"Louis-Felix"},{"family":"Pfluger","given":"Dominik"},{"family":"Richner","given":"Heinz"}],"issued":{"date-parts":[["2003"]]}}}],"schema":"https://github.com/citation-style-language/schema/raw/master/csl-citation.json"} </w:delInstrText>
        </w:r>
        <w:r w:rsidR="00071ABB" w:rsidDel="00477E80">
          <w:fldChar w:fldCharType="separate"/>
        </w:r>
        <w:r w:rsidR="00071ABB" w:rsidDel="00477E80">
          <w:rPr>
            <w:noProof/>
          </w:rPr>
          <w:delText>(Bize et al., 2003)</w:delText>
        </w:r>
        <w:r w:rsidR="00071ABB" w:rsidDel="00477E80">
          <w:fldChar w:fldCharType="end"/>
        </w:r>
        <w:r w:rsidR="007C5B92" w:rsidDel="00477E80">
          <w:delText>.</w:delText>
        </w:r>
        <w:r w:rsidR="00D44C41" w:rsidDel="00477E80">
          <w:delText xml:space="preserve"> </w:delText>
        </w:r>
        <w:commentRangeEnd w:id="486"/>
        <w:r w:rsidR="00F7571A" w:rsidDel="00477E80">
          <w:rPr>
            <w:rStyle w:val="CommentReference"/>
            <w:rFonts w:asciiTheme="minorHAnsi" w:hAnsiTheme="minorHAnsi"/>
            <w:lang w:val="en-US"/>
          </w:rPr>
          <w:commentReference w:id="486"/>
        </w:r>
        <w:r w:rsidR="00C855A4" w:rsidDel="00477E80">
          <w:delText xml:space="preserve">However, </w:delText>
        </w:r>
        <w:r w:rsidR="00EB6C4D" w:rsidDel="00477E80">
          <w:delText>the</w:delText>
        </w:r>
        <w:r w:rsidR="00C42DA6" w:rsidDel="00477E80">
          <w:delText xml:space="preserve"> effect</w:delText>
        </w:r>
        <w:r w:rsidR="00EB6C4D" w:rsidDel="00477E80">
          <w:delText xml:space="preserve"> size</w:delText>
        </w:r>
        <w:r w:rsidR="00C42DA6" w:rsidDel="00477E80">
          <w:delText xml:space="preserve"> was relatively small</w:delText>
        </w:r>
        <w:r w:rsidR="00EB6C4D" w:rsidDel="00477E80">
          <w:delText xml:space="preserve"> </w:delText>
        </w:r>
        <w:r w:rsidR="002B0421" w:rsidDel="00477E80">
          <w:delText xml:space="preserve">and </w:delText>
        </w:r>
        <w:r w:rsidR="00EB6C4D" w:rsidDel="00477E80">
          <w:delText>should be interpreted careful</w:delText>
        </w:r>
        <w:r w:rsidR="002B0421" w:rsidDel="00477E80">
          <w:delText>ly</w:delText>
        </w:r>
        <w:r w:rsidR="00EB6C4D" w:rsidDel="00477E80">
          <w:delText xml:space="preserve"> as</w:delText>
        </w:r>
        <w:r w:rsidR="00C42DA6" w:rsidDel="00477E80">
          <w:delText xml:space="preserve"> </w:delText>
        </w:r>
        <w:r w:rsidR="002B0421" w:rsidDel="00477E80">
          <w:delText xml:space="preserve">each </w:delText>
        </w:r>
        <w:r w:rsidR="00AC6E5E" w:rsidDel="00477E80">
          <w:delText xml:space="preserve">subset </w:delText>
        </w:r>
        <w:r w:rsidR="00071ABB" w:rsidDel="00477E80">
          <w:delText xml:space="preserve">analysis </w:delText>
        </w:r>
        <w:r w:rsidR="002B0421" w:rsidDel="00477E80">
          <w:delText>had smaller sample sizes which might contribute to an</w:delText>
        </w:r>
        <w:r w:rsidR="005955DF" w:rsidDel="00477E80">
          <w:delText xml:space="preserve"> increased risk of type 1</w:delText>
        </w:r>
        <w:r w:rsidR="00C42DA6" w:rsidDel="00477E80">
          <w:delText xml:space="preserve"> errors</w:delText>
        </w:r>
        <w:r w:rsidR="002B0421" w:rsidDel="00477E80">
          <w:delText>.</w:delText>
        </w:r>
      </w:del>
    </w:p>
    <w:p w14:paraId="233C03C1" w14:textId="427CA5B3" w:rsidR="00CA4C44" w:rsidDel="00477E80" w:rsidRDefault="00CA4C44" w:rsidP="008E1938">
      <w:pPr>
        <w:pStyle w:val="Thesisnormal"/>
        <w:rPr>
          <w:del w:id="511" w:author="fonti.kar@gmail.com" w:date="2020-10-24T15:20:00Z"/>
        </w:rPr>
      </w:pPr>
    </w:p>
    <w:p w14:paraId="57734015" w14:textId="77777777" w:rsidR="001D4780" w:rsidRPr="002E5EDA" w:rsidRDefault="001D4780" w:rsidP="001D4780">
      <w:pPr>
        <w:pStyle w:val="Thesissubheading"/>
        <w:rPr>
          <w:ins w:id="512" w:author="fonti.kar@gmail.com" w:date="2020-10-25T10:52:00Z"/>
          <w:i w:val="0"/>
          <w:iCs/>
        </w:rPr>
      </w:pPr>
      <w:ins w:id="513" w:author="fonti.kar@gmail.com" w:date="2020-10-25T10:52:00Z">
        <w:r>
          <w:t>Developmental temperatures and among-individual plasticity of metabolic rate</w:t>
        </w:r>
      </w:ins>
    </w:p>
    <w:p w14:paraId="7B6E4F20" w14:textId="77777777" w:rsidR="001D4780" w:rsidRDefault="001D4780" w:rsidP="001D4780">
      <w:pPr>
        <w:pStyle w:val="Thesisnormal"/>
        <w:spacing w:before="240"/>
        <w:rPr>
          <w:ins w:id="514" w:author="fonti.kar@gmail.com" w:date="2020-10-25T10:52:00Z"/>
        </w:rPr>
      </w:pPr>
    </w:p>
    <w:p w14:paraId="51DE753C" w14:textId="77777777" w:rsidR="001D4780" w:rsidRDefault="001D4780" w:rsidP="001D4780">
      <w:pPr>
        <w:pStyle w:val="Thesisnormal"/>
        <w:rPr>
          <w:ins w:id="515" w:author="fonti.kar@gmail.com" w:date="2020-10-25T10:52:00Z"/>
        </w:rPr>
      </w:pPr>
      <w:ins w:id="516" w:author="fonti.kar@gmail.com" w:date="2020-10-25T10:52:00Z">
        <w:r>
          <w:t>Developmental time may be an important mechanism that contributes to consistent variation in hatchling phenotypes. Developmental time changes with temperature following a negative exponential relationship, such that development times are considerably shorter at hotter temperatures. This could mean that eggs reared in warmer environments may be more constrained in their development, thus hatching phenotypes are more likely to be less variable and labile compared to eggs reared in cooler environments. Contrary to these predictions, our study revealed that repeatability of thermal reaction norms did not change with developmental temperature. Our repeatability estimates for the reaction norm slope were consistent with another study of the same species (</w:t>
        </w:r>
        <w:r w:rsidRPr="0018395C">
          <w:rPr>
            <w:i/>
            <w:iCs/>
          </w:rPr>
          <w:t>R</w:t>
        </w:r>
        <w:r>
          <w:t xml:space="preserve"> = </w:t>
        </w:r>
        <w:r w:rsidRPr="00432EDF">
          <w:t>0.</w:t>
        </w:r>
        <w:r>
          <w:t>23, Chapter 1). Similarly, moderate repeatability of thermal sensitivity of metabolic rate has also been observed in amphipods (</w:t>
        </w:r>
        <w:r w:rsidRPr="0018395C">
          <w:rPr>
            <w:i/>
            <w:iCs/>
          </w:rPr>
          <w:t>R</w:t>
        </w:r>
        <w:r>
          <w:t xml:space="preserve"> = 0.38). Several studies have reported significant among individual variation in thermal plasticity slopes </w:t>
        </w:r>
        <w:r>
          <w:fldChar w:fldCharType="begin"/>
        </w:r>
        <w:r>
          <w:instrText xml:space="preserve"> ADDIN ZOTERO_ITEM CSL_CITATION {"citationID":"zskH7X50","properties":{"formattedCitation":"(Briga &amp; Verhulst, 2017; Careau et al., 2014)","plainCitation":"(Briga &amp; Verhulst, 2017; Careau et al., 2014)","noteIndex":0},"citationItems":[{"id":1376,"uris":["http://zotero.org/users/1379426/items/YNRZ8CQS"],"uri":["http://zotero.org/users/1379426/items/YNRZ8CQS"],"itemData":{"id":1376,"type":"article-journal","abstract":"Basal metabolic rate (BMR) is often assumed to be indicative of the energy turnover at ambient temperatures (T a) below the thermoneutral zone (SMR), but this assumption has remained largely untested. Using a new statistical approach, we quantified the consistency in nocturnal metabolic rate across a temperature range in zebra finches (n= 3,213 measurements on 407 individuals) living permanently in eight outdoor aviaries. Foraging ...","container-title":"Journal of Experimental Biology","DOI":"10.1242/jeb.160069","language":"English","page":"jeb.160069","title":"Individual variation in metabolic reaction norms over ambient temperature causes low correlation between basal and standard metabolic rate","volume":"220","author":[{"family":"Briga","given":"Michael"},{"family":"Verhulst","given":"Simon"}],"issued":{"date-parts":[["2017",7]]}}},{"id":1007,"uris":["http://zotero.org/users/1379426/items/3KXERPKK"],"uri":["http://zotero.org/users/1379426/items/3KXERPKK"],"itemData":{"id":1007,"type":"article-journal","abstract":"Summary 1. Standard metabolic rate (SMR) and maximal metabolic rate (MMR) are fundamental measures in ecology and evolution because they set the scope within which animals can perform activities that directly affect fitness. In ectotherms, both SMR and MMR","container-title":"Functional Ecology","DOI":"10.1111/1365-2435.12259","issue":"5","language":"English","page":"1175–1186","title":"Individual (co)variation in thermal reaction norms of standard and maximal metabolic rates in wild-caught slimy salamanders","volume":"28","author":[{"family":"Careau","given":"Vincent"},{"family":"Gifford","given":"Matthew E"},{"family":"Biro","given":"Peter A"}],"issued":{"date-parts":[["2014",3]]}}}],"schema":"https://github.com/citation-style-language/schema/raw/master/csl-citation.json"} </w:instrText>
        </w:r>
        <w:r>
          <w:fldChar w:fldCharType="separate"/>
        </w:r>
        <w:r>
          <w:rPr>
            <w:noProof/>
          </w:rPr>
          <w:t>(Briga &amp; Verhulst, 2017; Careau et al., 2014)</w:t>
        </w:r>
        <w:r>
          <w:fldChar w:fldCharType="end"/>
        </w:r>
        <w:r>
          <w:t xml:space="preserve">, however repeatability of the slope is rarely estimated as it requires a study design that allows partitioning of within individual variance of slopes </w:t>
        </w:r>
        <w:r>
          <w:fldChar w:fldCharType="begin"/>
        </w:r>
        <w:r>
          <w:instrText xml:space="preserve"> ADDIN ZOTERO_ITEM CSL_CITATION {"citationID":"CVBlSM3y","properties":{"formattedCitation":"(Araya-Ajoy et al., 2015)","plainCitation":"(Araya-Ajoy et al., 2015)","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schema":"https://github.com/citation-style-language/schema/raw/master/csl-citation.json"} </w:instrText>
        </w:r>
        <w:r>
          <w:fldChar w:fldCharType="separate"/>
        </w:r>
        <w:r>
          <w:rPr>
            <w:noProof/>
          </w:rPr>
          <w:t>(Araya-Ajoy et al., 2015)</w:t>
        </w:r>
        <w:r>
          <w:fldChar w:fldCharType="end"/>
        </w:r>
        <w:r>
          <w:t>.</w:t>
        </w:r>
        <w:r w:rsidRPr="00754322">
          <w:t xml:space="preserve"> </w:t>
        </w:r>
        <w:r>
          <w:t xml:space="preserve">Assuming that repeatable reaction norm slopes has a heritable basis, our work implies that plastic responses to acute temperature variation can be selected upon and therefore evolve </w:t>
        </w:r>
        <w:r>
          <w:fldChar w:fldCharType="begin"/>
        </w:r>
        <w:r>
          <w:instrText xml:space="preserve"> ADDIN ZOTERO_ITEM CSL_CITATION {"citationID":"Lr8E0DJU","properties":{"unsorted":true,"formattedCitation":"(Falconer, 1952; but see Dohm, 2002)","plainCitation":"(Falconer, 1952; but see Dohm, 2002)","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183,"uris":["http://zotero.org/users/1379426/items/ERSHWCRE"],"uri":["http://zotero.org/users/1379426/items/ERSHWCRE"],"itemData":{"id":183,"type":"article-journal","abstract":"Summary 1 The concept of repeatability , the measurement of consistent individual differences, has become an increasingly important tool in evolutionary and ecological physiology. Significant repeatability facilitates the study of selection acting on natural","container-title":"Functional Ecology","DOI":"10.1046/j.1365-2435.2002.00621.x","issue":"2","language":"English","page":"273–280","title":"Repeatability estimates do not always set an upper limit to heritability","volume":"16","author":[{"family":"Dohm","given":"Michael R"}],"issued":{"date-parts":[["2002",4]]}},"prefix":"but see "}],"schema":"https://github.com/citation-style-language/schema/raw/master/csl-citation.json"} </w:instrText>
        </w:r>
        <w:r>
          <w:fldChar w:fldCharType="separate"/>
        </w:r>
        <w:r>
          <w:rPr>
            <w:noProof/>
          </w:rPr>
          <w:t>(Falconer, 1952; but see Dohm, 2002)</w:t>
        </w:r>
        <w:r>
          <w:fldChar w:fldCharType="end"/>
        </w:r>
        <w:r>
          <w:t xml:space="preserve">. Furthermore, the capacity to </w:t>
        </w:r>
        <w:r>
          <w:lastRenderedPageBreak/>
          <w:t xml:space="preserve">undergo selection would not depend on the developmental temperatures of nest sites which may facilitate the evolution of plastic responses in populations that live in fluctuating environments. For example, thermal plasticity of cabbage white butterflies has been shown to rapidly evolve and diverge in a variety of thermal environments as they expand their range </w:t>
        </w:r>
        <w:r>
          <w:fldChar w:fldCharType="begin"/>
        </w:r>
        <w:r>
          <w:instrText xml:space="preserve"> ADDIN ZOTERO_ITEM CSL_CITATION {"citationID":"337nkq9C","properties":{"unsorted":true,"formattedCitation":"(Kingsolver et al., 2007; but see Condon et al., 2014)","plainCitation":"(Kingsolver et al., 2007; but see Condon et al., 2014)","noteIndex":0},"citationItems":[{"id":3821,"uris":["http://zotero.org/users/1379426/items/H8K2G5DX"],"uri":["http://zotero.org/users/1379426/items/H8K2G5DX"],"itemData":{"id":3821,"type":"article-journal","abstract":"The temperature–size rule is a common pattern of phenotypic plasticity in which higher temperature during development results in a smaller adult body size (i.e. a thermal reaction norm with negative slope). Examples and exceptions to the rule are known in multiple groups of organisms, but rapid population differentiation in the temperature–size rule has not been explored. Here we examine the genetic and parental contributions to population differentiation in thermal reaction norms for size, development time and survival in the Cabbage White Butterfly Pieris rapae, for two geographical populations that have likely diverged within the past 150 years. We used split-sibship experiments with two temperature treatments (warm and cool) for P. rapae from Chapel Hill, NC, and from Seattle, WA. Mixed-effect model analyses demonstrate significant genetic differences between NC and WA populations for adult size and for thermal reaction norms for size. Mean adult mass was 12–24% greater in NC than in WA populations for both temperature treatments; mean size was unaffected or decreased with temperature (the temperature–size rule) for the WA population, but size increased with temperature for the NC population. Our study shows that the temperature–size rule and related thermal reaction norms can evolve rapidly within species in natural field conditions. Rapid evolutionary divergence argues against the existence of a simple, general mechanistic constraint as the underlying cause of the temperature–size rule.","container-title":"Journal of Evolutionary Biology","DOI":"10.1111/j.1420-9101.2007.01318.x","ISSN":"1420-9101","issue":"3","language":"en","note":"_eprint: https://onlinelibrary.wiley.com/doi/pdf/10.1111/j.1420-9101.2007.01318.x","page":"892-900","source":"Wiley Online Library","title":"Rapid population divergence in thermal reaction norms for an invading species: breaking the temperature–size rule","title-short":"Rapid population divergence in thermal reaction norms for an invading species","volume":"20","author":[{"family":"Kingsolver","given":"J. G."},{"family":"Massie","given":"K. R."},{"family":"Ragland","given":"G. J."},{"family":"Smith","given":"M. H."}],"issued":{"date-parts":[["2007"]]}}},{"id":3813,"uris":["http://zotero.org/users/1379426/items/LDY989TT"],"uri":["http://zotero.org/users/1379426/items/LDY989TT"],"itemData":{"id":3813,"type":"article-journal","abstract":"In variable environments, selection should favor generalists that maintain fitness across a range of conditions. However, costs of adaptation may generate fitness trade-offs and lead to some compromise between specialization and generalization that maximizes fitness. Here, we evaluate the evolution of specialization and generalization in 20 populations of Drosophila melanogaster experimentally evolved in constant and variable thermal environments for 3 years. We developed genotypes from each population at two temperatures after which we measured fecundity across eight temperatures. We predicted that constant environments would select for thermal specialists and that variable environments would select for thermal generalists. Contrary to our predictions, specialists and generalists did not evolve in constant and spatially variable environments, respectively. However, temporal variation produced a type of generalist that has rarely been considered by theoretical models of developmental plasticity. Specifically, genotypes from the temporally variable selective environment were more fecund across all temperatures than were genotypes from other environments. These patterns suggest certain allelic effects and should inspire new directions for modeling adaptation to fluctuating environments.","container-title":"Evolution","DOI":"10.1111/evo.12296","ISSN":"1558-5646","issue":"3","language":"en","note":"_eprint: https://onlinelibrary.wiley.com/doi/pdf/10.1111/evo.12296","page":"720-728","source":"Wiley Online Library","title":"Temporal Variation Favors the Evolution of Generalists in Experimental Populations of Drosophila Melanogaster","volume":"68","author":[{"family":"Condon","given":"Catriona"},{"family":"Cooper","given":"Brandon S."},{"family":"Yeaman","given":"Sam"},{"family":"Angilletta","given":"Michael J."}],"issued":{"date-parts":[["2014"]]}},"prefix":"but see"}],"schema":"https://github.com/citation-style-language/schema/raw/master/csl-citation.json"} </w:instrText>
        </w:r>
        <w:r>
          <w:fldChar w:fldCharType="separate"/>
        </w:r>
        <w:r>
          <w:rPr>
            <w:noProof/>
          </w:rPr>
          <w:t>(Kingsolver et al., 2007; but see Condon et al., 2014)</w:t>
        </w:r>
        <w:r>
          <w:fldChar w:fldCharType="end"/>
        </w:r>
      </w:ins>
    </w:p>
    <w:p w14:paraId="5E446D51" w14:textId="77777777" w:rsidR="001D4780" w:rsidRDefault="001D4780" w:rsidP="001D4780">
      <w:pPr>
        <w:pStyle w:val="Thesisnormal"/>
        <w:rPr>
          <w:ins w:id="517" w:author="fonti.kar@gmail.com" w:date="2020-10-25T10:52:00Z"/>
        </w:rPr>
      </w:pPr>
    </w:p>
    <w:p w14:paraId="02229332" w14:textId="4D71A6C2" w:rsidR="001D4780" w:rsidRDefault="00BB29C6" w:rsidP="001D4780">
      <w:pPr>
        <w:pStyle w:val="Thesisnormal"/>
        <w:rPr>
          <w:ins w:id="518" w:author="fonti.kar@gmail.com" w:date="2020-10-25T10:54:00Z"/>
        </w:rPr>
      </w:pPr>
      <w:ins w:id="519" w:author="fonti.kar@gmail.com" w:date="2020-10-25T11:01:00Z">
        <w:r>
          <w:t>Consistent individual differences in</w:t>
        </w:r>
      </w:ins>
      <w:commentRangeStart w:id="520"/>
      <w:ins w:id="521" w:author="fonti.kar@gmail.com" w:date="2020-10-25T10:52:00Z">
        <w:r w:rsidR="001D4780">
          <w:t xml:space="preserve"> average metabolic rate were stable across acute temperatures</w:t>
        </w:r>
        <w:commentRangeEnd w:id="520"/>
        <w:r w:rsidR="001D4780">
          <w:rPr>
            <w:rStyle w:val="CommentReference"/>
            <w:rFonts w:asciiTheme="minorHAnsi" w:hAnsiTheme="minorHAnsi"/>
            <w:lang w:val="en-US"/>
          </w:rPr>
          <w:commentReference w:id="520"/>
        </w:r>
        <w:r w:rsidR="001D4780">
          <w:t xml:space="preserve">. This result demonstrates that temperatures within the operable range of </w:t>
        </w:r>
        <w:r w:rsidR="001D4780">
          <w:rPr>
            <w:i/>
            <w:iCs/>
          </w:rPr>
          <w:t>L. delicata</w:t>
        </w:r>
        <w:r w:rsidR="001D4780">
          <w:t xml:space="preserve"> maintains consistent individual differences in MR</w:t>
        </w:r>
      </w:ins>
      <w:ins w:id="522" w:author="fonti.kar@gmail.com" w:date="2020-10-25T11:05:00Z">
        <w:r>
          <w:t xml:space="preserve"> </w:t>
        </w:r>
      </w:ins>
      <w:r>
        <w:fldChar w:fldCharType="begin"/>
      </w:r>
      <w:r>
        <w:instrText xml:space="preserve"> ADDIN ZOTERO_ITEM CSL_CITATION {"citationID":"HYgQYedv","properties":{"formattedCitation":"(Matthews et al., 2016)","plainCitation":"(Matthews et al., 2016)","noteIndex":0},"citationItems":[{"id":551,"uris":["http://zotero.org/users/1379426/items/M4DJJJ7B"],"uri":["http://zotero.org/users/1379426/items/M4DJJJ7B"],"itemData":{"id":551,"type":"article-journal","abstract":"Variation in colour patterning is prevalent among and within species. A number of theories have been proposed in explaining its evolution. Because solar radiation interacts with the pigmentation of the integument causing light to either be reflected or absorbed into the body, thermoregulation has been considered to be a primary selective agent, particularly among ectotherms. Accordingly, the colour-mediated thermoregulatory hypothesis states that darker individuals will heat faster and reach higher thermal equilibria while paler individuals will have the opposite traits. It was further predicted that dark colouration would promote slower cooling rates and higher thermal performance temperatures. To test these hypotheses we quantified the reflectance, selected body temperatures, performance optima, as well as heating and cooling rates of an ectothermic vertebrate, Lampropholis delicata. Our results indicated that colour had no influence on thermal physiology, as all thermal traits were uncorrelated with reflectance. We suggest that crypsis may instead be the stronger selective agent as it may have a more direct impact on fitness. Our study has improved our knowledge of the functional differences among individuals with different colour patterns, and the evolutionary significance of morphological variation within species.","container-title":"Journal of Thermal Biology","DOI":"10.1016/j.jtherbio.2016.06.013","language":"English","note":"PMID: 27503723","page":"109–124","title":"The effect of skin reflectance on thermal traits in a small heliothermic ectotherm.","volume":"60","author":[{"family":"Matthews","given":"Genevieve"},{"family":"Goulet","given":"Celine T"},{"family":"Delhey","given":"Kaspar"},{"family":"Chapple","given":"David G"}],"issued":{"date-parts":[["2016",8]]}}}],"schema":"https://github.com/citation-style-language/schema/raw/master/csl-citation.json"} </w:instrText>
      </w:r>
      <w:r>
        <w:fldChar w:fldCharType="separate"/>
      </w:r>
      <w:r>
        <w:rPr>
          <w:noProof/>
        </w:rPr>
        <w:t>(Matthews et al., 2016)</w:t>
      </w:r>
      <w:r>
        <w:fldChar w:fldCharType="end"/>
      </w:r>
      <w:ins w:id="523" w:author="fonti.kar@gmail.com" w:date="2020-10-25T11:06:00Z">
        <w:r>
          <w:t>.</w:t>
        </w:r>
      </w:ins>
      <w:ins w:id="524" w:author="fonti.kar@gmail.com" w:date="2020-10-25T11:05:00Z">
        <w:r>
          <w:t xml:space="preserve"> Furthermore, repeatable average metabolic rate may </w:t>
        </w:r>
      </w:ins>
      <w:ins w:id="525" w:author="fonti.kar@gmail.com" w:date="2020-10-25T11:02:00Z">
        <w:r>
          <w:t xml:space="preserve">promote </w:t>
        </w:r>
      </w:ins>
      <w:ins w:id="526" w:author="fonti.kar@gmail.com" w:date="2020-10-25T11:04:00Z">
        <w:r>
          <w:t xml:space="preserve">consistent </w:t>
        </w:r>
      </w:ins>
      <w:ins w:id="527" w:author="fonti.kar@gmail.com" w:date="2020-10-25T11:03:00Z">
        <w:r>
          <w:t xml:space="preserve">variation in thermal types, behaviour and life history </w:t>
        </w:r>
      </w:ins>
      <w:ins w:id="528" w:author="fonti.kar@gmail.com" w:date="2020-10-25T10:52:00Z">
        <w:r w:rsidR="001D4780">
          <w:fldChar w:fldCharType="begin"/>
        </w:r>
      </w:ins>
      <w:r>
        <w:instrText xml:space="preserve"> ADDIN ZOTERO_ITEM CSL_CITATION {"citationID":"UbD3zbq7","properties":{"formattedCitation":"(Goulet et al., 2017; R\\uc0\\u233{}ale et al., 2010; S\\uc0\\u230{}ther, 1987)","plainCitation":"(Goulet et al., 2017; Réale et al., 2010; Sæther, 1987)","noteIndex":0},"citationItems":[{"id":271,"uris":["http://zotero.org/users/1379426/items/UG65L24T"],"uri":["http://zotero.org/users/1379426/items/UG65L24T"],"itemData":{"id":271,"type":"article-journal","container-title":"Journal of Animal Ecology","DOI":"10.1111/1365-2656.12718","issue":"5","language":"English","page":"1269–1280","title":"Thermal physiology: A new dimension of the pace-of-life syndrome","volume":"86","author":[{"family":"Goulet","given":"Celine T"},{"family":"Thompson","given":"Mike B"},{"family":"Michelangeli","given":"Marcus"},{"family":"Wong","given":"Bob B M"},{"family":"Chapple","given":"David G"}],"issued":{"date-parts":[["2017",7]]}}},{"id":861,"uris":["http://zotero.org/users/1379426/items/CQIMBLI2"],"uri":["http://zotero.org/users/1379426/items/CQIMBLI2"],"itemData":{"id":861,"type":"article-journal","abstract":"The pace-of-life syndrome (POLS) hypothesis specifies that closely related species or populations experiencing different ecological conditions should differ in a suite of metabolic, hormonal and immunity traits that have coevolved with the life-history particularities related to these conditions. Surprisingly, two important dimensions of the POLS concept have been neglected: (i) despite increasing evidence for numerous connections between behavioural, physiological and life-history traits, behaviours have rarely been considered in the POLS yet; (ii) the POLS could easily be applied to the study of covariation among traits between individuals within a population. In this paper, we propose that consistent behavioural differences among individuals, or personality, covary with life history and physiological differences at the within-population, interpopulation and interspecific levels. We discuss how the POLS provides a heuristic framework in which personality studies can be integrated to address how variation in personality traits is maintained within populations.","container-title":"Philosophical Transactions of the Royal Society of London B: Biological Sciences","DOI":"10.1098/rstb.2010.0208","issue":"1560","language":"English","page":"4051–4063","title":"Personality and the emergence of the pace-of-life syndrome concept at the population level","volume":"365","author":[{"family":"Réale","given":"Denis"},{"family":"Garant","given":"Dany"},{"family":"Humphries","given":"Murray M"},{"family":"Bergeron","given":"Patrick"},{"family":"Careau","given":"Vincent"},{"family":"Montiglio","given":"Pierre-Olivier"}],"issued":{"date-parts":[["2010",12,27]]}}},{"id":2687,"uris":["http://zotero.org/users/1379426/items/R37WSBEU"],"uri":["http://zotero.org/users/1379426/items/R37WSBEU"],"itemData":{"id":2687,"type":"article-journal","abstract":"The relationship between different reproductive traits (clutch size, egg weight, clutch mass, incubation period, time to fledging and age at maturity) and body weight was studied in European birds. Body weights explained a significant proportion of the variance in all the reproductive traits studied. Clutch size and age at maturity were the reproductive traits that showed the most variation independent of body weight. The reproductive traits showed a strong pattern of covariation which divided the genera along a \"slow-fast continuum\". On the one hand were found the genera with an early age of maturition and high reproductive output during a short period of time. On the other were found the genera that mature late and take a long time to raise a few offspring. This pattern of covariation remained after the effects of body weight were accounted for in a partial correlation analysis. When the pattern of covariation among the residuals for the different orders of the regression of the reproductive traits on body weight was analysed, the same pattern of covariation was also found. Similarly, when the averages of the reproductive traits were calculated for the different orders, it was also possible to divide the orders along this \"slow-fast continuum\".","archive":"JSTOR","container-title":"Oikos","DOI":"10.2307/3565691","ISSN":"0030-1299","issue":"1","page":"79-88","source":"JSTOR","title":"The Influence of Body Weight on the Covariation between Reproductive Traits in European Birds","volume":"48","author":[{"family":"Sæther","given":"Bernt-Erik"}],"issued":{"date-parts":[["1987"]]}}}],"schema":"https://github.com/citation-style-language/schema/raw/master/csl-citation.json"} </w:instrText>
      </w:r>
      <w:ins w:id="529" w:author="fonti.kar@gmail.com" w:date="2020-10-25T10:52:00Z">
        <w:r w:rsidR="001D4780">
          <w:fldChar w:fldCharType="separate"/>
        </w:r>
      </w:ins>
      <w:r w:rsidRPr="00BB29C6">
        <w:rPr>
          <w:rFonts w:cs="Times New Roman"/>
          <w:lang w:val="en-GB"/>
        </w:rPr>
        <w:t>(Goulet et al., 2017; Réale et al., 2010; Sæther, 1987)</w:t>
      </w:r>
      <w:ins w:id="530" w:author="fonti.kar@gmail.com" w:date="2020-10-25T10:52:00Z">
        <w:r w:rsidR="001D4780">
          <w:fldChar w:fldCharType="end"/>
        </w:r>
        <w:r w:rsidR="001D4780">
          <w:t xml:space="preserve">. Overall, our estimates for repeatability of MR ranged from </w:t>
        </w:r>
        <w:commentRangeStart w:id="531"/>
        <w:r w:rsidR="001D4780">
          <w:t>0.09 – 0.22</w:t>
        </w:r>
        <w:commentRangeEnd w:id="531"/>
        <w:r w:rsidR="001D4780">
          <w:rPr>
            <w:rStyle w:val="CommentReference"/>
            <w:rFonts w:asciiTheme="minorHAnsi" w:hAnsiTheme="minorHAnsi"/>
            <w:lang w:val="en-US"/>
          </w:rPr>
          <w:commentReference w:id="531"/>
        </w:r>
        <w:r w:rsidR="001D4780">
          <w:t xml:space="preserve">. Our results are in line with a meta-analysis that showed that repeatability decreases with time </w:t>
        </w:r>
        <w:r w:rsidR="001D4780">
          <w:fldChar w:fldCharType="begin"/>
        </w:r>
        <w:r w:rsidR="001D4780">
          <w:instrText xml:space="preserve"> ADDIN ZOTERO_ITEM CSL_CITATION {"citationID":"rb9L6ahq","properties":{"formattedCitation":"(White et al., 2013)","plainCitation":"(White et al., 2013)","noteIndex":0},"citationItems":[{"id":1116,"uris":["http://zotero.org/users/1379426/items/JYAN8KPJ"],"uri":["http://zotero.org/users/1379426/items/JYAN8KPJ"],"itemData":{"id":1116,"type":"article-journal","abstract":"The evolutionary causes of variation in metabolic rate within and among species are a topic of enduring interest. Variation between individuals is the raw material on which natural selection acts, and so recent years have seen an increase in the number of studies that examine the consequences of inter-individual differences in metabolic rate for organismal performance. A minimum requirement for a trait to evolve is that it must differ consistently between individuals, and these differences must be heritable. The time constancy of a trait is assessed by estimating its repeatability, which represents the ratio of the between-individual component of phenotypic variance to total phenotypic variance. A previous meta-analysis of repeatability concluded that metabolic rate is, on average, repeatable. Here, we expand on this earlier analysis by including extra data published in the intervening years and demonstrate that the repeatability of metabolic rate decreases as the interval between measurements increases.","container-title":"The Journal of experimental biology","DOI":"10.1242/jeb.076562","issue":"10","language":"English","note":"PMID: 23264481","page":"1763–1765","title":"The repeatability of metabolic rate declines with time","volume":"216","author":[{"family":"White","given":"Craig R"},{"family":"Schimpf","given":"Natalie G"},{"family":"Cassey","given":"Phillip"}],"issued":{"date-parts":[["2013",5]]}}}],"schema":"https://github.com/citation-style-language/schema/raw/master/csl-citation.json"} </w:instrText>
        </w:r>
        <w:r w:rsidR="001D4780">
          <w:fldChar w:fldCharType="separate"/>
        </w:r>
        <w:r w:rsidR="001D4780">
          <w:rPr>
            <w:noProof/>
          </w:rPr>
          <w:t>(White et al., 2013)</w:t>
        </w:r>
        <w:r w:rsidR="001D4780">
          <w:fldChar w:fldCharType="end"/>
        </w:r>
        <w:r w:rsidR="001D4780">
          <w:t>. Indeed, the average repeatability of MR in ectotherms from studies that had a measurement interval that was equal or larger than our study (</w:t>
        </w:r>
      </w:ins>
      <m:oMath>
        <m:r>
          <w:ins w:id="532" w:author="fonti.kar@gmail.com" w:date="2020-10-25T10:52:00Z">
            <w:rPr>
              <w:rFonts w:ascii="Cambria Math" w:hAnsi="Cambria Math"/>
            </w:rPr>
            <m:t>≥</m:t>
          </w:ins>
        </m:r>
      </m:oMath>
      <w:ins w:id="533" w:author="fonti.kar@gmail.com" w:date="2020-10-25T10:52:00Z">
        <w:r w:rsidR="001D4780">
          <w:t xml:space="preserve"> 8.5 days) was </w:t>
        </w:r>
        <w:r w:rsidR="001D4780" w:rsidRPr="00A3503B">
          <w:rPr>
            <w:i/>
            <w:iCs/>
          </w:rPr>
          <w:t>R =</w:t>
        </w:r>
        <w:r w:rsidR="001D4780">
          <w:t xml:space="preserve"> 0.33 (SD = 0.21, n = 18). Interestingly, repeatability of average MR in wild caught adult </w:t>
        </w:r>
        <w:r w:rsidR="001D4780">
          <w:rPr>
            <w:i/>
            <w:iCs/>
          </w:rPr>
          <w:t xml:space="preserve">L. delicata </w:t>
        </w:r>
        <w:r w:rsidR="001D4780">
          <w:t>(</w:t>
        </w:r>
        <w:r w:rsidR="001D4780" w:rsidRPr="00231235">
          <w:rPr>
            <w:i/>
            <w:iCs/>
          </w:rPr>
          <w:t>R =</w:t>
        </w:r>
        <w:r w:rsidR="001D4780">
          <w:t xml:space="preserve"> 0.3 – 0.5, Chapter 2) was comparatively larger relative to this study. This is likely due to life stage differences in environmental effects that shape phenotypic variation. As individuals mature, their experiences in different microhabitats (diet, thermal preferences) that can drive among-individual variation in traits </w:t>
        </w:r>
        <w:r w:rsidR="001D4780">
          <w:fldChar w:fldCharType="begin"/>
        </w:r>
        <w:r w:rsidR="001D4780">
          <w:instrText xml:space="preserve"> ADDIN ZOTERO_ITEM CSL_CITATION {"citationID":"4KMgWIMX","properties":{"formattedCitation":"(Kruuk &amp; Hadfield, 2007)","plainCitation":"(Kruuk &amp; Hadfield, 2007)","noteIndex":0},"citationItems":[{"id":3562,"uris":["http://zotero.org/users/1379426/items/LENHIFE7"],"uri":["http://zotero.org/users/1379426/items/LENHIFE7"],"itemData":{"id":3562,"type":"article-journal","abstract":"Related individuals often have similar phenotypes, but this similarity may be due to the effects of shared environments as much as to the effects of shared genes. We consider here alternative approaches to separating the relative contributions of these two sources to phenotypic covariances, comparing experimental approaches such as cross-fostering, traditional statistical techniques and more complex statistical models, specifically the ‘animal model’. Using both simulation studies and empirical data from wild populations, we demonstrate the ability of the animal model to reduce bias due to shared environment effects such as maternal or brood effects, especially where pedigrees contain multiple generations and immigration rates are low. However, where common environment effects are strong, a combination of both cross-fostering and an animal model provides the best way to avoid bias. We illustrate ways of partitioning phenotypic variance into components of additive genetic, maternal genetic, maternal environment, common environment, permanent environment and temporal effects, but also show how substantial confounding between these different effects may occur. Whilst the flexibility of the mixed model approach is extremely useful for incorporating the spatial, temporal and social heterogeneity typical of natural populations, the advantages will inevitably be restricted by the quality of pedigree information and care needs to be taken in specifying models that are appropriate to the data.","container-title":"Journal of Evolutionary Biology","DOI":"10.1111/j.1420-9101.2007.01377.x","ISSN":"1420-9101","issue":"5","language":"en","note":"_eprint: https://onlinelibrary.wiley.com/doi/pdf/10.1111/j.1420-9101.2007.01377.x","page":"1890-1903","source":"Wiley Online Library","title":"How to separate genetic and environmental causes of similarity between relatives","volume":"20","author":[{"family":"Kruuk","given":"L. E. B."},{"family":"Hadfield","given":"J. D."}],"issued":{"date-parts":[["2007"]]}}}],"schema":"https://github.com/citation-style-language/schema/raw/master/csl-citation.json"} </w:instrText>
        </w:r>
        <w:r w:rsidR="001D4780">
          <w:fldChar w:fldCharType="separate"/>
        </w:r>
        <w:r w:rsidR="001D4780">
          <w:rPr>
            <w:noProof/>
          </w:rPr>
          <w:t>(Kruuk &amp; Hadfield, 2007)</w:t>
        </w:r>
        <w:r w:rsidR="001D4780">
          <w:fldChar w:fldCharType="end"/>
        </w:r>
        <w:r w:rsidR="001D4780">
          <w:t xml:space="preserve">. Such common (micro) environment effects could further increase repeatability and may explain differences between lab and wild studies </w:t>
        </w:r>
        <w:r w:rsidR="001D4780">
          <w:fldChar w:fldCharType="begin"/>
        </w:r>
        <w:r w:rsidR="001D4780">
          <w:instrText xml:space="preserve"> ADDIN ZOTERO_ITEM CSL_CITATION {"citationID":"PFOwtnCv","properties":{"formattedCitation":"(Auer et al., 2016)","plainCitation":"(Auer et al., 2016)","noteIndex":0},"citationItems":[{"id":935,"uris":["http://zotero.org/users/1379426/items/W3L7IZGA"],"uri":["http://zotero.org/users/1379426/items/W3L7IZGA"],"itemData":{"id":935,"type":"article-journal","container-title":"Journal of Experimental Biology","DOI":"10.1242/jeb.133678","issue":"5","language":"English","page":"631–634","title":"Repeatability of metabolic rate is lower for animals living under field versus laboratory conditions","volume":"219","author":[{"family":"Auer","given":"S K"},{"family":"Bassar","given":"R D"},{"family":"Salin","given":"Karine"},{"family":"Metcalfe","given":"N B"}],"issued":{"date-parts":[["2016",3]]}}}],"schema":"https://github.com/citation-style-language/schema/raw/master/csl-citation.json"} </w:instrText>
        </w:r>
        <w:r w:rsidR="001D4780">
          <w:fldChar w:fldCharType="separate"/>
        </w:r>
        <w:r w:rsidR="001D4780">
          <w:rPr>
            <w:noProof/>
          </w:rPr>
          <w:t>(Auer et al., 2016)</w:t>
        </w:r>
        <w:r w:rsidR="001D4780">
          <w:fldChar w:fldCharType="end"/>
        </w:r>
        <w:r w:rsidR="001D4780">
          <w:t>.</w:t>
        </w:r>
      </w:ins>
    </w:p>
    <w:p w14:paraId="50FB9822" w14:textId="5F08313B" w:rsidR="00730E70" w:rsidRDefault="00730E70" w:rsidP="001D4780">
      <w:pPr>
        <w:pStyle w:val="Thesisnormal"/>
        <w:rPr>
          <w:ins w:id="534" w:author="fonti.kar@gmail.com" w:date="2020-10-25T10:54:00Z"/>
        </w:rPr>
      </w:pPr>
    </w:p>
    <w:p w14:paraId="4508FD39" w14:textId="131F368C" w:rsidR="00682453" w:rsidRPr="002E5EDA" w:rsidDel="001D4780" w:rsidRDefault="00682453" w:rsidP="008E1938">
      <w:pPr>
        <w:pStyle w:val="Thesissubheading"/>
        <w:rPr>
          <w:del w:id="535" w:author="fonti.kar@gmail.com" w:date="2020-10-25T10:52:00Z"/>
          <w:i w:val="0"/>
          <w:iCs/>
        </w:rPr>
      </w:pPr>
      <w:del w:id="536" w:author="fonti.kar@gmail.com" w:date="2020-10-25T10:52:00Z">
        <w:r w:rsidDel="001D4780">
          <w:delText>Developmental temperatures and</w:delText>
        </w:r>
        <w:r w:rsidR="005E1177" w:rsidDel="001D4780">
          <w:delText xml:space="preserve"> </w:delText>
        </w:r>
      </w:del>
      <w:del w:id="537" w:author="fonti.kar@gmail.com" w:date="2020-10-24T08:59:00Z">
        <w:r w:rsidR="005E1177" w:rsidDel="00DA65AB">
          <w:delText>among-</w:delText>
        </w:r>
        <w:r w:rsidDel="00DA65AB">
          <w:delText>individual plasticity of metabolic rate</w:delText>
        </w:r>
      </w:del>
    </w:p>
    <w:p w14:paraId="5EE9C217" w14:textId="2F7C57E0" w:rsidR="008F291B" w:rsidDel="001D4780" w:rsidRDefault="008F291B" w:rsidP="008E1938">
      <w:pPr>
        <w:pStyle w:val="Thesisnormal"/>
        <w:rPr>
          <w:del w:id="538" w:author="fonti.kar@gmail.com" w:date="2020-10-25T10:52:00Z"/>
        </w:rPr>
      </w:pPr>
    </w:p>
    <w:p w14:paraId="58E059E9" w14:textId="277A913E" w:rsidR="001A2087" w:rsidDel="001D4780" w:rsidRDefault="008967AE" w:rsidP="008E1938">
      <w:pPr>
        <w:pStyle w:val="Thesisnormal"/>
        <w:rPr>
          <w:del w:id="539" w:author="fonti.kar@gmail.com" w:date="2020-10-25T10:52:00Z"/>
        </w:rPr>
      </w:pPr>
      <w:del w:id="540" w:author="fonti.kar@gmail.com" w:date="2020-10-25T10:52:00Z">
        <w:r w:rsidDel="001D4780">
          <w:delText>The r</w:delText>
        </w:r>
      </w:del>
      <w:ins w:id="541" w:author="Daniel Noble" w:date="2020-10-16T14:46:00Z">
        <w:del w:id="542" w:author="fonti.kar@gmail.com" w:date="2020-10-25T10:52:00Z">
          <w:r w:rsidR="004D3F3F" w:rsidDel="001D4780">
            <w:delText>R</w:delText>
          </w:r>
        </w:del>
      </w:ins>
      <w:del w:id="543" w:author="fonti.kar@gmail.com" w:date="2020-10-25T10:52:00Z">
        <w:r w:rsidDel="001D4780">
          <w:delText>epeatability</w:delText>
        </w:r>
        <w:r w:rsidR="001738AC" w:rsidDel="001D4780">
          <w:delText xml:space="preserve"> of </w:delText>
        </w:r>
        <w:r w:rsidR="006F1B60" w:rsidDel="001D4780">
          <w:delText>thermal</w:delText>
        </w:r>
        <w:r w:rsidR="00B02DA1" w:rsidDel="001D4780">
          <w:delText xml:space="preserve"> plasticity </w:delText>
        </w:r>
      </w:del>
      <w:ins w:id="544" w:author="Daniel Noble" w:date="2020-10-16T14:46:00Z">
        <w:del w:id="545" w:author="fonti.kar@gmail.com" w:date="2020-10-25T10:52:00Z">
          <w:r w:rsidR="004D3F3F" w:rsidDel="001D4780">
            <w:delText xml:space="preserve">reaction norms </w:delText>
          </w:r>
        </w:del>
      </w:ins>
      <w:del w:id="546" w:author="fonti.kar@gmail.com" w:date="2020-10-25T10:52:00Z">
        <w:r w:rsidR="00B02DA1" w:rsidDel="001D4780">
          <w:delText>and average metabolic rate</w:delText>
        </w:r>
        <w:r w:rsidR="001738AC" w:rsidDel="001D4780">
          <w:delText xml:space="preserve"> </w:delText>
        </w:r>
        <w:r w:rsidR="0018395C" w:rsidDel="001D4780">
          <w:delText>did</w:delText>
        </w:r>
        <w:r w:rsidR="00A86499" w:rsidDel="001D4780">
          <w:delText xml:space="preserve"> not depend on</w:delText>
        </w:r>
        <w:r w:rsidR="00CE2E72" w:rsidDel="001D4780">
          <w:delText xml:space="preserve"> </w:delText>
        </w:r>
        <w:r w:rsidDel="001D4780">
          <w:delText>developmental temperature.</w:delText>
        </w:r>
        <w:r w:rsidR="00B02DA1" w:rsidDel="001D4780">
          <w:delText xml:space="preserve"> </w:delText>
        </w:r>
        <w:commentRangeStart w:id="547"/>
        <w:r w:rsidR="00BD287E" w:rsidDel="001D4780">
          <w:delText>O</w:delText>
        </w:r>
        <w:r w:rsidR="00A93F87" w:rsidDel="001D4780">
          <w:delText xml:space="preserve">ur developmental temperatures </w:delText>
        </w:r>
        <w:r w:rsidDel="001D4780">
          <w:delText>may not have been</w:delText>
        </w:r>
        <w:r w:rsidR="00A93F87" w:rsidDel="001D4780">
          <w:delText xml:space="preserve"> stressful enough to </w:delText>
        </w:r>
        <w:r w:rsidR="00762A94" w:rsidDel="001D4780">
          <w:delText>‘decanalize’</w:delText>
        </w:r>
        <w:r w:rsidR="00A93F87" w:rsidDel="001D4780">
          <w:delText xml:space="preserve"> cryptic genetic variation</w:delText>
        </w:r>
        <w:r w:rsidDel="001D4780">
          <w:delText xml:space="preserve"> which </w:delText>
        </w:r>
        <w:r w:rsidR="006F1B60" w:rsidDel="001D4780">
          <w:delText>could lead to</w:delText>
        </w:r>
        <w:r w:rsidDel="001D4780">
          <w:delText xml:space="preserve"> change</w:delText>
        </w:r>
        <w:r w:rsidR="006F1B60" w:rsidDel="001D4780">
          <w:delText>s</w:delText>
        </w:r>
        <w:r w:rsidDel="001D4780">
          <w:delText xml:space="preserve"> in</w:delText>
        </w:r>
        <w:r w:rsidR="00FE3817" w:rsidDel="001D4780">
          <w:delText xml:space="preserve"> phenotypic variation and </w:delText>
        </w:r>
        <w:r w:rsidDel="001D4780">
          <w:delText>repeatabili</w:delText>
        </w:r>
        <w:commentRangeEnd w:id="547"/>
        <w:r w:rsidR="004D3F3F" w:rsidDel="001D4780">
          <w:rPr>
            <w:rStyle w:val="CommentReference"/>
            <w:rFonts w:asciiTheme="minorHAnsi" w:hAnsiTheme="minorHAnsi"/>
            <w:lang w:val="en-US"/>
          </w:rPr>
          <w:commentReference w:id="547"/>
        </w:r>
        <w:r w:rsidDel="001D4780">
          <w:delText>t</w:delText>
        </w:r>
        <w:r w:rsidR="00BD287E" w:rsidDel="001D4780">
          <w:delText>y</w:delText>
        </w:r>
        <w:r w:rsidR="00762A94" w:rsidDel="001D4780">
          <w:delText xml:space="preserve"> </w:delText>
        </w:r>
        <w:r w:rsidR="00762A94" w:rsidDel="001D4780">
          <w:fldChar w:fldCharType="begin"/>
        </w:r>
        <w:r w:rsidR="00762A94" w:rsidDel="001D4780">
          <w:delInstrText xml:space="preserve"> ADDIN ZOTERO_ITEM CSL_CITATION {"citationID":"15IqcYxj","properties":{"formattedCitation":"(Crispo, 2007)","plainCitation":"(Crispo, 2007)","noteIndex":0},"citationItems":[{"id":3818,"uris":["http://zotero.org/users/1379426/items/I8QH3HZ8"],"uri":["http://zotero.org/users/1379426/items/I8QH3HZ8"],"itemData":{"id":3818,"type":"article-journal","abstract":"Two different, but related, evolutionary theories pertaining to phenotypic plasticity were proposed by James Mark Baldwin and Conrad Hal Waddington. Unfortunately, these theories are often confused with one another. Baldwin's notion of organic selection posits that plasticity influences whether an individual will survive in a new environment, thus dictating the course of future evolution. Heritable variations can then be selected upon to direct phenotypic evolution (i.e., “orthoplasy”). The combination of these two processes (organic selection and orthoplasy) is now commonly referred to as the “Baldwin effect.” Alternately, Waddington's genetic assimilation is a process whereby an environmentally induced phenotype, or “acquired character,” becomes canalized through selection acting upon the developmental system. Genetic accommodation is a modern term used to describe the process of heritable changes that occur in response to a novel induction. Genetic accommodation is a key component of the Baldwin effect, and genetic assimilation is a type of genetic accommodation. I here define both the Baldwin effect and genetic assimilation in terms of genetic accommodation, describe cases in which either should occur in nature, and propose that each could play a role in evolutionary diversification.","container-title":"Evolution","DOI":"10.1111/j.1558-5646.2007.00203.x","ISSN":"1558-5646","issue":"11","language":"en","note":"_eprint: https://onlinelibrary.wiley.com/doi/pdf/10.1111/j.1558-5646.2007.00203.x","page":"2469-2479","source":"Wiley Online Library","title":"The Baldwin Effect and Genetic Assimilation: Revisiting Two Mechanisms of Evolutionary Change Mediated by Phenotypic Plasticity","title-short":"The Baldwin Effect and Genetic Assimilation","volume":"61","author":[{"family":"Crispo","given":"Erika"}],"issued":{"date-parts":[["2007"]]}}}],"schema":"https://github.com/citation-style-language/schema/raw/master/csl-citation.json"} </w:delInstrText>
        </w:r>
        <w:r w:rsidR="00762A94" w:rsidDel="001D4780">
          <w:fldChar w:fldCharType="separate"/>
        </w:r>
        <w:r w:rsidR="00762A94" w:rsidDel="001D4780">
          <w:rPr>
            <w:noProof/>
          </w:rPr>
          <w:delText>(Crispo, 2007)</w:delText>
        </w:r>
        <w:r w:rsidR="00762A94" w:rsidDel="001D4780">
          <w:fldChar w:fldCharType="end"/>
        </w:r>
        <w:r w:rsidDel="001D4780">
          <w:delText>.</w:delText>
        </w:r>
        <w:r w:rsidR="00A93F87" w:rsidDel="001D4780">
          <w:delText xml:space="preserve"> </w:delText>
        </w:r>
        <w:commentRangeStart w:id="548"/>
        <w:r w:rsidR="00BD287E" w:rsidDel="001D4780">
          <w:delText xml:space="preserve">Indeed, the critical thermal limit of adult </w:delText>
        </w:r>
        <w:r w:rsidR="00BD287E" w:rsidDel="001D4780">
          <w:rPr>
            <w:i/>
            <w:iCs/>
          </w:rPr>
          <w:delText>L.</w:delText>
        </w:r>
      </w:del>
      <w:ins w:id="549" w:author="Daniel Noble" w:date="2020-10-16T13:45:00Z">
        <w:del w:id="550" w:author="fonti.kar@gmail.com" w:date="2020-10-25T10:52:00Z">
          <w:r w:rsidR="005E3953" w:rsidDel="001D4780">
            <w:rPr>
              <w:i/>
              <w:iCs/>
            </w:rPr>
            <w:delText xml:space="preserve"> </w:delText>
          </w:r>
        </w:del>
      </w:ins>
      <w:del w:id="551" w:author="fonti.kar@gmail.com" w:date="2020-10-25T10:52:00Z">
        <w:r w:rsidR="00BD287E" w:rsidDel="001D4780">
          <w:rPr>
            <w:i/>
            <w:iCs/>
          </w:rPr>
          <w:delText xml:space="preserve">delicata </w:delText>
        </w:r>
        <w:r w:rsidR="00BD287E" w:rsidDel="001D4780">
          <w:delText>is ~40.8ºC which suggests that</w:delText>
        </w:r>
        <w:r w:rsidR="009D606D" w:rsidDel="001D4780">
          <w:delText xml:space="preserve"> the </w:delText>
        </w:r>
        <w:r w:rsidR="004E283D" w:rsidDel="001D4780">
          <w:delText>temperature</w:delText>
        </w:r>
        <w:r w:rsidR="009D606D" w:rsidDel="001D4780">
          <w:delText xml:space="preserve"> extremes of nest </w:delText>
        </w:r>
        <w:r w:rsidR="004E283D" w:rsidDel="001D4780">
          <w:delText xml:space="preserve">sites </w:delText>
        </w:r>
        <w:r w:rsidR="009D606D" w:rsidDel="001D4780">
          <w:delText>may be relatively tolerable for embryo development</w:delText>
        </w:r>
        <w:r w:rsidR="00FE3817" w:rsidDel="001D4780">
          <w:delText xml:space="preserve"> </w:delText>
        </w:r>
        <w:r w:rsidR="00FE3817" w:rsidDel="001D4780">
          <w:fldChar w:fldCharType="begin"/>
        </w:r>
        <w:r w:rsidR="00FE3817" w:rsidDel="001D4780">
          <w:delInstrText xml:space="preserve"> ADDIN ZOTERO_ITEM CSL_CITATION {"citationID":"t8A3GOoQ","properties":{"formattedCitation":"(Greer, 2005)","plainCitation":"(Greer, 2005)","noteIndex":0},"citationItems":[{"id":1937,"uris":["http://zotero.org/users/1379426/items/4XII5B5A"],"uri":["http://zotero.org/users/1379426/items/4XII5B5A"],"itemData":{"id":1937,"type":"article-journal","abstract":"Image","container-title":"Australian Journal of Zoology","page":"91–102","title":"Critical Thermal Maximum Temperatures in Australian Scincid Lizards: their Ecological and Evolutionary Significance","volume":"28","author":[{"family":"Greer","given":"A E"}],"issued":{"date-parts":[["2005",2]]}}}],"schema":"https://github.com/citation-style-language/schema/raw/master/csl-citation.json"} </w:delInstrText>
        </w:r>
        <w:r w:rsidR="00FE3817" w:rsidDel="001D4780">
          <w:fldChar w:fldCharType="separate"/>
        </w:r>
        <w:r w:rsidR="00FE3817" w:rsidDel="001D4780">
          <w:rPr>
            <w:noProof/>
          </w:rPr>
          <w:delText>(Greer, 2005)</w:delText>
        </w:r>
        <w:r w:rsidR="00FE3817" w:rsidDel="001D4780">
          <w:fldChar w:fldCharType="end"/>
        </w:r>
        <w:r w:rsidR="009D606D" w:rsidDel="001D4780">
          <w:delText>.</w:delText>
        </w:r>
        <w:r w:rsidR="00F94823" w:rsidDel="001D4780">
          <w:delText xml:space="preserve"> </w:delText>
        </w:r>
        <w:commentRangeEnd w:id="548"/>
        <w:r w:rsidR="004D3F3F" w:rsidDel="001D4780">
          <w:rPr>
            <w:rStyle w:val="CommentReference"/>
            <w:rFonts w:asciiTheme="minorHAnsi" w:hAnsiTheme="minorHAnsi"/>
            <w:lang w:val="en-US"/>
          </w:rPr>
          <w:commentReference w:id="548"/>
        </w:r>
        <w:r w:rsidR="00ED7E54" w:rsidDel="001D4780">
          <w:delText>Although</w:delText>
        </w:r>
        <w:r w:rsidR="00803C87" w:rsidDel="001D4780">
          <w:delText xml:space="preserve"> the lack of difference between developmental temperatures impl</w:delText>
        </w:r>
        <w:r w:rsidR="00FE3817" w:rsidDel="001D4780">
          <w:delText>ies</w:delText>
        </w:r>
        <w:r w:rsidR="00803C87" w:rsidDel="001D4780">
          <w:delText xml:space="preserve"> that the </w:delText>
        </w:r>
        <w:r w:rsidR="00FE3817" w:rsidDel="001D4780">
          <w:delText>potential for</w:delText>
        </w:r>
        <w:r w:rsidR="00803C87" w:rsidDel="001D4780">
          <w:delText xml:space="preserve"> selection to act on</w:delText>
        </w:r>
        <w:r w:rsidR="009410C8" w:rsidDel="001D4780">
          <w:delText xml:space="preserve"> the metabolic reaction norms</w:delText>
        </w:r>
        <w:r w:rsidR="00803C87" w:rsidDel="001D4780">
          <w:delText xml:space="preserve"> is the same </w:delText>
        </w:r>
        <w:r w:rsidR="00FE3817" w:rsidDel="001D4780">
          <w:delText>across</w:delText>
        </w:r>
        <w:r w:rsidR="00803C87" w:rsidDel="001D4780">
          <w:delText xml:space="preserve"> treatments, </w:delText>
        </w:r>
        <w:commentRangeStart w:id="552"/>
        <w:r w:rsidR="00803C87" w:rsidDel="001D4780">
          <w:delText>subtle differences in</w:delText>
        </w:r>
        <w:r w:rsidR="00ED7E54" w:rsidDel="001D4780">
          <w:delText xml:space="preserve"> the</w:delText>
        </w:r>
        <w:r w:rsidR="009410C8" w:rsidDel="001D4780">
          <w:delText xml:space="preserve"> underlying</w:delText>
        </w:r>
        <w:r w:rsidR="00803C87" w:rsidDel="001D4780">
          <w:delText xml:space="preserve"> variance components </w:delText>
        </w:r>
        <w:r w:rsidR="009410C8" w:rsidDel="001D4780">
          <w:delText>c</w:delText>
        </w:r>
        <w:r w:rsidR="00AC6E5E" w:rsidDel="001D4780">
          <w:delText>ould</w:delText>
        </w:r>
        <w:r w:rsidR="00803C87" w:rsidDel="001D4780">
          <w:delText xml:space="preserve"> be masked by the </w:delText>
        </w:r>
        <w:r w:rsidR="00692CAC" w:rsidDel="001D4780">
          <w:delText>ratio</w:delText>
        </w:r>
        <w:r w:rsidR="00803C87" w:rsidDel="001D4780">
          <w:delText xml:space="preserve"> nature of repeatability calculations </w:delText>
        </w:r>
        <w:commentRangeEnd w:id="552"/>
        <w:r w:rsidR="005A78D5" w:rsidDel="001D4780">
          <w:rPr>
            <w:rStyle w:val="CommentReference"/>
            <w:rFonts w:asciiTheme="minorHAnsi" w:hAnsiTheme="minorHAnsi"/>
            <w:lang w:val="en-US"/>
          </w:rPr>
          <w:commentReference w:id="552"/>
        </w:r>
        <w:r w:rsidR="00FE3817" w:rsidDel="001D4780">
          <w:fldChar w:fldCharType="begin"/>
        </w:r>
        <w:r w:rsidR="00AC6E5E" w:rsidDel="001D4780">
          <w:delInstrText xml:space="preserve"> ADDIN ZOTERO_ITEM CSL_CITATION {"citationID":"PLyVhcVF","properties":{"formattedCitation":"(Wilson, 2018)","plainCitation":"(Wilson, 2018)","noteIndex":0},"citationItems":[{"id":620,"uris":["http://zotero.org/users/1379426/items/KGFQRFHR"],"uri":["http://zotero.org/users/1379426/items/KGFQRFHR"],"itemData":{"id":620,"type":"article-journal","container-title":"Evolution Letters","DOI":"10.1002/evl3.40","language":"English","page":"631–5","title":"How should we interpret estimates of individual repeatability?","volume":"219","author":[{"family":"Wilson","given":"Alastair J."}],"issued":{"date-parts":[["2018",1]]}}}],"schema":"https://github.com/citation-style-language/schema/raw/master/csl-citation.json"} </w:delInstrText>
        </w:r>
        <w:r w:rsidR="00FE3817" w:rsidDel="001D4780">
          <w:fldChar w:fldCharType="separate"/>
        </w:r>
        <w:r w:rsidR="00AC6E5E" w:rsidDel="001D4780">
          <w:rPr>
            <w:rFonts w:cs="Times New Roman"/>
            <w:lang w:val="en-GB"/>
          </w:rPr>
          <w:delText>(Wilson, 2018)</w:delText>
        </w:r>
        <w:r w:rsidR="00FE3817" w:rsidDel="001D4780">
          <w:fldChar w:fldCharType="end"/>
        </w:r>
        <w:r w:rsidR="00803C87" w:rsidDel="001D4780">
          <w:delText xml:space="preserve">. </w:delText>
        </w:r>
        <w:commentRangeStart w:id="553"/>
        <w:r w:rsidR="00692CAC" w:rsidDel="001D4780">
          <w:delText>Given that repeatability is a proportion of total phenotypic variance explained by individual differences (</w:delText>
        </w:r>
        <w:r w:rsidR="00692CAC" w:rsidRPr="00692CAC" w:rsidDel="001D4780">
          <w:rPr>
            <w:i/>
            <w:iCs/>
          </w:rPr>
          <w:delText>R = V</w:delText>
        </w:r>
        <w:r w:rsidR="00692CAC" w:rsidRPr="00692CAC" w:rsidDel="001D4780">
          <w:rPr>
            <w:i/>
            <w:iCs/>
            <w:vertAlign w:val="subscript"/>
          </w:rPr>
          <w:delText xml:space="preserve">I </w:delText>
        </w:r>
        <w:r w:rsidR="00692CAC" w:rsidRPr="00692CAC" w:rsidDel="001D4780">
          <w:rPr>
            <w:i/>
            <w:iCs/>
          </w:rPr>
          <w:delText>/ V</w:delText>
        </w:r>
        <w:r w:rsidR="00692CAC" w:rsidRPr="00692CAC" w:rsidDel="001D4780">
          <w:rPr>
            <w:i/>
            <w:iCs/>
            <w:vertAlign w:val="subscript"/>
          </w:rPr>
          <w:delText>I</w:delText>
        </w:r>
        <w:r w:rsidR="00692CAC" w:rsidRPr="00692CAC" w:rsidDel="001D4780">
          <w:rPr>
            <w:i/>
            <w:iCs/>
          </w:rPr>
          <w:delText xml:space="preserve"> + V</w:delText>
        </w:r>
        <w:r w:rsidR="00692CAC" w:rsidRPr="00692CAC" w:rsidDel="001D4780">
          <w:rPr>
            <w:i/>
            <w:iCs/>
            <w:vertAlign w:val="subscript"/>
          </w:rPr>
          <w:delText>E</w:delText>
        </w:r>
        <w:r w:rsidR="00692CAC" w:rsidDel="001D4780">
          <w:delText xml:space="preserve">), </w:delText>
        </w:r>
        <w:r w:rsidR="00EE3798" w:rsidDel="001D4780">
          <w:delText>developmental</w:delText>
        </w:r>
        <w:r w:rsidR="00692CAC" w:rsidDel="001D4780">
          <w:delText xml:space="preserve"> changes in residual variance (V</w:delText>
        </w:r>
        <w:r w:rsidR="00692CAC" w:rsidRPr="00692CAC" w:rsidDel="001D4780">
          <w:rPr>
            <w:vertAlign w:val="subscript"/>
          </w:rPr>
          <w:delText>E</w:delText>
        </w:r>
        <w:r w:rsidR="00692CAC" w:rsidDel="001D4780">
          <w:delText xml:space="preserve">) can </w:delText>
        </w:r>
        <w:r w:rsidR="009410C8" w:rsidDel="001D4780">
          <w:delText xml:space="preserve">also </w:delText>
        </w:r>
        <w:r w:rsidR="00692CAC" w:rsidDel="001D4780">
          <w:delText>influence repeatability</w:delText>
        </w:r>
        <w:commentRangeEnd w:id="553"/>
        <w:r w:rsidR="00B74E51" w:rsidDel="001D4780">
          <w:rPr>
            <w:rStyle w:val="CommentReference"/>
            <w:rFonts w:asciiTheme="minorHAnsi" w:hAnsiTheme="minorHAnsi"/>
            <w:lang w:val="en-US"/>
          </w:rPr>
          <w:commentReference w:id="553"/>
        </w:r>
        <w:r w:rsidR="00692CAC" w:rsidDel="001D4780">
          <w:delText xml:space="preserve">. </w:delText>
        </w:r>
        <w:commentRangeStart w:id="554"/>
        <w:r w:rsidR="005F69DD" w:rsidDel="001D4780">
          <w:delText xml:space="preserve">In zebra finches, </w:delText>
        </w:r>
        <w:r w:rsidR="00B16875" w:rsidDel="001D4780">
          <w:delText>nutritional stress during</w:delText>
        </w:r>
        <w:r w:rsidR="00E76E3B" w:rsidDel="001D4780">
          <w:delText xml:space="preserve"> the</w:delText>
        </w:r>
        <w:r w:rsidR="00B16875" w:rsidDel="001D4780">
          <w:delText xml:space="preserve"> </w:delText>
        </w:r>
        <w:r w:rsidR="00E76E3B" w:rsidDel="001D4780">
          <w:delText>juvenile</w:delText>
        </w:r>
        <w:r w:rsidR="00B16875" w:rsidDel="001D4780">
          <w:delText xml:space="preserve"> </w:delText>
        </w:r>
        <w:r w:rsidR="002B5FB7" w:rsidDel="001D4780">
          <w:delText>stage</w:delText>
        </w:r>
        <w:r w:rsidR="005F69DD" w:rsidDel="001D4780">
          <w:delText xml:space="preserve"> </w:delText>
        </w:r>
        <w:r w:rsidR="00057F73" w:rsidDel="001D4780">
          <w:delText>led to an</w:delText>
        </w:r>
        <w:r w:rsidR="00B16875" w:rsidDel="001D4780">
          <w:delText xml:space="preserve"> increase in repeatability </w:delText>
        </w:r>
        <w:r w:rsidR="00057F73" w:rsidDel="001D4780">
          <w:delText>of</w:delText>
        </w:r>
        <w:r w:rsidR="00B16875" w:rsidDel="001D4780">
          <w:delText xml:space="preserve"> average metabolic rate when modelling with homogenous residuals </w:delText>
        </w:r>
        <w:r w:rsidR="00B16875" w:rsidDel="001D4780">
          <w:fldChar w:fldCharType="begin"/>
        </w:r>
        <w:r w:rsidR="00B16875" w:rsidDel="001D4780">
          <w:delInstrText xml:space="preserve"> ADDIN ZOTERO_ITEM CSL_CITATION {"citationID":"yJh9XjN6","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delInstrText>
        </w:r>
        <w:r w:rsidR="00B16875" w:rsidDel="001D4780">
          <w:fldChar w:fldCharType="separate"/>
        </w:r>
        <w:r w:rsidR="00B16875" w:rsidDel="001D4780">
          <w:rPr>
            <w:noProof/>
          </w:rPr>
          <w:delText>(Careau, Buttemer, et al., 2014)</w:delText>
        </w:r>
        <w:r w:rsidR="00B16875" w:rsidDel="001D4780">
          <w:fldChar w:fldCharType="end"/>
        </w:r>
        <w:r w:rsidR="00B16875" w:rsidDel="001D4780">
          <w:delText xml:space="preserve">. </w:delText>
        </w:r>
        <w:commentRangeEnd w:id="554"/>
        <w:r w:rsidR="00545573" w:rsidDel="001D4780">
          <w:rPr>
            <w:rStyle w:val="CommentReference"/>
            <w:rFonts w:asciiTheme="minorHAnsi" w:hAnsiTheme="minorHAnsi"/>
            <w:lang w:val="en-US"/>
          </w:rPr>
          <w:commentReference w:id="554"/>
        </w:r>
        <w:commentRangeStart w:id="555"/>
        <w:r w:rsidR="00550EFE" w:rsidDel="001D4780">
          <w:delText>After accounting for heterogenous residuals</w:delText>
        </w:r>
        <w:r w:rsidR="00057F73" w:rsidDel="001D4780">
          <w:delText xml:space="preserve"> among treatment groups</w:delText>
        </w:r>
        <w:r w:rsidR="00550EFE" w:rsidDel="001D4780">
          <w:delText xml:space="preserve">, </w:delText>
        </w:r>
        <w:r w:rsidR="00E76E3B" w:rsidDel="001D4780">
          <w:delText>there was a tendency for both residual variance and among individual variance to increase in stressed bird</w:delText>
        </w:r>
        <w:r w:rsidR="00057F73" w:rsidDel="001D4780">
          <w:delText>s</w:delText>
        </w:r>
        <w:r w:rsidR="00E76E3B" w:rsidDel="001D4780">
          <w:delText xml:space="preserve">. As such, comparisons using repeatability alone gave the impression that both treatment groups were the same </w:delText>
        </w:r>
        <w:r w:rsidR="00B16875" w:rsidDel="001D4780">
          <w:fldChar w:fldCharType="begin"/>
        </w:r>
        <w:r w:rsidR="00B16875" w:rsidDel="001D4780">
          <w:delInstrText xml:space="preserve"> ADDIN ZOTERO_ITEM CSL_CITATION {"citationID":"jbZmkuCY","properties":{"formattedCitation":"(Careau, Buttemer, et al., 2014)","plainCitation":"(Careau, Buttemer, et al., 2014)","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schema":"https://github.com/citation-style-language/schema/raw/master/csl-citation.json"} </w:delInstrText>
        </w:r>
        <w:r w:rsidR="00B16875" w:rsidDel="001D4780">
          <w:fldChar w:fldCharType="separate"/>
        </w:r>
        <w:r w:rsidR="00B16875" w:rsidDel="001D4780">
          <w:rPr>
            <w:noProof/>
          </w:rPr>
          <w:delText>(Careau, Buttemer, et al., 2014)</w:delText>
        </w:r>
        <w:r w:rsidR="00B16875" w:rsidDel="001D4780">
          <w:fldChar w:fldCharType="end"/>
        </w:r>
        <w:r w:rsidR="002359BE" w:rsidDel="001D4780">
          <w:delText>.</w:delText>
        </w:r>
        <w:commentRangeEnd w:id="555"/>
        <w:r w:rsidR="00545573" w:rsidDel="001D4780">
          <w:rPr>
            <w:rStyle w:val="CommentReference"/>
            <w:rFonts w:asciiTheme="minorHAnsi" w:hAnsiTheme="minorHAnsi"/>
            <w:lang w:val="en-US"/>
          </w:rPr>
          <w:commentReference w:id="555"/>
        </w:r>
        <w:commentRangeStart w:id="556"/>
        <w:r w:rsidR="00100483" w:rsidDel="001D4780">
          <w:delText>It is worth noting that</w:delText>
        </w:r>
        <w:r w:rsidR="002B5FB7" w:rsidDel="001D4780">
          <w:delText xml:space="preserve"> </w:delText>
        </w:r>
        <w:r w:rsidR="00E76E3B" w:rsidDel="001D4780">
          <w:delText>residual</w:delText>
        </w:r>
        <w:r w:rsidR="002B5FB7" w:rsidDel="001D4780">
          <w:delText xml:space="preserve"> variance </w:delText>
        </w:r>
        <w:r w:rsidR="00550EFE" w:rsidDel="001D4780">
          <w:delText>encapsulates</w:delText>
        </w:r>
        <w:r w:rsidR="002B5FB7" w:rsidDel="001D4780">
          <w:delText xml:space="preserve"> within-individual</w:delText>
        </w:r>
        <w:r w:rsidR="00C32349" w:rsidDel="001D4780">
          <w:delText xml:space="preserve"> </w:delText>
        </w:r>
        <w:r w:rsidR="00E76E3B" w:rsidDel="001D4780">
          <w:delText xml:space="preserve">variance which describes the </w:delText>
        </w:r>
        <w:r w:rsidR="00100483" w:rsidDel="001D4780">
          <w:delText>stability</w:delText>
        </w:r>
        <w:r w:rsidR="00E76E3B" w:rsidDel="001D4780">
          <w:delText xml:space="preserve"> of within individual responses</w:delText>
        </w:r>
        <w:r w:rsidR="00100483" w:rsidDel="001D4780">
          <w:delText xml:space="preserve"> which is relevant for many evolutionary studies </w:delText>
        </w:r>
        <w:r w:rsidR="00100483" w:rsidDel="001D4780">
          <w:fldChar w:fldCharType="begin"/>
        </w:r>
        <w:r w:rsidR="00100483" w:rsidDel="001D4780">
          <w:delInstrText xml:space="preserve"> ADDIN ZOTERO_ITEM CSL_CITATION {"citationID":"5Zdk8rt1","properties":{"formattedCitation":"(Westneat et al., 2014)","plainCitation":"(Westneat et al., 2014)","noteIndex":0},"citationItems":[{"id":363,"uris":["http://zotero.org/users/1379426/items/AK7X7SDX"],"uri":["http://zotero.org/users/1379426/items/AK7X7SDX"],"itemData":{"id":363,"type":"article-journal","container-title":"Biological Reviews","DOI":"10.1111/brv.12131","issue":"3","language":"English","page":"729–743","title":"The biology hidden inside residual within-individual phenotypic variation","volume":"90","author":[{"family":"Westneat","given":"David F"},{"family":"Wright","given":"Jonathan"},{"family":"Dingemanse","given":"Niels J"}],"issued":{"date-parts":[["2014",7]]}}}],"schema":"https://github.com/citation-style-language/schema/raw/master/csl-citation.json"} </w:delInstrText>
        </w:r>
        <w:r w:rsidR="00100483" w:rsidDel="001D4780">
          <w:fldChar w:fldCharType="separate"/>
        </w:r>
        <w:r w:rsidR="00100483" w:rsidDel="001D4780">
          <w:rPr>
            <w:noProof/>
          </w:rPr>
          <w:delText>(Westneat et al., 2014)</w:delText>
        </w:r>
        <w:r w:rsidR="00100483" w:rsidDel="001D4780">
          <w:fldChar w:fldCharType="end"/>
        </w:r>
        <w:r w:rsidR="00E76E3B" w:rsidDel="001D4780">
          <w:delText>,</w:delText>
        </w:r>
        <w:r w:rsidR="00100483" w:rsidDel="001D4780">
          <w:delText xml:space="preserve"> however</w:delText>
        </w:r>
        <w:r w:rsidR="00E76E3B" w:rsidDel="001D4780">
          <w:delText xml:space="preserve"> it also captures aspects of the environment </w:delText>
        </w:r>
        <w:r w:rsidR="00741424" w:rsidDel="001D4780">
          <w:delText xml:space="preserve">such as temporal or shared environmental effects </w:delText>
        </w:r>
        <w:r w:rsidR="00A33891" w:rsidDel="001D4780">
          <w:fldChar w:fldCharType="begin"/>
        </w:r>
        <w:r w:rsidR="00A33891" w:rsidDel="001D4780">
          <w:delInstrText xml:space="preserve"> ADDIN ZOTERO_ITEM CSL_CITATION {"citationID":"HzmjAj4c","properties":{"formattedCitation":"(Kruuk, 2004; Kruuk &amp; Hadfield, 2007)","plainCitation":"(Kruuk, 2004; Kruuk &amp; Hadfield, 2007)","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id":3562,"uris":["http://zotero.org/users/1379426/items/LENHIFE7"],"uri":["http://zotero.org/users/1379426/items/LENHIFE7"],"itemData":{"id":3562,"type":"article-journal","abstract":"Related individuals often have similar phenotypes, but this similarity may be due to the effects of shared environments as much as to the effects of shared genes. We consider here alternative approaches to separating the relative contributions of these two sources to phenotypic covariances, comparing experimental approaches such as cross-fostering, traditional statistical techniques and more complex statistical models, specifically the ‘animal model’. Using both simulation studies and empirical data from wild populations, we demonstrate the ability of the animal model to reduce bias due to shared environment effects such as maternal or brood effects, especially where pedigrees contain multiple generations and immigration rates are low. However, where common environment effects are strong, a combination of both cross-fostering and an animal model provides the best way to avoid bias. We illustrate ways of partitioning phenotypic variance into components of additive genetic, maternal genetic, maternal environment, common environment, permanent environment and temporal effects, but also show how substantial confounding between these different effects may occur. Whilst the flexibility of the mixed model approach is extremely useful for incorporating the spatial, temporal and social heterogeneity typical of natural populations, the advantages will inevitably be restricted by the quality of pedigree information and care needs to be taken in specifying models that are appropriate to the data.","container-title":"Journal of Evolutionary Biology","DOI":"10.1111/j.1420-9101.2007.01377.x","ISSN":"1420-9101","issue":"5","language":"en","note":"_eprint: https://onlinelibrary.wiley.com/doi/pdf/10.1111/j.1420-9101.2007.01377.x","page":"1890-1903","source":"Wiley Online Library","title":"How to separate genetic and environmental causes of similarity between relatives","volume":"20","author":[{"family":"Kruuk","given":"L. E. B."},{"family":"Hadfield","given":"J. D."}],"issued":{"date-parts":[["2007"]]}}}],"schema":"https://github.com/citation-style-language/schema/raw/master/csl-citation.json"} </w:delInstrText>
        </w:r>
        <w:r w:rsidR="00A33891" w:rsidDel="001D4780">
          <w:fldChar w:fldCharType="separate"/>
        </w:r>
        <w:r w:rsidR="00A33891" w:rsidDel="001D4780">
          <w:rPr>
            <w:noProof/>
          </w:rPr>
          <w:delText>(Kruuk, 2004; Kruuk &amp; Hadfield, 2007)</w:delText>
        </w:r>
        <w:r w:rsidR="00A33891" w:rsidDel="001D4780">
          <w:fldChar w:fldCharType="end"/>
        </w:r>
        <w:r w:rsidR="00741424" w:rsidDel="001D4780">
          <w:delText xml:space="preserve">. </w:delText>
        </w:r>
        <w:commentRangeEnd w:id="556"/>
        <w:r w:rsidR="00545573" w:rsidDel="001D4780">
          <w:rPr>
            <w:rStyle w:val="CommentReference"/>
            <w:rFonts w:asciiTheme="minorHAnsi" w:hAnsiTheme="minorHAnsi"/>
            <w:lang w:val="en-US"/>
          </w:rPr>
          <w:commentReference w:id="556"/>
        </w:r>
        <w:commentRangeStart w:id="557"/>
        <w:r w:rsidR="00100483" w:rsidDel="001D4780">
          <w:delText xml:space="preserve">Thus, </w:delText>
        </w:r>
        <w:r w:rsidR="002359BE" w:rsidDel="001D4780">
          <w:delText xml:space="preserve">direct </w:delText>
        </w:r>
        <w:r w:rsidR="00100483" w:rsidDel="001D4780">
          <w:delText xml:space="preserve">interpretations on changes in residual variance as </w:delText>
        </w:r>
        <w:r w:rsidR="00827B64" w:rsidDel="001D4780">
          <w:delText>within individual variance may be misleading</w:delText>
        </w:r>
        <w:r w:rsidR="002359BE" w:rsidDel="001D4780">
          <w:delText xml:space="preserve">. </w:delText>
        </w:r>
        <w:r w:rsidR="00100483" w:rsidDel="001D4780">
          <w:delText>We</w:delText>
        </w:r>
        <w:r w:rsidR="000657E1" w:rsidDel="001D4780">
          <w:delText xml:space="preserve"> emphasise that </w:delText>
        </w:r>
        <w:r w:rsidR="00B16875" w:rsidDel="001D4780">
          <w:delText xml:space="preserve">future </w:delText>
        </w:r>
        <w:r w:rsidR="000657E1" w:rsidDel="001D4780">
          <w:delText xml:space="preserve">studies </w:delText>
        </w:r>
        <w:r w:rsidR="00FE3817" w:rsidDel="001D4780">
          <w:delText xml:space="preserve">comparing repeatability across different developmental contexts </w:delText>
        </w:r>
        <w:r w:rsidR="00B24354" w:rsidDel="001D4780">
          <w:delText>need to</w:delText>
        </w:r>
        <w:r w:rsidR="00FE3817" w:rsidDel="001D4780">
          <w:delText xml:space="preserve"> consider heterogenous residual variances</w:delText>
        </w:r>
        <w:r w:rsidR="00B24354" w:rsidDel="001D4780">
          <w:delText xml:space="preserve"> among treatment groups</w:delText>
        </w:r>
        <w:r w:rsidR="00FE3817" w:rsidDel="001D4780">
          <w:delText xml:space="preserve">. </w:delText>
        </w:r>
        <w:commentRangeEnd w:id="557"/>
        <w:r w:rsidR="008521D9" w:rsidDel="001D4780">
          <w:rPr>
            <w:rStyle w:val="CommentReference"/>
            <w:rFonts w:asciiTheme="minorHAnsi" w:hAnsiTheme="minorHAnsi"/>
            <w:lang w:val="en-US"/>
          </w:rPr>
          <w:commentReference w:id="557"/>
        </w:r>
      </w:del>
    </w:p>
    <w:p w14:paraId="78B56744" w14:textId="2422CFDE" w:rsidR="005F66E7" w:rsidDel="001D4780" w:rsidRDefault="005F66E7" w:rsidP="008E1938">
      <w:pPr>
        <w:pStyle w:val="Thesisnormal"/>
        <w:rPr>
          <w:del w:id="558" w:author="fonti.kar@gmail.com" w:date="2020-10-25T10:52:00Z"/>
        </w:rPr>
      </w:pPr>
    </w:p>
    <w:p w14:paraId="677BCBA2" w14:textId="1D541DA7" w:rsidR="005F7C7A" w:rsidDel="001D4780" w:rsidRDefault="00A93F87" w:rsidP="008E1938">
      <w:pPr>
        <w:pStyle w:val="Thesisnormal"/>
        <w:rPr>
          <w:del w:id="559" w:author="fonti.kar@gmail.com" w:date="2020-10-25T10:52:00Z"/>
        </w:rPr>
      </w:pPr>
      <w:del w:id="560" w:author="fonti.kar@gmail.com" w:date="2020-10-25T10:52:00Z">
        <w:r w:rsidDel="001D4780">
          <w:delText xml:space="preserve">The minimum requirement for </w:delText>
        </w:r>
      </w:del>
      <w:commentRangeStart w:id="561"/>
      <w:del w:id="562" w:author="fonti.kar@gmail.com" w:date="2020-10-20T15:54:00Z">
        <w:r w:rsidDel="005A4D8D">
          <w:delText>evolution</w:delText>
        </w:r>
        <w:r w:rsidR="00A0542F" w:rsidDel="005A4D8D">
          <w:delText>ary change</w:delText>
        </w:r>
        <w:r w:rsidDel="005A4D8D">
          <w:delText xml:space="preserve"> to occur</w:delText>
        </w:r>
      </w:del>
      <w:del w:id="563" w:author="fonti.kar@gmail.com" w:date="2020-10-25T10:52:00Z">
        <w:r w:rsidDel="001D4780">
          <w:delText xml:space="preserve"> is </w:delText>
        </w:r>
        <w:r w:rsidR="00A0542F" w:rsidDel="001D4780">
          <w:delText xml:space="preserve">the presence of </w:delText>
        </w:r>
        <w:r w:rsidDel="001D4780">
          <w:delText>consistent variation for selection to act on</w:delText>
        </w:r>
        <w:r w:rsidR="00926DAB" w:rsidDel="001D4780">
          <w:delText xml:space="preserve"> </w:delText>
        </w:r>
        <w:commentRangeEnd w:id="561"/>
        <w:r w:rsidR="008521D9" w:rsidDel="001D4780">
          <w:rPr>
            <w:rStyle w:val="CommentReference"/>
            <w:rFonts w:asciiTheme="minorHAnsi" w:hAnsiTheme="minorHAnsi"/>
            <w:lang w:val="en-US"/>
          </w:rPr>
          <w:commentReference w:id="561"/>
        </w:r>
        <w:r w:rsidR="00926DAB" w:rsidDel="001D4780">
          <w:fldChar w:fldCharType="begin"/>
        </w:r>
        <w:r w:rsidR="00926DAB" w:rsidDel="001D4780">
          <w:delInstrText xml:space="preserve"> ADDIN ZOTERO_ITEM CSL_CITATION {"citationID":"Lr8E0DJU","properties":{"unsorted":true,"formattedCitation":"(Falconer, 1952; but see Dohm, 2002)","plainCitation":"(Falconer, 1952; but see Dohm, 2002)","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183,"uris":["http://zotero.org/users/1379426/items/ERSHWCRE"],"uri":["http://zotero.org/users/1379426/items/ERSHWCRE"],"itemData":{"id":183,"type":"article-journal","abstract":"Summary 1 The concept of repeatability , the measurement of consistent individual differences, has become an increasingly important tool in evolutionary and ecological physiology. Significant repeatability facilitates the study of selection acting on natural","container-title":"Functional Ecology","DOI":"10.1046/j.1365-2435.2002.00621.x","issue":"2","language":"English","page":"273–280","title":"Repeatability estimates do not always set an upper limit to heritability","volume":"16","author":[{"family":"Dohm","given":"Michael R"}],"issued":{"date-parts":[["2002",4]]}},"prefix":"but see "}],"schema":"https://github.com/citation-style-language/schema/raw/master/csl-citation.json"} </w:delInstrText>
        </w:r>
        <w:r w:rsidR="00926DAB" w:rsidDel="001D4780">
          <w:fldChar w:fldCharType="separate"/>
        </w:r>
        <w:r w:rsidR="00926DAB" w:rsidDel="001D4780">
          <w:rPr>
            <w:noProof/>
          </w:rPr>
          <w:delText>(Falconer, 1952; but see Dohm, 2002)</w:delText>
        </w:r>
        <w:r w:rsidR="00926DAB" w:rsidDel="001D4780">
          <w:fldChar w:fldCharType="end"/>
        </w:r>
        <w:r w:rsidDel="001D4780">
          <w:delText xml:space="preserve">. We found repeatable differences in individual </w:delText>
        </w:r>
      </w:del>
      <w:ins w:id="564" w:author="Daniel Noble" w:date="2020-10-16T15:53:00Z">
        <w:del w:id="565" w:author="fonti.kar@gmail.com" w:date="2020-10-25T10:52:00Z">
          <w:r w:rsidR="00363B8C" w:rsidDel="001D4780">
            <w:delText xml:space="preserve">reaction norm </w:delText>
          </w:r>
        </w:del>
      </w:ins>
      <w:del w:id="566" w:author="fonti.kar@gmail.com" w:date="2020-10-25T10:52:00Z">
        <w:r w:rsidDel="001D4780">
          <w:delText>slopes</w:delText>
        </w:r>
      </w:del>
      <w:del w:id="567" w:author="fonti.kar@gmail.com" w:date="2020-10-20T15:55:00Z">
        <w:r w:rsidDel="005A4D8D">
          <w:delText xml:space="preserve">. </w:delText>
        </w:r>
        <w:r w:rsidR="008F291B" w:rsidDel="005A4D8D">
          <w:delText xml:space="preserve">However, it should be noted that the </w:delText>
        </w:r>
        <w:r w:rsidR="002359BE" w:rsidDel="005A4D8D">
          <w:delText xml:space="preserve">among individual </w:delText>
        </w:r>
        <w:r w:rsidR="008F291B" w:rsidDel="005A4D8D">
          <w:delText>variance components were relatively small and repeatability was estimated with a substantial degree of uncertainty</w:delText>
        </w:r>
      </w:del>
      <w:del w:id="568" w:author="fonti.kar@gmail.com" w:date="2020-10-25T10:52:00Z">
        <w:r w:rsidR="008F291B" w:rsidDel="001D4780">
          <w:delText>.</w:delText>
        </w:r>
        <w:r w:rsidR="00C35DBB" w:rsidDel="001D4780">
          <w:delText xml:space="preserve"> </w:delText>
        </w:r>
      </w:del>
      <w:del w:id="569" w:author="fonti.kar@gmail.com" w:date="2020-10-20T15:55:00Z">
        <w:r w:rsidR="009F26AB" w:rsidDel="005A4D8D">
          <w:delText xml:space="preserve">Being said, </w:delText>
        </w:r>
      </w:del>
      <w:del w:id="570" w:author="fonti.kar@gmail.com" w:date="2020-10-25T10:52:00Z">
        <w:r w:rsidR="0018395C" w:rsidDel="001D4780">
          <w:delText>our estimate</w:delText>
        </w:r>
        <w:r w:rsidR="005F66E7" w:rsidDel="001D4780">
          <w:delText>s</w:delText>
        </w:r>
        <w:r w:rsidR="0018395C" w:rsidDel="001D4780">
          <w:delText xml:space="preserve"> of repeatability </w:delText>
        </w:r>
      </w:del>
      <w:del w:id="571" w:author="fonti.kar@gmail.com" w:date="2020-10-20T15:55:00Z">
        <w:r w:rsidR="0018395C" w:rsidDel="005A4D8D">
          <w:delText xml:space="preserve">of the slope </w:delText>
        </w:r>
        <w:r w:rsidR="005F66E7" w:rsidDel="005A4D8D">
          <w:delText>are</w:delText>
        </w:r>
      </w:del>
      <w:del w:id="572" w:author="fonti.kar@gmail.com" w:date="2020-10-25T10:52:00Z">
        <w:r w:rsidR="0018395C" w:rsidDel="001D4780">
          <w:delText xml:space="preserve"> </w:delText>
        </w:r>
        <w:r w:rsidR="005F66E7" w:rsidDel="001D4780">
          <w:delText>consistent</w:delText>
        </w:r>
        <w:r w:rsidR="0018395C" w:rsidDel="001D4780">
          <w:delText xml:space="preserve"> with another study of the same species (</w:delText>
        </w:r>
        <w:r w:rsidR="0018395C" w:rsidRPr="0018395C" w:rsidDel="001D4780">
          <w:rPr>
            <w:i/>
            <w:iCs/>
          </w:rPr>
          <w:delText>R</w:delText>
        </w:r>
        <w:r w:rsidR="0018395C" w:rsidDel="001D4780">
          <w:delText xml:space="preserve"> = </w:delText>
        </w:r>
        <w:r w:rsidR="0018395C" w:rsidRPr="00432EDF" w:rsidDel="001D4780">
          <w:delText>0.</w:delText>
        </w:r>
        <w:r w:rsidR="0018395C" w:rsidDel="001D4780">
          <w:delText xml:space="preserve">23, </w:delText>
        </w:r>
      </w:del>
      <w:del w:id="573" w:author="fonti.kar@gmail.com" w:date="2020-10-20T15:55:00Z">
        <w:r w:rsidR="0018395C" w:rsidDel="005A4D8D">
          <w:delText>Kar et al. unpublished</w:delText>
        </w:r>
      </w:del>
      <w:del w:id="574" w:author="fonti.kar@gmail.com" w:date="2020-10-25T10:52:00Z">
        <w:r w:rsidR="0018395C" w:rsidDel="001D4780">
          <w:delText xml:space="preserve">). Similarly, </w:delText>
        </w:r>
        <w:r w:rsidR="00DB2384" w:rsidDel="001D4780">
          <w:delText xml:space="preserve">moderate </w:delText>
        </w:r>
        <w:r w:rsidR="0018395C" w:rsidDel="001D4780">
          <w:delText xml:space="preserve">repeatability of thermal sensitivity of metabolic rate </w:delText>
        </w:r>
        <w:r w:rsidR="00DB2384" w:rsidDel="001D4780">
          <w:delText xml:space="preserve">has </w:delText>
        </w:r>
        <w:r w:rsidR="0018395C" w:rsidDel="001D4780">
          <w:delText xml:space="preserve">also </w:delText>
        </w:r>
        <w:r w:rsidR="00DB2384" w:rsidDel="001D4780">
          <w:delText xml:space="preserve">been </w:delText>
        </w:r>
        <w:r w:rsidR="0018395C" w:rsidDel="001D4780">
          <w:delText>observed</w:delText>
        </w:r>
        <w:r w:rsidR="00DB2384" w:rsidDel="001D4780">
          <w:delText xml:space="preserve"> in amphipods (</w:delText>
        </w:r>
        <w:r w:rsidR="0018395C" w:rsidRPr="0018395C" w:rsidDel="001D4780">
          <w:rPr>
            <w:i/>
            <w:iCs/>
          </w:rPr>
          <w:delText>R</w:delText>
        </w:r>
        <w:r w:rsidR="0018395C" w:rsidDel="001D4780">
          <w:delText xml:space="preserve"> = 0.38</w:delText>
        </w:r>
        <w:r w:rsidR="00DB2384" w:rsidDel="001D4780">
          <w:delText>)</w:delText>
        </w:r>
        <w:r w:rsidR="0018395C" w:rsidDel="001D4780">
          <w:delText xml:space="preserve">. </w:delText>
        </w:r>
        <w:r w:rsidR="005F66E7" w:rsidDel="001D4780">
          <w:delText>S</w:delText>
        </w:r>
        <w:r w:rsidR="005E4361" w:rsidDel="001D4780">
          <w:delText>everal</w:delText>
        </w:r>
        <w:r w:rsidR="0018395C" w:rsidDel="001D4780">
          <w:delText xml:space="preserve"> studies have </w:delText>
        </w:r>
        <w:r w:rsidR="005E4361" w:rsidDel="001D4780">
          <w:delText>reported significant among individual variation in thermal plasticity</w:delText>
        </w:r>
        <w:r w:rsidR="005F66E7" w:rsidDel="001D4780">
          <w:delText xml:space="preserve"> slopes </w:delText>
        </w:r>
        <w:r w:rsidR="005F66E7" w:rsidDel="001D4780">
          <w:fldChar w:fldCharType="begin"/>
        </w:r>
        <w:r w:rsidR="005F66E7" w:rsidDel="001D4780">
          <w:delInstrText xml:space="preserve"> ADDIN ZOTERO_ITEM CSL_CITATION {"citationID":"zskH7X50","properties":{"formattedCitation":"(Briga &amp; Verhulst, 2017; Careau, Gifford, et al., 2014)","plainCitation":"(Briga &amp; Verhulst, 2017; Careau, Gifford, et al., 2014)","noteIndex":0},"citationItems":[{"id":1376,"uris":["http://zotero.org/users/1379426/items/YNRZ8CQS"],"uri":["http://zotero.org/users/1379426/items/YNRZ8CQS"],"itemData":{"id":1376,"type":"article-journal","abstract":"Basal metabolic rate (BMR) is often assumed to be indicative of the energy turnover at ambient temperatures (T a) below the thermoneutral zone (SMR), but this assumption has remained largely untested. Using a new statistical approach, we quantified the consistency in nocturnal metabolic rate across a temperature range in zebra finches (n= 3,213 measurements on 407 individuals) living permanently in eight outdoor aviaries. Foraging ...","container-title":"Journal of Experimental Biology","DOI":"10.1242/jeb.160069","language":"English","page":"jeb.160069","title":"Individual variation in metabolic reaction norms over ambient temperature causes low correlation between basal and standard metabolic rate","volume":"220","author":[{"family":"Briga","given":"Michael"},{"family":"Verhulst","given":"Simon"}],"issued":{"date-parts":[["2017",7]]}}},{"id":1007,"uris":["http://zotero.org/users/1379426/items/3KXERPKK"],"uri":["http://zotero.org/users/1379426/items/3KXERPKK"],"itemData":{"id":1007,"type":"article-journal","abstract":"Summary 1. Standard metabolic rate (SMR) and maximal metabolic rate (MMR) are fundamental measures in ecology and evolution because they set the scope within which animals can perform activities that directly affect fitness. In ectotherms, both SMR and MMR","container-title":"Functional Ecology","DOI":"10.1111/1365-2435.12259","issue":"5","language":"English","page":"1175–1186","title":"Individual (co)variation in thermal reaction norms of standard and maximal metabolic rates in wild-caught slimy salamanders","volume":"28","author":[{"family":"Careau","given":"Vincent"},{"family":"Gifford","given":"Matthew E"},{"family":"Biro","given":"Peter A"}],"issued":{"date-parts":[["2014",3]]}}}],"schema":"https://github.com/citation-style-language/schema/raw/master/csl-citation.json"} </w:delInstrText>
        </w:r>
        <w:r w:rsidR="005F66E7" w:rsidDel="001D4780">
          <w:fldChar w:fldCharType="separate"/>
        </w:r>
        <w:r w:rsidR="005F66E7" w:rsidDel="001D4780">
          <w:rPr>
            <w:noProof/>
          </w:rPr>
          <w:delText>(Briga &amp; Verhulst, 2017; Careau, Gifford, et al., 2014)</w:delText>
        </w:r>
        <w:r w:rsidR="005F66E7" w:rsidDel="001D4780">
          <w:fldChar w:fldCharType="end"/>
        </w:r>
        <w:r w:rsidR="005E4361" w:rsidDel="001D4780">
          <w:delText xml:space="preserve">, </w:delText>
        </w:r>
        <w:r w:rsidR="004D76B7" w:rsidDel="001D4780">
          <w:delText xml:space="preserve">however </w:delText>
        </w:r>
        <w:r w:rsidR="005E4361" w:rsidDel="001D4780">
          <w:delText xml:space="preserve">repeatability of the slope </w:delText>
        </w:r>
        <w:r w:rsidR="005F66E7" w:rsidDel="001D4780">
          <w:delText>is rarely</w:delText>
        </w:r>
        <w:r w:rsidR="005E4361" w:rsidDel="001D4780">
          <w:delText xml:space="preserve"> estimated as </w:delText>
        </w:r>
        <w:r w:rsidR="005F66E7" w:rsidDel="001D4780">
          <w:delText>it requires a</w:delText>
        </w:r>
        <w:r w:rsidR="004D76B7" w:rsidDel="001D4780">
          <w:delText xml:space="preserve"> </w:delText>
        </w:r>
        <w:r w:rsidR="005E4361" w:rsidDel="001D4780">
          <w:delText xml:space="preserve">study design </w:delText>
        </w:r>
        <w:r w:rsidR="005F66E7" w:rsidDel="001D4780">
          <w:delText>that</w:delText>
        </w:r>
        <w:r w:rsidR="005E4361" w:rsidDel="001D4780">
          <w:delText xml:space="preserve"> allow</w:delText>
        </w:r>
        <w:r w:rsidR="005F66E7" w:rsidDel="001D4780">
          <w:delText>s</w:delText>
        </w:r>
        <w:r w:rsidR="005E4361" w:rsidDel="001D4780">
          <w:delText xml:space="preserve"> </w:delText>
        </w:r>
        <w:r w:rsidR="00A0542F" w:rsidDel="001D4780">
          <w:delText>partitioning</w:delText>
        </w:r>
        <w:r w:rsidR="005E4361" w:rsidDel="001D4780">
          <w:delText xml:space="preserve"> of within individual variance of </w:delText>
        </w:r>
        <w:r w:rsidR="005F66E7" w:rsidDel="001D4780">
          <w:delText xml:space="preserve">slopes </w:delText>
        </w:r>
        <w:r w:rsidR="005F66E7" w:rsidDel="001D4780">
          <w:fldChar w:fldCharType="begin"/>
        </w:r>
        <w:r w:rsidR="005F66E7" w:rsidDel="001D4780">
          <w:delInstrText xml:space="preserve"> ADDIN ZOTERO_ITEM CSL_CITATION {"citationID":"CVBlSM3y","properties":{"formattedCitation":"(Araya-Ajoy et al., 2015)","plainCitation":"(Araya-Ajoy et al., 2015)","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schema":"https://github.com/citation-style-language/schema/raw/master/csl-citation.json"} </w:delInstrText>
        </w:r>
        <w:r w:rsidR="005F66E7" w:rsidDel="001D4780">
          <w:fldChar w:fldCharType="separate"/>
        </w:r>
        <w:r w:rsidR="005F66E7" w:rsidDel="001D4780">
          <w:rPr>
            <w:noProof/>
          </w:rPr>
          <w:delText>(Araya-Ajoy et al., 2015)</w:delText>
        </w:r>
        <w:r w:rsidR="005F66E7" w:rsidDel="001D4780">
          <w:fldChar w:fldCharType="end"/>
        </w:r>
        <w:r w:rsidR="005E4361" w:rsidDel="001D4780">
          <w:delText xml:space="preserve">. </w:delText>
        </w:r>
        <w:r w:rsidR="00A231E1" w:rsidDel="001D4780">
          <w:delText>Nevertheless</w:delText>
        </w:r>
        <w:r w:rsidR="00182D01" w:rsidDel="001D4780">
          <w:delText xml:space="preserve">, consistency in </w:delText>
        </w:r>
        <w:r w:rsidR="005F66E7" w:rsidDel="001D4780">
          <w:delText xml:space="preserve">the slope of thermal reaction norms </w:delText>
        </w:r>
        <w:r w:rsidR="00A86499" w:rsidDel="001D4780">
          <w:delText xml:space="preserve">implies that </w:delText>
        </w:r>
        <w:r w:rsidR="005F66E7" w:rsidDel="001D4780">
          <w:delText xml:space="preserve">thermal </w:delText>
        </w:r>
        <w:r w:rsidR="00A86499" w:rsidDel="001D4780">
          <w:delText>plasticity itself</w:delText>
        </w:r>
        <w:r w:rsidR="00D003DB" w:rsidDel="001D4780">
          <w:delText xml:space="preserve"> is heritable to some extent and</w:delText>
        </w:r>
        <w:r w:rsidR="00A86499" w:rsidDel="001D4780">
          <w:delText xml:space="preserve"> can be shaped by selective processes</w:delText>
        </w:r>
        <w:r w:rsidR="005F66E7" w:rsidDel="001D4780">
          <w:delText xml:space="preserve"> </w:delText>
        </w:r>
        <w:r w:rsidR="005F66E7" w:rsidDel="001D4780">
          <w:fldChar w:fldCharType="begin"/>
        </w:r>
        <w:r w:rsidR="006616AB" w:rsidDel="001D4780">
          <w:delInstrText xml:space="preserve"> ADDIN ZOTERO_ITEM CSL_CITATION {"citationID":"JS1X4llS","properties":{"unsorted":true,"formattedCitation":"(Falconer, 1952; Driessen et al., 2007; but see Dohm, 2002)","plainCitation":"(Falconer, 1952; Driessen et al., 2007; but see Dohm, 2002)","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3817,"uris":["http://zotero.org/users/1379426/items/W3342GEQ"],"uri":["http://zotero.org/users/1379426/items/W3342GEQ"],"itemData":{"id":3817,"type":"article-journal","abstract":"Genetic variation for thermal plasticity plays an important role in the success or failure of a species with respect to the colonization of different thermal habitats and the ability to deal with climatic change. The aim of this paper is to study the relative contribution of the additive and non-additive components of genetic variation for the slope of the temperature reaction norm for juvenile growth rate in the springtail Orchesella cincta. We present the outcome of an artificial selection experiment for steep and flat temperature reaction norms and the results of a parent-offspring heritability experiment. There was a considerable phenotypic variation for the slope of the reaction norm. The selection experiment and the offspring to parent regression analysis, however, yielded no evidence for significant additive genetic variance. There were also no indications for maternal effects. The full-sib analysis, on the other hand, revealed a significant broad sense heritability of 0.76. An unforeseen result was that the slopes of females were steeper than those of males. This influenced the broad sense heritability of the full-sib analysis, since accidental female or male biased broods inflate the estimate of heritability. A randomization test showed that the probability level of the observed “between group” variance on the basis of the sexual differences alone was less than 10–5. From this we conclude that autosomal genetic variation played its own separate role. In conclusion, the thermal reaction norm for growth in juvenile O. cincta is not very much determined by the additive effects of a large number of independent genes, but more likely based on a still unknown but mainly non-additive, partially sex-related genetic mechanism, possibly including both dominance and epistatic effects. Hypotheses about the role of phenotypic plasticity in processes of local adaptation and speciation should thus be alert to such a complex genetic architecture.","container-title":"European Journal of Entomology","DOI":"10.14411/eje.2007.006","ISSN":"12105759, 18028829","issue":"1","journalAbbreviation":"Eur. J. Entomol.","language":"en","page":"39-46","source":"DOI.org (Crossref)","title":"Variation, selection and heritability of thermal reaction norms for juvenile growth in Orchesella cincta (Collembola: Entomobryidae)","title-short":"Variation, selection and heritability of thermal reaction norms for juvenile growth in Orchesella cincta (Collembola","volume":"104","author":[{"family":"Driessen","given":"Gerard"},{"family":"Ellers","given":"Jacintha"},{"family":"Van Straalen","given":"Nico M."}],"issued":{"date-parts":[["2007",1,3]]}}},{"id":183,"uris":["http://zotero.org/users/1379426/items/ERSHWCRE"],"uri":["http://zotero.org/users/1379426/items/ERSHWCRE"],"itemData":{"id":183,"type":"article-journal","abstract":"Summary 1 The concept of repeatability , the measurement of consistent individual differences, has become an increasingly important tool in evolutionary and ecological physiology. Significant repeatability facilitates the study of selection acting on natural","container-title":"Functional Ecology","DOI":"10.1046/j.1365-2435.2002.00621.x","issue":"2","language":"English","page":"273–280","title":"Repeatability estimates do not always set an upper limit to heritability","volume":"16","author":[{"family":"Dohm","given":"Michael R"}],"issued":{"date-parts":[["2002",4]]}},"prefix":"but see"}],"schema":"https://github.com/citation-style-language/schema/raw/master/csl-citation.json"} </w:delInstrText>
        </w:r>
        <w:r w:rsidR="005F66E7" w:rsidDel="001D4780">
          <w:fldChar w:fldCharType="separate"/>
        </w:r>
        <w:r w:rsidR="006616AB" w:rsidDel="001D4780">
          <w:rPr>
            <w:noProof/>
          </w:rPr>
          <w:delText>(Falconer, 1952; Driessen et al., 2007; but see Dohm, 2002)</w:delText>
        </w:r>
        <w:r w:rsidR="005F66E7" w:rsidDel="001D4780">
          <w:fldChar w:fldCharType="end"/>
        </w:r>
        <w:r w:rsidR="00A86499" w:rsidDel="001D4780">
          <w:delText>.</w:delText>
        </w:r>
        <w:r w:rsidR="008B462D" w:rsidDel="001D4780">
          <w:delText xml:space="preserve"> </w:delText>
        </w:r>
        <w:r w:rsidR="0045114E" w:rsidDel="001D4780">
          <w:delText xml:space="preserve">Indeed, thermal plasticity has been shown to rapidly diverge in </w:delText>
        </w:r>
        <w:r w:rsidR="00B07343" w:rsidDel="001D4780">
          <w:delText xml:space="preserve">invasive </w:delText>
        </w:r>
        <w:r w:rsidR="0045114E" w:rsidDel="001D4780">
          <w:delText>populations of cabbage white butterflies</w:delText>
        </w:r>
        <w:r w:rsidR="00B07343" w:rsidDel="001D4780">
          <w:delText>,</w:delText>
        </w:r>
        <w:r w:rsidR="0045114E" w:rsidDel="001D4780">
          <w:delText xml:space="preserve"> further supporting that thermal reaction norms can evolve as populations experience different thermal environments</w:delText>
        </w:r>
        <w:r w:rsidR="00B07343" w:rsidDel="001D4780">
          <w:delText xml:space="preserve"> </w:delText>
        </w:r>
        <w:r w:rsidR="00B07343" w:rsidDel="001D4780">
          <w:fldChar w:fldCharType="begin"/>
        </w:r>
        <w:r w:rsidR="00803C87" w:rsidDel="001D4780">
          <w:delInstrText xml:space="preserve"> ADDIN ZOTERO_ITEM CSL_CITATION {"citationID":"337nkq9C","properties":{"unsorted":true,"formattedCitation":"(Kingsolver et al., 2007; but see Condon et al., 2014)","plainCitation":"(Kingsolver et al., 2007; but see Condon et al., 2014)","noteIndex":0},"citationItems":[{"id":3821,"uris":["http://zotero.org/users/1379426/items/H8K2G5DX"],"uri":["http://zotero.org/users/1379426/items/H8K2G5DX"],"itemData":{"id":3821,"type":"article-journal","abstract":"The temperature–size rule is a common pattern of phenotypic plasticity in which higher temperature during development results in a smaller adult body size (i.e. a thermal reaction norm with negative slope). Examples and exceptions to the rule are known in multiple groups of organisms, but rapid population differentiation in the temperature–size rule has not been explored. Here we examine the genetic and parental contributions to population differentiation in thermal reaction norms for size, development time and survival in the Cabbage White Butterfly Pieris rapae, for two geographical populations that have likely diverged within the past 150 years. We used split-sibship experiments with two temperature treatments (warm and cool) for P. rapae from Chapel Hill, NC, and from Seattle, WA. Mixed-effect model analyses demonstrate significant genetic differences between NC and WA populations for adult size and for thermal reaction norms for size. Mean adult mass was 12–24% greater in NC than in WA populations for both temperature treatments; mean size was unaffected or decreased with temperature (the temperature–size rule) for the WA population, but size increased with temperature for the NC population. Our study shows that the temperature–size rule and related thermal reaction norms can evolve rapidly within species in natural field conditions. Rapid evolutionary divergence argues against the existence of a simple, general mechanistic constraint as the underlying cause of the temperature–size rule.","container-title":"Journal of Evolutionary Biology","DOI":"10.1111/j.1420-9101.2007.01318.x","ISSN":"1420-9101","issue":"3","language":"en","note":"_eprint: https://onlinelibrary.wiley.com/doi/pdf/10.1111/j.1420-9101.2007.01318.x","page":"892-900","source":"Wiley Online Library","title":"Rapid population divergence in thermal reaction norms for an invading species: breaking the temperature–size rule","title-short":"Rapid population divergence in thermal reaction norms for an invading species","volume":"20","author":[{"family":"Kingsolver","given":"J. G."},{"family":"Massie","given":"K. R."},{"family":"Ragland","given":"G. J."},{"family":"Smith","given":"M. H."}],"issued":{"date-parts":[["2007"]]}}},{"id":3813,"uris":["http://zotero.org/users/1379426/items/LDY989TT"],"uri":["http://zotero.org/users/1379426/items/LDY989TT"],"itemData":{"id":3813,"type":"article-journal","abstract":"In variable environments, selection should favor generalists that maintain fitness across a range of conditions. However, costs of adaptation may generate fitness trade-offs and lead to some compromise between specialization and generalization that maximizes fitness. Here, we evaluate the evolution of specialization and generalization in 20 populations of Drosophila melanogaster experimentally evolved in constant and variable thermal environments for 3 years. We developed genotypes from each population at two temperatures after which we measured fecundity across eight temperatures. We predicted that constant environments would select for thermal specialists and that variable environments would select for thermal generalists. Contrary to our predictions, specialists and generalists did not evolve in constant and spatially variable environments, respectively. However, temporal variation produced a type of generalist that has rarely been considered by theoretical models of developmental plasticity. Specifically, genotypes from the temporally variable selective environment were more fecund across all temperatures than were genotypes from other environments. These patterns suggest certain allelic effects and should inspire new directions for modeling adaptation to fluctuating environments.","container-title":"Evolution","DOI":"10.1111/evo.12296","ISSN":"1558-5646","issue":"3","language":"en","note":"_eprint: https://onlinelibrary.wiley.com/doi/pdf/10.1111/evo.12296","page":"720-728","source":"Wiley Online Library","title":"Temporal Variation Favors the Evolution of Generalists in Experimental Populations of Drosophila Melanogaster","volume":"68","author":[{"family":"Condon","given":"Catriona"},{"family":"Cooper","given":"Brandon S."},{"family":"Yeaman","given":"Sam"},{"family":"Angilletta","given":"Michael J."}],"issued":{"date-parts":[["2014"]]}},"prefix":"but see"}],"schema":"https://github.com/citation-style-language/schema/raw/master/csl-citation.json"} </w:delInstrText>
        </w:r>
        <w:r w:rsidR="00B07343" w:rsidDel="001D4780">
          <w:fldChar w:fldCharType="separate"/>
        </w:r>
        <w:r w:rsidR="00803C87" w:rsidDel="001D4780">
          <w:rPr>
            <w:noProof/>
          </w:rPr>
          <w:delText>(Kingsolver et al., 2007; but see Condon et al., 2014)</w:delText>
        </w:r>
        <w:r w:rsidR="00B07343" w:rsidDel="001D4780">
          <w:fldChar w:fldCharType="end"/>
        </w:r>
        <w:r w:rsidR="0045114E" w:rsidDel="001D4780">
          <w:delText xml:space="preserve">. </w:delText>
        </w:r>
        <w:r w:rsidR="00B07343" w:rsidDel="001D4780">
          <w:delText xml:space="preserve">Consistent </w:delText>
        </w:r>
      </w:del>
      <w:ins w:id="575" w:author="Daniel Noble" w:date="2020-10-17T13:44:00Z">
        <w:del w:id="576" w:author="fonti.kar@gmail.com" w:date="2020-10-25T10:52:00Z">
          <w:r w:rsidR="005A78D5" w:rsidDel="001D4780">
            <w:delText xml:space="preserve">Repeatable among-individual </w:delText>
          </w:r>
        </w:del>
      </w:ins>
      <w:del w:id="577" w:author="fonti.kar@gmail.com" w:date="2020-10-25T10:52:00Z">
        <w:r w:rsidR="00B07343" w:rsidDel="001D4780">
          <w:delText xml:space="preserve">variation in plasticity may </w:delText>
        </w:r>
      </w:del>
      <w:del w:id="578" w:author="fonti.kar@gmail.com" w:date="2020-10-20T15:59:00Z">
        <w:r w:rsidR="00B07343" w:rsidDel="00323B4F">
          <w:delText xml:space="preserve">facilitate </w:delText>
        </w:r>
      </w:del>
      <w:del w:id="579" w:author="fonti.kar@gmail.com" w:date="2020-10-20T16:02:00Z">
        <w:r w:rsidR="00B07343" w:rsidDel="00323B4F">
          <w:delText xml:space="preserve">evolutionary change in </w:delText>
        </w:r>
      </w:del>
      <w:del w:id="580" w:author="fonti.kar@gmail.com" w:date="2020-10-25T10:52:00Z">
        <w:r w:rsidR="00B07343" w:rsidDel="001D4780">
          <w:delText xml:space="preserve">thermal reaction norms </w:delText>
        </w:r>
      </w:del>
      <w:del w:id="581" w:author="fonti.kar@gmail.com" w:date="2020-10-20T16:02:00Z">
        <w:r w:rsidR="00C5198F" w:rsidDel="00323B4F">
          <w:delText xml:space="preserve">and </w:delText>
        </w:r>
        <w:r w:rsidR="008B462D" w:rsidDel="00323B4F">
          <w:delText xml:space="preserve">may </w:delText>
        </w:r>
        <w:r w:rsidR="006A2A8A" w:rsidDel="00323B4F">
          <w:delText xml:space="preserve">allow populations to </w:delText>
        </w:r>
        <w:r w:rsidR="00C5198F" w:rsidDel="00323B4F">
          <w:delText>survive</w:delText>
        </w:r>
        <w:r w:rsidR="006A2A8A" w:rsidDel="00323B4F">
          <w:delText xml:space="preserve"> as global temperature</w:delText>
        </w:r>
      </w:del>
      <w:ins w:id="582" w:author="Daniel Noble" w:date="2020-10-17T13:45:00Z">
        <w:del w:id="583" w:author="fonti.kar@gmail.com" w:date="2020-10-20T16:02:00Z">
          <w:r w:rsidR="005A78D5" w:rsidDel="00323B4F">
            <w:delText>s,</w:delText>
          </w:r>
        </w:del>
      </w:ins>
      <w:del w:id="584" w:author="fonti.kar@gmail.com" w:date="2020-10-20T16:02:00Z">
        <w:r w:rsidR="006A2A8A" w:rsidDel="00323B4F">
          <w:delText xml:space="preserve"> and temperature variability</w:delText>
        </w:r>
      </w:del>
      <w:ins w:id="585" w:author="Daniel Noble" w:date="2020-10-17T13:45:00Z">
        <w:del w:id="586" w:author="fonti.kar@gmail.com" w:date="2020-10-20T16:02:00Z">
          <w:r w:rsidR="005A78D5" w:rsidDel="00323B4F">
            <w:delText>,</w:delText>
          </w:r>
        </w:del>
      </w:ins>
      <w:del w:id="587" w:author="fonti.kar@gmail.com" w:date="2020-10-20T16:02:00Z">
        <w:r w:rsidR="006A2A8A" w:rsidDel="00323B4F">
          <w:delText xml:space="preserve"> continue to </w:delText>
        </w:r>
        <w:r w:rsidR="00C5198F" w:rsidDel="00323B4F">
          <w:delText>rise</w:delText>
        </w:r>
        <w:r w:rsidR="008B462D" w:rsidDel="00323B4F">
          <w:delText xml:space="preserve"> </w:delText>
        </w:r>
      </w:del>
      <w:del w:id="588" w:author="fonti.kar@gmail.com" w:date="2020-10-25T10:52:00Z">
        <w:r w:rsidR="008B462D" w:rsidDel="001D4780">
          <w:fldChar w:fldCharType="begin"/>
        </w:r>
        <w:r w:rsidR="008B462D" w:rsidDel="001D4780">
          <w:delInstrText xml:space="preserve"> ADDIN ZOTERO_ITEM CSL_CITATION {"citationID":"k2GVFvBa","properties":{"formattedCitation":"(Ghalambor et al., 2007)","plainCitation":"(Ghalambor et al., 2007)","noteIndex":0},"citationItems":[{"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delInstrText>
        </w:r>
        <w:r w:rsidR="008B462D" w:rsidDel="001D4780">
          <w:fldChar w:fldCharType="separate"/>
        </w:r>
        <w:r w:rsidR="008B462D" w:rsidDel="001D4780">
          <w:rPr>
            <w:noProof/>
          </w:rPr>
          <w:delText>(Ghalambor et al., 2007)</w:delText>
        </w:r>
        <w:r w:rsidR="008B462D" w:rsidDel="001D4780">
          <w:fldChar w:fldCharType="end"/>
        </w:r>
        <w:r w:rsidR="008B462D" w:rsidDel="001D4780">
          <w:delText>.</w:delText>
        </w:r>
      </w:del>
    </w:p>
    <w:p w14:paraId="6F7F0885" w14:textId="3F026084" w:rsidR="00B02DA1" w:rsidDel="001D4780" w:rsidRDefault="00B02DA1" w:rsidP="008E1938">
      <w:pPr>
        <w:pStyle w:val="Thesisnormal"/>
        <w:rPr>
          <w:del w:id="589" w:author="fonti.kar@gmail.com" w:date="2020-10-25T10:52:00Z"/>
        </w:rPr>
      </w:pPr>
    </w:p>
    <w:p w14:paraId="5C5674A5" w14:textId="58DAA831" w:rsidR="00D95148" w:rsidDel="001D4780" w:rsidRDefault="004D76B7" w:rsidP="008E1938">
      <w:pPr>
        <w:pStyle w:val="Thesisnormal"/>
        <w:rPr>
          <w:del w:id="590" w:author="fonti.kar@gmail.com" w:date="2020-10-25T10:52:00Z"/>
        </w:rPr>
      </w:pPr>
      <w:commentRangeStart w:id="591"/>
      <w:del w:id="592" w:author="fonti.kar@gmail.com" w:date="2020-10-25T10:52:00Z">
        <w:r w:rsidDel="001D4780">
          <w:delText>Our r</w:delText>
        </w:r>
        <w:r w:rsidR="00B02DA1" w:rsidDel="001D4780">
          <w:delText xml:space="preserve">epeatability </w:delText>
        </w:r>
        <w:r w:rsidDel="001D4780">
          <w:delText xml:space="preserve">estimates </w:delText>
        </w:r>
        <w:r w:rsidR="00B02DA1" w:rsidDel="001D4780">
          <w:delText xml:space="preserve">of average metabolic rate </w:delText>
        </w:r>
        <w:r w:rsidR="00C5198F" w:rsidDel="001D4780">
          <w:delText>were stable</w:delText>
        </w:r>
        <w:r w:rsidR="00E81673" w:rsidDel="001D4780">
          <w:delText xml:space="preserve"> across</w:delText>
        </w:r>
        <w:r w:rsidDel="001D4780">
          <w:delText xml:space="preserve"> acute temperature</w:delText>
        </w:r>
      </w:del>
      <w:ins w:id="593" w:author="Daniel Noble" w:date="2020-10-17T13:45:00Z">
        <w:del w:id="594" w:author="fonti.kar@gmail.com" w:date="2020-10-25T10:52:00Z">
          <w:r w:rsidR="005A78D5" w:rsidDel="001D4780">
            <w:delText>s</w:delText>
          </w:r>
          <w:commentRangeEnd w:id="591"/>
          <w:r w:rsidR="005A78D5" w:rsidDel="001D4780">
            <w:rPr>
              <w:rStyle w:val="CommentReference"/>
              <w:rFonts w:asciiTheme="minorHAnsi" w:hAnsiTheme="minorHAnsi"/>
              <w:lang w:val="en-US"/>
            </w:rPr>
            <w:commentReference w:id="591"/>
          </w:r>
        </w:del>
      </w:ins>
      <w:del w:id="595" w:author="fonti.kar@gmail.com" w:date="2020-10-25T10:52:00Z">
        <w:r w:rsidDel="001D4780">
          <w:delText>.</w:delText>
        </w:r>
        <w:r w:rsidR="00ED4011" w:rsidDel="001D4780">
          <w:delText xml:space="preserve"> </w:delText>
        </w:r>
        <w:r w:rsidR="00191151" w:rsidDel="001D4780">
          <w:delText>This result</w:delText>
        </w:r>
        <w:r w:rsidR="00ED4011" w:rsidDel="001D4780">
          <w:delText xml:space="preserve"> demonstrates that temperatures within the operable range of </w:delText>
        </w:r>
        <w:r w:rsidR="00191151" w:rsidDel="001D4780">
          <w:rPr>
            <w:i/>
            <w:iCs/>
          </w:rPr>
          <w:delText>L.</w:delText>
        </w:r>
      </w:del>
      <w:ins w:id="596" w:author="Daniel Noble" w:date="2020-10-17T13:45:00Z">
        <w:del w:id="597" w:author="fonti.kar@gmail.com" w:date="2020-10-25T10:52:00Z">
          <w:r w:rsidR="005A78D5" w:rsidDel="001D4780">
            <w:rPr>
              <w:i/>
              <w:iCs/>
            </w:rPr>
            <w:delText xml:space="preserve"> </w:delText>
          </w:r>
        </w:del>
      </w:ins>
      <w:del w:id="598" w:author="fonti.kar@gmail.com" w:date="2020-10-25T10:52:00Z">
        <w:r w:rsidR="00191151" w:rsidDel="001D4780">
          <w:rPr>
            <w:i/>
            <w:iCs/>
          </w:rPr>
          <w:delText>delicata</w:delText>
        </w:r>
        <w:r w:rsidR="00ED4011" w:rsidDel="001D4780">
          <w:delText xml:space="preserve"> maintains </w:delText>
        </w:r>
        <w:r w:rsidR="00191151" w:rsidDel="001D4780">
          <w:delText xml:space="preserve">consistent </w:delText>
        </w:r>
        <w:r w:rsidR="00ED4011" w:rsidDel="001D4780">
          <w:delText xml:space="preserve">individual differences in </w:delText>
        </w:r>
        <w:r w:rsidR="00231235" w:rsidDel="001D4780">
          <w:delText>MR</w:delText>
        </w:r>
        <w:r w:rsidR="00C5198F" w:rsidDel="001D4780">
          <w:delText xml:space="preserve"> </w:delText>
        </w:r>
        <w:r w:rsidR="00C5198F" w:rsidDel="001D4780">
          <w:fldChar w:fldCharType="begin"/>
        </w:r>
        <w:r w:rsidR="00C5198F" w:rsidDel="001D4780">
          <w:delInstrText xml:space="preserve"> ADDIN ZOTERO_ITEM CSL_CITATION {"citationID":"Qsoym9f1","properties":{"formattedCitation":"(Matthews et al., 2016)","plainCitation":"(Matthews et al., 2016)","noteIndex":0},"citationItems":[{"id":551,"uris":["http://zotero.org/users/1379426/items/M4DJJJ7B"],"uri":["http://zotero.org/users/1379426/items/M4DJJJ7B"],"itemData":{"id":551,"type":"article-journal","abstract":"Variation in colour patterning is prevalent among and within species. A number of theories have been proposed in explaining its evolution. Because solar radiation interacts with the pigmentation of the integument causing light to either be reflected or absorbed into the body, thermoregulation has been considered to be a primary selective agent, particularly among ectotherms. Accordingly, the colour-mediated thermoregulatory hypothesis states that darker individuals will heat faster and reach higher thermal equilibria while paler individuals will have the opposite traits. It was further predicted that dark colouration would promote slower cooling rates and higher thermal performance temperatures. To test these hypotheses we quantified the reflectance, selected body temperatures, performance optima, as well as heating and cooling rates of an ectothermic vertebrate, Lampropholis delicata. Our results indicated that colour had no influence on thermal physiology, as all thermal traits were uncorrelated with reflectance. We suggest that crypsis may instead be the stronger selective agent as it may have a more direct impact on fitness. Our study has improved our knowledge of the functional differences among individuals with different colour patterns, and the evolutionary significance of morphological variation within species.","container-title":"Journal of Thermal Biology","DOI":"10.1016/j.jtherbio.2016.06.013","language":"English","note":"PMID: 27503723","page":"109–124","title":"The effect of skin reflectance on thermal traits in a small heliothermic ectotherm.","volume":"60","author":[{"family":"Matthews","given":"Genevieve"},{"family":"Goulet","given":"Celine T"},{"family":"Delhey","given":"Kaspar"},{"family":"Chapple","given":"David G"}],"issued":{"date-parts":[["2016",8]]}}}],"schema":"https://github.com/citation-style-language/schema/raw/master/csl-citation.json"} </w:delInstrText>
        </w:r>
        <w:r w:rsidR="00C5198F" w:rsidDel="001D4780">
          <w:fldChar w:fldCharType="separate"/>
        </w:r>
        <w:r w:rsidR="00C5198F" w:rsidDel="001D4780">
          <w:rPr>
            <w:noProof/>
          </w:rPr>
          <w:delText>(Matthews et al., 2016)</w:delText>
        </w:r>
        <w:r w:rsidR="00C5198F" w:rsidDel="001D4780">
          <w:fldChar w:fldCharType="end"/>
        </w:r>
        <w:r w:rsidR="00ED4011" w:rsidDel="001D4780">
          <w:delText>.</w:delText>
        </w:r>
        <w:r w:rsidDel="001D4780">
          <w:delText xml:space="preserve"> Overall, our estimates for</w:delText>
        </w:r>
        <w:r w:rsidR="00ED4011" w:rsidDel="001D4780">
          <w:delText xml:space="preserve"> repeatability of </w:delText>
        </w:r>
        <w:r w:rsidR="00231235" w:rsidDel="001D4780">
          <w:delText>MR</w:delText>
        </w:r>
        <w:r w:rsidR="00ED4011" w:rsidDel="001D4780">
          <w:delText xml:space="preserve"> </w:delText>
        </w:r>
        <w:r w:rsidR="00C5198F" w:rsidDel="001D4780">
          <w:delText>were</w:delText>
        </w:r>
        <w:r w:rsidR="00ED4011" w:rsidDel="001D4780">
          <w:delText xml:space="preserve"> relatively low (</w:delText>
        </w:r>
        <w:r w:rsidR="00ED4011" w:rsidRPr="00ED4011" w:rsidDel="001D4780">
          <w:rPr>
            <w:i/>
            <w:iCs/>
          </w:rPr>
          <w:delText>R</w:delText>
        </w:r>
        <w:r w:rsidR="00ED4011" w:rsidDel="001D4780">
          <w:delText xml:space="preserve"> =</w:delText>
        </w:r>
      </w:del>
      <w:ins w:id="599" w:author="Daniel Noble" w:date="2020-10-17T13:47:00Z">
        <w:del w:id="600" w:author="fonti.kar@gmail.com" w:date="2020-10-25T10:52:00Z">
          <w:r w:rsidR="00D27CBD" w:rsidDel="001D4780">
            <w:delText>ranged from</w:delText>
          </w:r>
        </w:del>
      </w:ins>
      <w:del w:id="601" w:author="fonti.kar@gmail.com" w:date="2020-10-25T10:52:00Z">
        <w:r w:rsidR="00ED4011" w:rsidDel="001D4780">
          <w:delText xml:space="preserve"> </w:delText>
        </w:r>
        <w:commentRangeStart w:id="602"/>
        <w:r w:rsidR="00ED4011" w:rsidDel="001D4780">
          <w:delText>0.09 – 0.22</w:delText>
        </w:r>
        <w:commentRangeEnd w:id="602"/>
        <w:r w:rsidR="00D27CBD" w:rsidDel="001D4780">
          <w:rPr>
            <w:rStyle w:val="CommentReference"/>
            <w:rFonts w:asciiTheme="minorHAnsi" w:hAnsiTheme="minorHAnsi"/>
            <w:lang w:val="en-US"/>
          </w:rPr>
          <w:commentReference w:id="602"/>
        </w:r>
      </w:del>
      <w:ins w:id="603" w:author="Daniel Noble" w:date="2020-10-17T13:47:00Z">
        <w:del w:id="604" w:author="fonti.kar@gmail.com" w:date="2020-10-25T10:52:00Z">
          <w:r w:rsidR="00D27CBD" w:rsidDel="001D4780">
            <w:delText>.</w:delText>
          </w:r>
        </w:del>
      </w:ins>
      <w:del w:id="605" w:author="fonti.kar@gmail.com" w:date="2020-10-25T10:52:00Z">
        <w:r w:rsidR="00ED4011" w:rsidDel="001D4780">
          <w:delText xml:space="preserve">) </w:delText>
        </w:r>
        <w:r w:rsidR="002238D5" w:rsidDel="001D4780">
          <w:delText xml:space="preserve">compared to </w:delText>
        </w:r>
        <w:r w:rsidR="00B179B7" w:rsidDel="001D4780">
          <w:delText xml:space="preserve">values reported for </w:delText>
        </w:r>
        <w:r w:rsidR="00E855A3" w:rsidDel="001D4780">
          <w:delText>“</w:delText>
        </w:r>
        <w:r w:rsidR="00B179B7" w:rsidDel="001D4780">
          <w:delText>reptiles</w:delText>
        </w:r>
        <w:r w:rsidR="00E855A3" w:rsidDel="001D4780">
          <w:delText>”</w:delText>
        </w:r>
        <w:r w:rsidR="00B179B7" w:rsidDel="001D4780">
          <w:delText xml:space="preserve"> (</w:delText>
        </w:r>
        <w:r w:rsidR="00B179B7" w:rsidRPr="00ED4011" w:rsidDel="001D4780">
          <w:rPr>
            <w:i/>
            <w:iCs/>
          </w:rPr>
          <w:delText>R</w:delText>
        </w:r>
        <w:r w:rsidR="00B179B7" w:rsidDel="001D4780">
          <w:delText xml:space="preserve"> = 0.86</w:delText>
        </w:r>
        <w:r w:rsidR="00FB6E07" w:rsidDel="001D4780">
          <w:delText>, n = 1</w:delText>
        </w:r>
        <w:r w:rsidR="00B179B7" w:rsidDel="001D4780">
          <w:delText xml:space="preserve">) </w:delText>
        </w:r>
        <w:r w:rsidR="00B179B7" w:rsidDel="001D4780">
          <w:fldChar w:fldCharType="begin"/>
        </w:r>
        <w:r w:rsidR="00B179B7" w:rsidDel="001D4780">
          <w:delInstrText xml:space="preserve"> ADDIN ZOTERO_ITEM CSL_CITATION {"citationID":"oqpnIJSP","properties":{"formattedCitation":"(Nespolo &amp; Franco, 2007; White et al., 2013)","plainCitation":"(Nespolo &amp; Franco, 2007; White et al., 2013)","noteIndex":0},"citationItems":[{"id":1648,"uris":["http://zotero.org/users/1379426/items/XPIS7PJR"],"uri":["http://zotero.org/users/1379426/items/XPIS7PJR"],"itemData":{"id":1648,"type":"article-journal","abstract":"There were several errors published in J. Exp. Biol . 210 , [2000-2005][1]. [Table 1][2] included a number of mistakes and incorrectly cited references. Here, we present the corrected [Table 1][2]. View this table: Table 1. Literature search for repeatability studies in metabolic rate, sorted","container-title":"The Journal of experimental biology","DOI":"10.1242/jeb.013110","issue":"21","language":"English","page":"3877–3878","title":"Whole-animal metabolic rate is a repeatable trait: a meta-analysis","volume":"210","author":[{"family":"Nespolo","given":"R F"},{"family":"Franco","given":"M"}],"issued":{"date-parts":[["2007"]]}}},{"id":1116,"uris":["http://zotero.org/users/1379426/items/JYAN8KPJ"],"uri":["http://zotero.org/users/1379426/items/JYAN8KPJ"],"itemData":{"id":1116,"type":"article-journal","abstract":"The evolutionary causes of variation in metabolic rate within and among species are a topic of enduring interest. Variation between individuals is the raw material on which natural selection acts, and so recent years have seen an increase in the number of studies that examine the consequences of inter-individual differences in metabolic rate for organismal performance. A minimum requirement for a trait to evolve is that it must differ consistently between individuals, and these differences must be heritable. The time constancy of a trait is assessed by estimating its repeatability, which represents the ratio of the between-individual component of phenotypic variance to total phenotypic variance. A previous meta-analysis of repeatability concluded that metabolic rate is, on average, repeatable. Here, we expand on this earlier analysis by including extra data published in the intervening years and demonstrate that the repeatability of metabolic rate decreases as the interval between measurements increases.","container-title":"The Journal of experimental biology","DOI":"10.1242/jeb.076562","issue":"10","language":"English","note":"PMID: 23264481","page":"1763–1765","title":"The repeatability of metabolic rate declines with time","volume":"216","author":[{"family":"White","given":"Craig R"},{"family":"Schimpf","given":"Natalie G"},{"family":"Cassey","given":"Phillip"}],"issued":{"date-parts":[["2013",5]]}}}],"schema":"https://github.com/citation-style-language/schema/raw/master/csl-citation.json"} </w:delInstrText>
        </w:r>
        <w:r w:rsidR="00B179B7" w:rsidDel="001D4780">
          <w:fldChar w:fldCharType="separate"/>
        </w:r>
        <w:r w:rsidR="00B179B7" w:rsidDel="001D4780">
          <w:rPr>
            <w:noProof/>
          </w:rPr>
          <w:delText>(Nespolo &amp; Franco, 2007; White et al., 2013)</w:delText>
        </w:r>
        <w:r w:rsidR="00B179B7" w:rsidDel="001D4780">
          <w:fldChar w:fldCharType="end"/>
        </w:r>
        <w:r w:rsidR="00C5198F" w:rsidDel="001D4780">
          <w:delText xml:space="preserve">. </w:delText>
        </w:r>
        <w:commentRangeStart w:id="606"/>
        <w:r w:rsidR="00C5198F" w:rsidDel="001D4780">
          <w:delText>U</w:delText>
        </w:r>
        <w:r w:rsidR="00FB6E07" w:rsidDel="001D4780">
          <w:delText>pon close inspection of the original study, it turns out that the repeatability estimate was for maximal MR</w:delText>
        </w:r>
        <w:r w:rsidR="00E855A3" w:rsidDel="001D4780">
          <w:delText xml:space="preserve"> for garter snakes and</w:delText>
        </w:r>
        <w:r w:rsidR="00FB6E07" w:rsidDel="001D4780">
          <w:delText xml:space="preserve"> therefore </w:delText>
        </w:r>
        <w:r w:rsidR="00DA1E25" w:rsidDel="001D4780">
          <w:delText xml:space="preserve">not </w:delText>
        </w:r>
        <w:r w:rsidR="00FB6E07" w:rsidDel="001D4780">
          <w:delText xml:space="preserve">entirely comparable with our results </w:delText>
        </w:r>
        <w:r w:rsidR="00FB6E07" w:rsidDel="001D4780">
          <w:fldChar w:fldCharType="begin"/>
        </w:r>
        <w:r w:rsidR="00FB6E07" w:rsidDel="001D4780">
          <w:delInstrText xml:space="preserve"> ADDIN ZOTERO_ITEM CSL_CITATION {"citationID":"DlrHHjYf","properties":{"formattedCitation":"(Garland &amp; Bennett, 1990)","plainCitation":"(Garland &amp; Bennett, 1990)","noteIndex":0},"citationItems":[{"id":3842,"uris":["http://zotero.org/users/1379426/items/8JSJIUYT"],"uri":["http://zotero.org/users/1379426/items/8JSJIUYT"],"itemData":{"id":3842,"type":"article-journal","abstract":"Broad-sense heritabilities and genetic correlations of maximal oxygen consumption (VO2max), blood hemoglobin levels, and ventricle mass were estimated in a natural population of snakes. Traits were measured for six or fewer presumed full-sibling offspring from each of 45 wild-caught gravid garter snakes (Thamnophis sirtalis). VO2max was highly reproducible between replicate trial days (r = 0.88). In an attempt to reduce maternal effects, correlations of each character with body mass, snout-vent length, age at testing, litter size, dam mass, and dam snout-vent length were removed by computing residuals from multiple-regression equations. These residuals were used in subsequent genetic analyses. Approximate coefficients of variation of residuals were 16% for VO2max, 19% for hemoglobin level, and 13% for ventricle mass. Broad-sense heritabilities were highly significant for all characters [P less than 0.0001; VO2max heritability (h2) = 0.88; hemoglobin level h2 = 0.63; ventricle mass h2 = 0.41], suggesting that they could respond genetically to selection. Phenotypic correlations (rP) among residual characters were significant only between VO2max and ventricle mass (rP = +0.27). VO2max and ventricle mass exhibited a significant (broad-sense) genetic correlation of +0.64; this might facilitate the correlated evolution of these two traits in response to natural or artificial selection. Ventricle mass and hemoglobin level showed a significant environmental correlation of +0.43. Treadmill endurance crawling time (Evolution 42: 335-350, 1988) showed a weak but significantly positive rP with VO2max (rP = +0.17).","container-title":"American Journal of Physiology-Regulatory, Integrative and Comparative Physiology","DOI":"10.1152/ajpregu.1990.259.5.R986","ISSN":"0363-6119, 1522-1490","issue":"5","journalAbbreviation":"American Journal of Physiology-Regulatory, Integrative and Comparative Physiology","language":"en","page":"R986-R992","source":"DOI.org (Crossref)","title":"Quantitative genetics of maximal oxygen consumption in a garter snake","volume":"259","author":[{"family":"Garland","given":"T."},{"family":"Bennett","given":"A. F."}],"issued":{"date-parts":[["1990",11,1]]}}}],"schema":"https://github.com/citation-style-language/schema/raw/master/csl-citation.json"} </w:delInstrText>
        </w:r>
        <w:r w:rsidR="00FB6E07" w:rsidDel="001D4780">
          <w:fldChar w:fldCharType="separate"/>
        </w:r>
        <w:r w:rsidR="00FB6E07" w:rsidDel="001D4780">
          <w:rPr>
            <w:noProof/>
          </w:rPr>
          <w:delText>(Garland &amp; Bennett, 1990)</w:delText>
        </w:r>
        <w:r w:rsidR="00FB6E07" w:rsidDel="001D4780">
          <w:fldChar w:fldCharType="end"/>
        </w:r>
        <w:commentRangeEnd w:id="606"/>
        <w:r w:rsidR="005A78D5" w:rsidDel="001D4780">
          <w:rPr>
            <w:rStyle w:val="CommentReference"/>
            <w:rFonts w:asciiTheme="minorHAnsi" w:hAnsiTheme="minorHAnsi"/>
            <w:lang w:val="en-US"/>
          </w:rPr>
          <w:commentReference w:id="606"/>
        </w:r>
        <w:r w:rsidR="00FB6E07" w:rsidDel="001D4780">
          <w:delText>.</w:delText>
        </w:r>
        <w:r w:rsidR="00DA1E25" w:rsidDel="001D4780">
          <w:delText xml:space="preserve"> </w:delText>
        </w:r>
        <w:r w:rsidR="00415014" w:rsidDel="001D4780">
          <w:delText>O</w:delText>
        </w:r>
        <w:r w:rsidR="00A3503B" w:rsidDel="001D4780">
          <w:delText xml:space="preserve">ur results </w:delText>
        </w:r>
        <w:r w:rsidR="00415014" w:rsidDel="001D4780">
          <w:delText xml:space="preserve">were </w:delText>
        </w:r>
      </w:del>
      <w:ins w:id="607" w:author="Daniel Noble" w:date="2020-10-17T13:47:00Z">
        <w:del w:id="608" w:author="fonti.kar@gmail.com" w:date="2020-10-25T10:52:00Z">
          <w:r w:rsidR="00D27CBD" w:rsidDel="001D4780">
            <w:delText xml:space="preserve">are </w:delText>
          </w:r>
        </w:del>
      </w:ins>
      <w:del w:id="609" w:author="fonti.kar@gmail.com" w:date="2020-10-25T10:52:00Z">
        <w:r w:rsidR="00415014" w:rsidDel="001D4780">
          <w:delText xml:space="preserve">in line </w:delText>
        </w:r>
        <w:r w:rsidR="00A3503B" w:rsidDel="001D4780">
          <w:delText xml:space="preserve">with </w:delText>
        </w:r>
        <w:r w:rsidR="00415014" w:rsidDel="001D4780">
          <w:delText xml:space="preserve">results of </w:delText>
        </w:r>
        <w:r w:rsidR="00A3503B" w:rsidDel="001D4780">
          <w:delText xml:space="preserve">a meta-analysis that investigated the relationship between repeatability and </w:delText>
        </w:r>
        <w:r w:rsidR="00E855A3" w:rsidDel="001D4780">
          <w:delText>time</w:delText>
        </w:r>
        <w:r w:rsidR="00A3503B" w:rsidDel="001D4780">
          <w:delText xml:space="preserve"> interval between </w:delText>
        </w:r>
        <w:r w:rsidR="00E855A3" w:rsidDel="001D4780">
          <w:delText xml:space="preserve">MR </w:delText>
        </w:r>
        <w:r w:rsidR="00E81673" w:rsidDel="001D4780">
          <w:delText>measurements</w:delText>
        </w:r>
        <w:r w:rsidR="00A3503B" w:rsidDel="001D4780">
          <w:delText xml:space="preserve"> </w:delText>
        </w:r>
        <w:r w:rsidR="00A3503B" w:rsidDel="001D4780">
          <w:fldChar w:fldCharType="begin"/>
        </w:r>
        <w:r w:rsidR="00A3503B" w:rsidDel="001D4780">
          <w:delInstrText xml:space="preserve"> ADDIN ZOTERO_ITEM CSL_CITATION {"citationID":"rb9L6ahq","properties":{"formattedCitation":"(White et al., 2013)","plainCitation":"(White et al., 2013)","noteIndex":0},"citationItems":[{"id":1116,"uris":["http://zotero.org/users/1379426/items/JYAN8KPJ"],"uri":["http://zotero.org/users/1379426/items/JYAN8KPJ"],"itemData":{"id":1116,"type":"article-journal","abstract":"The evolutionary causes of variation in metabolic rate within and among species are a topic of enduring interest. Variation between individuals is the raw material on which natural selection acts, and so recent years have seen an increase in the number of studies that examine the consequences of inter-individual differences in metabolic rate for organismal performance. A minimum requirement for a trait to evolve is that it must differ consistently between individuals, and these differences must be heritable. The time constancy of a trait is assessed by estimating its repeatability, which represents the ratio of the between-individual component of phenotypic variance to total phenotypic variance. A previous meta-analysis of repeatability concluded that metabolic rate is, on average, repeatable. Here, we expand on this earlier analysis by including extra data published in the intervening years and demonstrate that the repeatability of metabolic rate decreases as the interval between measurements increases.","container-title":"The Journal of experimental biology","DOI":"10.1242/jeb.076562","issue":"10","language":"English","note":"PMID: 23264481","page":"1763–1765","title":"The repeatability of metabolic rate declines with time","volume":"216","author":[{"family":"White","given":"Craig R"},{"family":"Schimpf","given":"Natalie G"},{"family":"Cassey","given":"Phillip"}],"issued":{"date-parts":[["2013",5]]}}}],"schema":"https://github.com/citation-style-language/schema/raw/master/csl-citation.json"} </w:delInstrText>
        </w:r>
        <w:r w:rsidR="00A3503B" w:rsidDel="001D4780">
          <w:fldChar w:fldCharType="separate"/>
        </w:r>
        <w:r w:rsidR="00A3503B" w:rsidDel="001D4780">
          <w:rPr>
            <w:noProof/>
          </w:rPr>
          <w:delText>(White et al., 2013)</w:delText>
        </w:r>
        <w:r w:rsidR="00A3503B" w:rsidDel="001D4780">
          <w:fldChar w:fldCharType="end"/>
        </w:r>
      </w:del>
      <w:ins w:id="610" w:author="Daniel Noble" w:date="2020-10-17T13:47:00Z">
        <w:del w:id="611" w:author="fonti.kar@gmail.com" w:date="2020-10-25T10:52:00Z">
          <w:r w:rsidR="00D27CBD" w:rsidDel="001D4780">
            <w:delText>, which showe</w:delText>
          </w:r>
        </w:del>
        <w:del w:id="612" w:author="fonti.kar@gmail.com" w:date="2020-10-20T15:51:00Z">
          <w:r w:rsidR="00D27CBD" w:rsidDel="005A4D8D">
            <w:delText>d…..</w:delText>
          </w:r>
        </w:del>
      </w:ins>
      <w:del w:id="613" w:author="fonti.kar@gmail.com" w:date="2020-10-20T15:51:00Z">
        <w:r w:rsidR="00A3503B" w:rsidDel="005A4D8D">
          <w:delText>.</w:delText>
        </w:r>
      </w:del>
      <w:del w:id="614" w:author="fonti.kar@gmail.com" w:date="2020-10-25T10:52:00Z">
        <w:r w:rsidR="00415014" w:rsidDel="001D4780">
          <w:delText xml:space="preserve"> Indeed, the average repeatability of MR in </w:delText>
        </w:r>
        <w:r w:rsidR="00E855A3" w:rsidDel="001D4780">
          <w:delText>ectotherms from</w:delText>
        </w:r>
        <w:r w:rsidR="00A3503B" w:rsidDel="001D4780">
          <w:delText xml:space="preserve"> studies that had a measurement interval</w:delText>
        </w:r>
        <w:r w:rsidR="00F3536F" w:rsidDel="001D4780">
          <w:delText xml:space="preserve"> </w:delText>
        </w:r>
        <w:r w:rsidR="007E5703" w:rsidDel="001D4780">
          <w:delText xml:space="preserve">that was </w:delText>
        </w:r>
        <w:r w:rsidR="00F3536F" w:rsidDel="001D4780">
          <w:delText>equal or larger than</w:delText>
        </w:r>
        <w:r w:rsidR="00A3503B" w:rsidDel="001D4780">
          <w:delText xml:space="preserve"> our study </w:delText>
        </w:r>
        <w:r w:rsidR="00415014" w:rsidDel="001D4780">
          <w:delText>(</w:delText>
        </w:r>
      </w:del>
      <m:oMath>
        <m:r>
          <w:del w:id="615" w:author="fonti.kar@gmail.com" w:date="2020-10-25T10:52:00Z">
            <w:rPr>
              <w:rFonts w:ascii="Cambria Math" w:hAnsi="Cambria Math"/>
            </w:rPr>
            <m:t>≥</m:t>
          </w:del>
        </m:r>
      </m:oMath>
      <w:del w:id="616" w:author="fonti.kar@gmail.com" w:date="2020-10-25T10:52:00Z">
        <w:r w:rsidR="00F3536F" w:rsidDel="001D4780">
          <w:delText xml:space="preserve"> </w:delText>
        </w:r>
        <w:r w:rsidR="00A3503B" w:rsidDel="001D4780">
          <w:delText>8.5 days</w:delText>
        </w:r>
        <w:r w:rsidR="00415014" w:rsidDel="001D4780">
          <w:delText>) was</w:delText>
        </w:r>
        <w:r w:rsidR="00E855A3" w:rsidDel="001D4780">
          <w:delText xml:space="preserve"> </w:delText>
        </w:r>
        <w:r w:rsidR="00E855A3" w:rsidRPr="00A3503B" w:rsidDel="001D4780">
          <w:rPr>
            <w:i/>
            <w:iCs/>
          </w:rPr>
          <w:delText>R =</w:delText>
        </w:r>
        <w:r w:rsidR="00E855A3" w:rsidDel="001D4780">
          <w:delText xml:space="preserve"> 0.33</w:delText>
        </w:r>
        <w:r w:rsidR="00415014" w:rsidDel="001D4780">
          <w:delText xml:space="preserve"> (</w:delText>
        </w:r>
        <w:r w:rsidR="00E855A3" w:rsidDel="001D4780">
          <w:delText xml:space="preserve">SD = 0.21, n = 18). </w:delText>
        </w:r>
        <w:r w:rsidR="00122D9D" w:rsidDel="001D4780">
          <w:delText>Interestingly, r</w:delText>
        </w:r>
        <w:r w:rsidR="00231235" w:rsidDel="001D4780">
          <w:delText>epeatability of average MR in</w:delText>
        </w:r>
        <w:r w:rsidR="004E283D" w:rsidDel="001D4780">
          <w:delText xml:space="preserve"> </w:delText>
        </w:r>
        <w:r w:rsidR="00B2546D" w:rsidDel="001D4780">
          <w:delText xml:space="preserve">wild caught </w:delText>
        </w:r>
        <w:r w:rsidR="00415014" w:rsidDel="001D4780">
          <w:delText xml:space="preserve">adult </w:delText>
        </w:r>
        <w:r w:rsidR="00B2546D" w:rsidDel="001D4780">
          <w:rPr>
            <w:i/>
            <w:iCs/>
          </w:rPr>
          <w:delText xml:space="preserve">L. delicata </w:delText>
        </w:r>
        <w:r w:rsidR="00231235" w:rsidDel="001D4780">
          <w:delText>(</w:delText>
        </w:r>
        <w:r w:rsidR="00231235" w:rsidRPr="00231235" w:rsidDel="001D4780">
          <w:rPr>
            <w:i/>
            <w:iCs/>
          </w:rPr>
          <w:delText>R =</w:delText>
        </w:r>
        <w:r w:rsidR="00231235" w:rsidDel="001D4780">
          <w:delText xml:space="preserve"> 0.3 – 0.5</w:delText>
        </w:r>
        <w:r w:rsidR="004E4D36" w:rsidDel="001D4780">
          <w:delText>, Chapter 2</w:delText>
        </w:r>
      </w:del>
      <w:del w:id="617" w:author="fonti.kar@gmail.com" w:date="2020-10-20T16:06:00Z">
        <w:r w:rsidR="004E4D36" w:rsidDel="00323B4F">
          <w:delText xml:space="preserve"> Kar et al. unpublished</w:delText>
        </w:r>
      </w:del>
      <w:del w:id="618" w:author="fonti.kar@gmail.com" w:date="2020-10-25T10:52:00Z">
        <w:r w:rsidR="00231235" w:rsidDel="001D4780">
          <w:delText>) was comparative</w:delText>
        </w:r>
        <w:r w:rsidR="00772E4E" w:rsidDel="001D4780">
          <w:delText>ly</w:delText>
        </w:r>
        <w:r w:rsidR="00231235" w:rsidDel="001D4780">
          <w:delText xml:space="preserve"> </w:delText>
        </w:r>
        <w:r w:rsidR="00772E4E" w:rsidDel="001D4780">
          <w:delText>larger</w:delText>
        </w:r>
        <w:r w:rsidR="00231235" w:rsidDel="001D4780">
          <w:delText xml:space="preserve"> relative to </w:delText>
        </w:r>
        <w:r w:rsidR="00B2546D" w:rsidDel="001D4780">
          <w:delText>this study</w:delText>
        </w:r>
        <w:r w:rsidR="00231235" w:rsidDel="001D4780">
          <w:delText xml:space="preserve">. </w:delText>
        </w:r>
        <w:r w:rsidR="00592577" w:rsidDel="001D4780">
          <w:delText xml:space="preserve">This is likely due to </w:delText>
        </w:r>
        <w:r w:rsidR="009F7839" w:rsidDel="001D4780">
          <w:delText xml:space="preserve">life stage differences in </w:delText>
        </w:r>
        <w:r w:rsidR="00B2546D" w:rsidDel="001D4780">
          <w:delText xml:space="preserve">environmental effects that </w:delText>
        </w:r>
        <w:r w:rsidR="00415014" w:rsidDel="001D4780">
          <w:delText>shape</w:delText>
        </w:r>
      </w:del>
      <w:del w:id="619" w:author="fonti.kar@gmail.com" w:date="2020-10-20T16:06:00Z">
        <w:r w:rsidR="00415014" w:rsidDel="00323B4F">
          <w:delText>s</w:delText>
        </w:r>
      </w:del>
      <w:del w:id="620" w:author="fonti.kar@gmail.com" w:date="2020-10-25T10:52:00Z">
        <w:r w:rsidR="00B2546D" w:rsidDel="001D4780">
          <w:delText xml:space="preserve"> </w:delText>
        </w:r>
        <w:r w:rsidR="009F7839" w:rsidDel="001D4780">
          <w:delText xml:space="preserve">phenotypic </w:delText>
        </w:r>
        <w:r w:rsidR="00B2546D" w:rsidDel="001D4780">
          <w:delText>variation</w:delText>
        </w:r>
        <w:r w:rsidR="00592577" w:rsidDel="001D4780">
          <w:delText>.</w:delText>
        </w:r>
        <w:r w:rsidR="004E283D" w:rsidDel="001D4780">
          <w:delText xml:space="preserve"> As individual</w:delText>
        </w:r>
      </w:del>
      <w:ins w:id="621" w:author="Daniel Noble" w:date="2020-10-17T13:49:00Z">
        <w:del w:id="622" w:author="fonti.kar@gmail.com" w:date="2020-10-25T10:52:00Z">
          <w:r w:rsidR="00DF1004" w:rsidDel="001D4780">
            <w:delText>s</w:delText>
          </w:r>
        </w:del>
      </w:ins>
      <w:del w:id="623" w:author="fonti.kar@gmail.com" w:date="2020-10-25T10:52:00Z">
        <w:r w:rsidR="004E283D" w:rsidDel="001D4780">
          <w:delText xml:space="preserve"> </w:delText>
        </w:r>
        <w:r w:rsidR="00F94203" w:rsidDel="001D4780">
          <w:delText>mature</w:delText>
        </w:r>
        <w:r w:rsidR="00B2546D" w:rsidDel="001D4780">
          <w:delText>, their</w:delText>
        </w:r>
        <w:r w:rsidR="009F7839" w:rsidDel="001D4780">
          <w:delText xml:space="preserve"> </w:delText>
        </w:r>
        <w:r w:rsidR="004E283D" w:rsidDel="001D4780">
          <w:delText>experience</w:delText>
        </w:r>
        <w:r w:rsidR="00B2546D" w:rsidDel="001D4780">
          <w:delText>s in</w:delText>
        </w:r>
        <w:r w:rsidR="004E283D" w:rsidDel="001D4780">
          <w:delText xml:space="preserve"> different </w:delText>
        </w:r>
        <w:r w:rsidR="009F7839" w:rsidDel="001D4780">
          <w:delText>microhabitat</w:delText>
        </w:r>
        <w:r w:rsidR="00B2546D" w:rsidDel="001D4780">
          <w:delText xml:space="preserve">s </w:delText>
        </w:r>
        <w:r w:rsidR="00AC46FE" w:rsidDel="001D4780">
          <w:delText xml:space="preserve">can </w:delText>
        </w:r>
        <w:r w:rsidR="00B2546D" w:rsidDel="001D4780">
          <w:delText xml:space="preserve">promote </w:delText>
        </w:r>
      </w:del>
      <w:ins w:id="624" w:author="Daniel Noble" w:date="2020-10-17T13:49:00Z">
        <w:del w:id="625" w:author="fonti.kar@gmail.com" w:date="2020-10-25T10:52:00Z">
          <w:r w:rsidR="00DF1004" w:rsidDel="001D4780">
            <w:delText>drive among-individ</w:delText>
          </w:r>
        </w:del>
      </w:ins>
      <w:ins w:id="626" w:author="Daniel Noble" w:date="2020-10-17T13:50:00Z">
        <w:del w:id="627" w:author="fonti.kar@gmail.com" w:date="2020-10-25T10:52:00Z">
          <w:r w:rsidR="00DF1004" w:rsidDel="001D4780">
            <w:delText>ual</w:delText>
          </w:r>
        </w:del>
      </w:ins>
      <w:ins w:id="628" w:author="Daniel Noble" w:date="2020-10-17T13:49:00Z">
        <w:del w:id="629" w:author="fonti.kar@gmail.com" w:date="2020-10-25T10:52:00Z">
          <w:r w:rsidR="00DF1004" w:rsidDel="001D4780">
            <w:delText xml:space="preserve"> </w:delText>
          </w:r>
        </w:del>
      </w:ins>
      <w:del w:id="630" w:author="fonti.kar@gmail.com" w:date="2020-10-25T10:52:00Z">
        <w:r w:rsidR="00B2546D" w:rsidDel="001D4780">
          <w:delText xml:space="preserve">variation </w:delText>
        </w:r>
        <w:r w:rsidR="00415014" w:rsidDel="001D4780">
          <w:delText>among individuals</w:delText>
        </w:r>
      </w:del>
      <w:ins w:id="631" w:author="Daniel Noble" w:date="2020-10-17T13:50:00Z">
        <w:del w:id="632" w:author="fonti.kar@gmail.com" w:date="2020-10-25T10:52:00Z">
          <w:r w:rsidR="00DF1004" w:rsidDel="001D4780">
            <w:delText>in traits</w:delText>
          </w:r>
        </w:del>
      </w:ins>
      <w:del w:id="633" w:author="fonti.kar@gmail.com" w:date="2020-10-25T10:52:00Z">
        <w:r w:rsidR="00B2546D" w:rsidDel="001D4780">
          <w:delText xml:space="preserve"> </w:delText>
        </w:r>
        <w:r w:rsidR="00936F5F" w:rsidDel="001D4780">
          <w:fldChar w:fldCharType="begin"/>
        </w:r>
        <w:r w:rsidR="00936F5F" w:rsidDel="001D4780">
          <w:delInstrText xml:space="preserve"> ADDIN ZOTERO_ITEM CSL_CITATION {"citationID":"4KMgWIMX","properties":{"formattedCitation":"(Kruuk &amp; Hadfield, 2007)","plainCitation":"(Kruuk &amp; Hadfield, 2007)","noteIndex":0},"citationItems":[{"id":3562,"uris":["http://zotero.org/users/1379426/items/LENHIFE7"],"uri":["http://zotero.org/users/1379426/items/LENHIFE7"],"itemData":{"id":3562,"type":"article-journal","abstract":"Related individuals often have similar phenotypes, but this similarity may be due to the effects of shared environments as much as to the effects of shared genes. We consider here alternative approaches to separating the relative contributions of these two sources to phenotypic covariances, comparing experimental approaches such as cross-fostering, traditional statistical techniques and more complex statistical models, specifically the ‘animal model’. Using both simulation studies and empirical data from wild populations, we demonstrate the ability of the animal model to reduce bias due to shared environment effects such as maternal or brood effects, especially where pedigrees contain multiple generations and immigration rates are low. However, where common environment effects are strong, a combination of both cross-fostering and an animal model provides the best way to avoid bias. We illustrate ways of partitioning phenotypic variance into components of additive genetic, maternal genetic, maternal environment, common environment, permanent environment and temporal effects, but also show how substantial confounding between these different effects may occur. Whilst the flexibility of the mixed model approach is extremely useful for incorporating the spatial, temporal and social heterogeneity typical of natural populations, the advantages will inevitably be restricted by the quality of pedigree information and care needs to be taken in specifying models that are appropriate to the data.","container-title":"Journal of Evolutionary Biology","DOI":"10.1111/j.1420-9101.2007.01377.x","ISSN":"1420-9101","issue":"5","language":"en","note":"_eprint: https://onlinelibrary.wiley.com/doi/pdf/10.1111/j.1420-9101.2007.01377.x","page":"1890-1903","source":"Wiley Online Library","title":"How to separate genetic and environmental causes of similarity between relatives","volume":"20","author":[{"family":"Kruuk","given":"L. E. B."},{"family":"Hadfield","given":"J. D."}],"issued":{"date-parts":[["2007"]]}}}],"schema":"https://github.com/citation-style-language/schema/raw/master/csl-citation.json"} </w:delInstrText>
        </w:r>
        <w:r w:rsidR="00936F5F" w:rsidDel="001D4780">
          <w:fldChar w:fldCharType="separate"/>
        </w:r>
        <w:r w:rsidR="00936F5F" w:rsidDel="001D4780">
          <w:rPr>
            <w:noProof/>
          </w:rPr>
          <w:delText>(Kruuk &amp; Hadfield, 2007)</w:delText>
        </w:r>
        <w:r w:rsidR="00936F5F" w:rsidDel="001D4780">
          <w:fldChar w:fldCharType="end"/>
        </w:r>
        <w:r w:rsidR="00B2546D" w:rsidDel="001D4780">
          <w:delText xml:space="preserve">. </w:delText>
        </w:r>
      </w:del>
      <w:commentRangeStart w:id="634"/>
      <w:del w:id="635" w:author="fonti.kar@gmail.com" w:date="2020-10-20T16:07:00Z">
        <w:r w:rsidR="00936F5F" w:rsidDel="00E9438A">
          <w:delText>For example, some individuals</w:delText>
        </w:r>
        <w:r w:rsidR="00AC46FE" w:rsidDel="00E9438A">
          <w:delText xml:space="preserve"> may </w:delText>
        </w:r>
        <w:r w:rsidR="00936F5F" w:rsidDel="00E9438A">
          <w:delText xml:space="preserve">prefer </w:delText>
        </w:r>
        <w:r w:rsidR="00AC46FE" w:rsidDel="00E9438A">
          <w:delText>warmer environments which</w:delText>
        </w:r>
        <w:r w:rsidR="00936F5F" w:rsidDel="00E9438A">
          <w:delText xml:space="preserve"> can lead to elevated metabolic rates, increased oxidative stress, fast maturation and short lifespans </w:delText>
        </w:r>
        <w:r w:rsidR="00936F5F" w:rsidDel="00E9438A">
          <w:fldChar w:fldCharType="begin"/>
        </w:r>
        <w:r w:rsidR="00936F5F" w:rsidDel="00E9438A">
          <w:delInstrText xml:space="preserve"> ADDIN ZOTERO_ITEM CSL_CITATION {"citationID":"FmLwNPkH","properties":{"formattedCitation":"(Biro &amp; Stamps, 2010; R\\uc0\\u233{}ale et al., 2010)","plainCitation":"(Biro &amp; Stamps, 2010; Réale et al., 2010)","noteIndex":0},"citationItems":[{"id":1387,"uris":["http://zotero.org/users/1379426/items/SV6QIHHC"],"uri":["http://zotero.org/users/1379426/items/SV6QIHHC"],"itemData":{"id":1387,"type":"article-journal","abstract":"Consistent individual differences (CIDs) in behavior are a widespread phenomenon in animals, but the proximate reasons for them are unresolved. We discuss evidence for the hypothesis that CIDs in energy metabolism, as reflected by resting metabolic rate (RMR), promote CIDs in behavior patterns that either provide net energy (e.g. foraging activity), and/or consume energy (e.g. courtship activity). In doing so, we provide a framework for linking together RMR, behavior, and life-history productivity. Empirical studies suggest that RMR is (a) related to the capacity to generate energy, (b) repeatable, and (c) correlated with behavioral output (e.g. aggressiveness) and productivity (e.g. growth). We conclude by discussing future research directions to clarify linkages between behavior and energy metabolism in this emerging research area.","container-title":"Trends Ecol Evol","DOI":"10.1016/j.tree.2010.08.003","issue":"11","language":"English","note":"PMID: 20832898","page":"653–659","title":"Do consistent individual differences in metabolic rate promote consistent individual differences in behavior?","volume":"25","author":[{"family":"Biro","given":"Peter A"},{"family":"Stamps","given":"Judy A"}],"issued":{"date-parts":[["2010"]]}}},{"id":861,"uris":["http://zotero.org/users/1379426/items/CQIMBLI2"],"uri":["http://zotero.org/users/1379426/items/CQIMBLI2"],"itemData":{"id":861,"type":"article-journal","abstract":"The pace-of-life syndrome (POLS) hypothesis specifies that closely related species or populations experiencing different ecological conditions should differ in a suite of metabolic, hormonal and immunity traits that have coevolved with the life-history particularities related to these conditions. Surprisingly, two important dimensions of the POLS concept have been neglected: (i) despite increasing evidence for numerous connections between behavioural, physiological and life-history traits, behaviours have rarely been considered in the POLS yet; (ii) the POLS could easily be applied to the study of covariation among traits between individuals within a population. In this paper, we propose that consistent behavioural differences among individuals, or personality, covary with life history and physiological differences at the within-population, interpopulation and interspecific levels. We discuss how the POLS provides a heuristic framework in which personality studies can be integrated to address how variation in personality traits is maintained within populations.","container-title":"Philosophical Transactions of the Royal Society of London B: Biological Sciences","DOI":"10.1098/rstb.2010.0208","issue":"1560","language":"English","page":"4051–4063","title":"Personality and the emergence of the pace-of-life syndrome concept at the population level","volume":"365","author":[{"family":"Réale","given":"Denis"},{"family":"Garant","given":"Dany"},{"family":"Humphries","given":"Murray M"},{"family":"Bergeron","given":"Patrick"},{"family":"Careau","given":"Vincent"},{"family":"Montiglio","given":"Pierre-Olivier"}],"issued":{"date-parts":[["2010",12,27]]}}}],"schema":"https://github.com/citation-style-language/schema/raw/master/csl-citation.json"} </w:delInstrText>
        </w:r>
        <w:r w:rsidR="00936F5F" w:rsidDel="00E9438A">
          <w:fldChar w:fldCharType="separate"/>
        </w:r>
        <w:r w:rsidR="00936F5F" w:rsidRPr="00936F5F" w:rsidDel="00E9438A">
          <w:rPr>
            <w:rFonts w:cs="Times New Roman"/>
            <w:lang w:val="en-GB"/>
          </w:rPr>
          <w:delText>(Biro &amp; Stamps, 2010; Réale et al., 2010)</w:delText>
        </w:r>
        <w:r w:rsidR="00936F5F" w:rsidDel="00E9438A">
          <w:fldChar w:fldCharType="end"/>
        </w:r>
        <w:commentRangeEnd w:id="634"/>
        <w:r w:rsidR="00993A72" w:rsidDel="00E9438A">
          <w:rPr>
            <w:rStyle w:val="CommentReference"/>
            <w:rFonts w:asciiTheme="minorHAnsi" w:hAnsiTheme="minorHAnsi"/>
            <w:lang w:val="en-US"/>
          </w:rPr>
          <w:commentReference w:id="634"/>
        </w:r>
        <w:r w:rsidR="00936F5F" w:rsidDel="00E9438A">
          <w:delText xml:space="preserve">. </w:delText>
        </w:r>
      </w:del>
      <w:del w:id="636" w:author="fonti.kar@gmail.com" w:date="2020-10-25T10:52:00Z">
        <w:r w:rsidR="00936F5F" w:rsidDel="001D4780">
          <w:delText xml:space="preserve">Such common (micro) environment effects can </w:delText>
        </w:r>
      </w:del>
      <w:del w:id="637" w:author="fonti.kar@gmail.com" w:date="2020-10-20T16:06:00Z">
        <w:r w:rsidR="00936F5F" w:rsidDel="00E9438A">
          <w:delText xml:space="preserve">bias </w:delText>
        </w:r>
      </w:del>
      <w:del w:id="638" w:author="fonti.kar@gmail.com" w:date="2020-10-25T10:52:00Z">
        <w:r w:rsidR="00936F5F" w:rsidDel="001D4780">
          <w:delText xml:space="preserve">repeatability estimates and </w:delText>
        </w:r>
      </w:del>
      <w:del w:id="639" w:author="fonti.kar@gmail.com" w:date="2020-10-20T16:07:00Z">
        <w:r w:rsidR="00936F5F" w:rsidDel="00E9438A">
          <w:delText xml:space="preserve">may </w:delText>
        </w:r>
      </w:del>
      <w:del w:id="640" w:author="fonti.kar@gmail.com" w:date="2020-10-25T10:52:00Z">
        <w:r w:rsidR="00936F5F" w:rsidDel="001D4780">
          <w:delText>contribute to differences between lab and wild studies</w:delText>
        </w:r>
        <w:r w:rsidR="00415014" w:rsidDel="001D4780">
          <w:delText xml:space="preserve"> if not properly accounted for</w:delText>
        </w:r>
        <w:r w:rsidR="00936F5F" w:rsidDel="001D4780">
          <w:delText xml:space="preserve"> </w:delText>
        </w:r>
        <w:r w:rsidR="00936F5F" w:rsidDel="001D4780">
          <w:fldChar w:fldCharType="begin"/>
        </w:r>
        <w:r w:rsidR="00936F5F" w:rsidDel="001D4780">
          <w:delInstrText xml:space="preserve"> ADDIN ZOTERO_ITEM CSL_CITATION {"citationID":"PFOwtnCv","properties":{"formattedCitation":"(Auer et al., 2016)","plainCitation":"(Auer et al., 2016)","noteIndex":0},"citationItems":[{"id":935,"uris":["http://zotero.org/users/1379426/items/W3L7IZGA"],"uri":["http://zotero.org/users/1379426/items/W3L7IZGA"],"itemData":{"id":935,"type":"article-journal","container-title":"Journal of Experimental Biology","DOI":"10.1242/jeb.133678","issue":"5","language":"English","page":"631–634","title":"Repeatability of metabolic rate is lower for animals living under field versus laboratory conditions","volume":"219","author":[{"family":"Auer","given":"S K"},{"family":"Bassar","given":"R D"},{"family":"Salin","given":"Karine"},{"family":"Metcalfe","given":"N B"}],"issued":{"date-parts":[["2016",3]]}}}],"schema":"https://github.com/citation-style-language/schema/raw/master/csl-citation.json"} </w:delInstrText>
        </w:r>
        <w:r w:rsidR="00936F5F" w:rsidDel="001D4780">
          <w:fldChar w:fldCharType="separate"/>
        </w:r>
        <w:r w:rsidR="00936F5F" w:rsidDel="001D4780">
          <w:rPr>
            <w:noProof/>
          </w:rPr>
          <w:delText>(Auer et al., 2016)</w:delText>
        </w:r>
        <w:r w:rsidR="00936F5F" w:rsidDel="001D4780">
          <w:fldChar w:fldCharType="end"/>
        </w:r>
        <w:r w:rsidR="00936F5F" w:rsidDel="001D4780">
          <w:delText>.</w:delText>
        </w:r>
      </w:del>
    </w:p>
    <w:p w14:paraId="443AA7D6" w14:textId="2154CBC4" w:rsidR="0093224E" w:rsidRDefault="0093224E" w:rsidP="008E1938">
      <w:pPr>
        <w:pStyle w:val="ThesisTitle"/>
      </w:pPr>
      <w:commentRangeStart w:id="641"/>
      <w:r>
        <w:t>Conclusio</w:t>
      </w:r>
      <w:r w:rsidR="0033563B">
        <w:t>ns</w:t>
      </w:r>
    </w:p>
    <w:p w14:paraId="4D19DE7E" w14:textId="7E91C66B" w:rsidR="006A38FE" w:rsidRDefault="006A38FE" w:rsidP="008E1938">
      <w:pPr>
        <w:pStyle w:val="Thesisnormal"/>
      </w:pPr>
      <w:r>
        <w:t xml:space="preserve">An individual’s ability </w:t>
      </w:r>
      <w:commentRangeEnd w:id="641"/>
      <w:r w:rsidR="00262B27">
        <w:rPr>
          <w:rStyle w:val="CommentReference"/>
          <w:rFonts w:asciiTheme="minorHAnsi" w:hAnsiTheme="minorHAnsi"/>
          <w:lang w:val="en-US"/>
        </w:rPr>
        <w:commentReference w:id="641"/>
      </w:r>
      <w:r>
        <w:t xml:space="preserve">to adjust </w:t>
      </w:r>
      <w:r w:rsidR="00B23113">
        <w:t>in</w:t>
      </w:r>
      <w:r>
        <w:t xml:space="preserve"> response to environmental change </w:t>
      </w:r>
      <w:del w:id="642" w:author="Daniel Noble" w:date="2020-10-17T13:51:00Z">
        <w:r w:rsidDel="00262B27">
          <w:delText>could be determined by its</w:delText>
        </w:r>
      </w:del>
      <w:ins w:id="643" w:author="Daniel Noble" w:date="2020-10-17T13:51:00Z">
        <w:r w:rsidR="00262B27">
          <w:t>can depend on</w:t>
        </w:r>
      </w:ins>
      <w:r>
        <w:t xml:space="preserve"> experiences during</w:t>
      </w:r>
      <w:r w:rsidR="000B7F8C">
        <w:t xml:space="preserve"> embryonic development.</w:t>
      </w:r>
      <w:r w:rsidR="00924307">
        <w:t xml:space="preserve"> In order for </w:t>
      </w:r>
      <w:del w:id="644" w:author="fonti.kar@gmail.com" w:date="2020-10-24T15:21:00Z">
        <w:r w:rsidR="00B1753B" w:rsidDel="009B03A5">
          <w:delText xml:space="preserve">such </w:delText>
        </w:r>
      </w:del>
      <w:r w:rsidR="00924307">
        <w:t xml:space="preserve">plastic responses to evolve, </w:t>
      </w:r>
      <w:r w:rsidR="00B23113">
        <w:t>consistent</w:t>
      </w:r>
      <w:r w:rsidR="00924307">
        <w:t xml:space="preserve"> phenotypic variation in reaction norms is required for selection to act on.</w:t>
      </w:r>
      <w:r w:rsidR="000B7F8C">
        <w:t xml:space="preserve"> </w:t>
      </w:r>
      <w:r w:rsidR="00924307">
        <w:t>In this study, we manipulated the temperature at which lizard embryos were incubated and assayed their thermal reaction norms of metabolic rate as juveniles. We demonstrated that thermal plasticity of metabolic rate, as well as</w:t>
      </w:r>
      <w:r w:rsidR="00B23113">
        <w:t xml:space="preserve"> the</w:t>
      </w:r>
      <w:r w:rsidR="00924307">
        <w:t xml:space="preserve"> repeatability of reaction norm attributes (</w:t>
      </w:r>
      <w:del w:id="645" w:author="fonti.kar@gmail.com" w:date="2020-10-24T15:22:00Z">
        <w:r w:rsidR="00924307" w:rsidDel="00506538">
          <w:delText xml:space="preserve">slope </w:delText>
        </w:r>
      </w:del>
      <w:ins w:id="646" w:author="fonti.kar@gmail.com" w:date="2020-10-24T15:22:00Z">
        <w:r w:rsidR="00506538">
          <w:t xml:space="preserve">intercept </w:t>
        </w:r>
      </w:ins>
      <w:r w:rsidR="00924307">
        <w:t xml:space="preserve">and </w:t>
      </w:r>
      <w:del w:id="647" w:author="fonti.kar@gmail.com" w:date="2020-10-24T15:22:00Z">
        <w:r w:rsidR="00924307" w:rsidDel="00506538">
          <w:delText>elevation</w:delText>
        </w:r>
      </w:del>
      <w:ins w:id="648" w:author="fonti.kar@gmail.com" w:date="2020-10-24T15:22:00Z">
        <w:r w:rsidR="00506538">
          <w:t>slope</w:t>
        </w:r>
      </w:ins>
      <w:r w:rsidR="00924307">
        <w:t>) were unfazed by developmental temperature.</w:t>
      </w:r>
      <w:r w:rsidR="00B1753B">
        <w:t xml:space="preserve"> </w:t>
      </w:r>
      <w:r w:rsidR="003D70AB">
        <w:t>Understanding the evolution of t</w:t>
      </w:r>
      <w:r w:rsidR="00B1753B">
        <w:t xml:space="preserve">hermal sensitivity in ectotherms requires a multifaceted </w:t>
      </w:r>
      <w:r w:rsidR="00F04D75">
        <w:t>approach.</w:t>
      </w:r>
      <w:r w:rsidR="00B1753B">
        <w:t xml:space="preserve"> </w:t>
      </w:r>
      <w:r w:rsidR="00F04D75">
        <w:t xml:space="preserve">Integration of </w:t>
      </w:r>
      <w:r w:rsidR="00B1753B">
        <w:t>acclimation responses</w:t>
      </w:r>
      <w:r w:rsidR="00F04D75">
        <w:t>, thermal preferences</w:t>
      </w:r>
      <w:r w:rsidR="00B1753B">
        <w:t>, past population thermal experiences</w:t>
      </w:r>
      <w:r w:rsidR="00F04D75">
        <w:t xml:space="preserve"> could reveal</w:t>
      </w:r>
      <w:r w:rsidR="00B1753B">
        <w:t xml:space="preserve"> </w:t>
      </w:r>
      <w:r w:rsidR="00F04D75">
        <w:t>important insights on how different aspects of thermal adaptation can</w:t>
      </w:r>
      <w:r w:rsidR="00B23113">
        <w:t xml:space="preserve"> shape variation in plasticity and</w:t>
      </w:r>
      <w:r w:rsidR="00F04D75">
        <w:t xml:space="preserve"> assist threatened ectotherms to persist in warming climate. Our focus should turn to the interactive effect of mean changes as well as variability changes in early life cues to elucidate the conditions </w:t>
      </w:r>
      <w:r w:rsidR="00B23113">
        <w:t xml:space="preserve">that can </w:t>
      </w:r>
      <w:r w:rsidR="003D70AB">
        <w:t xml:space="preserve">promote </w:t>
      </w:r>
      <w:r w:rsidR="00F04D75">
        <w:t xml:space="preserve">different forms of plasticity. </w:t>
      </w:r>
    </w:p>
    <w:p w14:paraId="1F0EAF17" w14:textId="7728205D" w:rsidR="00BF7182" w:rsidRPr="007F39CD" w:rsidRDefault="00BF7182" w:rsidP="008E1938">
      <w:pPr>
        <w:pStyle w:val="ThesisTitle"/>
      </w:pPr>
      <w:r w:rsidRPr="007F39CD">
        <w:t>Data accessibility</w:t>
      </w:r>
    </w:p>
    <w:p w14:paraId="4E5B213B" w14:textId="63AEFB17" w:rsidR="00BF7182" w:rsidRPr="00BF7182" w:rsidRDefault="00BF7182" w:rsidP="008E1938">
      <w:pPr>
        <w:pStyle w:val="Thesisbodytext"/>
        <w:rPr>
          <w:lang w:val="en-GB"/>
        </w:rPr>
      </w:pPr>
      <w:r w:rsidRPr="00BF7182">
        <w:t>Datasets and code used to generate results of this study is accessible via Open Science Framework (</w:t>
      </w:r>
      <w:r w:rsidRPr="00BF7182">
        <w:rPr>
          <w:lang w:val="en-GB"/>
        </w:rPr>
        <w:t>DOI: XXXXXXXXXXX)</w:t>
      </w:r>
    </w:p>
    <w:p w14:paraId="2E5673F1" w14:textId="0E4FEAF6" w:rsidR="005C4D82" w:rsidRDefault="00B178E1" w:rsidP="008E1938">
      <w:pPr>
        <w:pStyle w:val="ThesisTitle"/>
      </w:pPr>
      <w:r>
        <w:lastRenderedPageBreak/>
        <w:t>Acknowledgements</w:t>
      </w:r>
    </w:p>
    <w:p w14:paraId="526B5E54" w14:textId="69BE9887" w:rsidR="00B542C2" w:rsidRDefault="00B542C2" w:rsidP="008E1938">
      <w:pPr>
        <w:pStyle w:val="Thesisnormal"/>
      </w:pPr>
      <w:r>
        <w:t xml:space="preserve">We would like to thank Martin Whiting for the use of his facilities at Macquarie University. </w:t>
      </w:r>
      <w:r w:rsidR="003A6913">
        <w:t>We are grateful for the assistance of n</w:t>
      </w:r>
      <w:r w:rsidR="00D17ED6">
        <w:t xml:space="preserve">umerous </w:t>
      </w:r>
      <w:r>
        <w:t>Lizard Lab members</w:t>
      </w:r>
      <w:r w:rsidR="00D17ED6">
        <w:t xml:space="preserve"> and interns</w:t>
      </w:r>
      <w:r>
        <w:t xml:space="preserve"> </w:t>
      </w:r>
      <w:r w:rsidR="003A6913">
        <w:t>with</w:t>
      </w:r>
      <w:r>
        <w:t xml:space="preserve"> husbandry</w:t>
      </w:r>
      <w:r w:rsidR="003A6913">
        <w:t xml:space="preserve"> duties</w:t>
      </w:r>
      <w:r w:rsidR="00D17ED6">
        <w:t>. Special thanks to Christine Wilson</w:t>
      </w:r>
      <w:r w:rsidR="000F0EE1">
        <w:t xml:space="preserve"> for her commitment to caring for our animals</w:t>
      </w:r>
      <w:r w:rsidR="00D17ED6">
        <w:t xml:space="preserve">. </w:t>
      </w:r>
      <w:r w:rsidR="00936F5F">
        <w:t>We thank</w:t>
      </w:r>
      <w:r w:rsidR="003A6913">
        <w:t xml:space="preserve"> Timothee Bonnet for his advice on partitioning measurement error from our models.</w:t>
      </w:r>
    </w:p>
    <w:p w14:paraId="4BECF759" w14:textId="4E5394A4" w:rsidR="00B178E1" w:rsidRDefault="00B178E1" w:rsidP="008E1938">
      <w:pPr>
        <w:pStyle w:val="ThesisTitle"/>
      </w:pPr>
      <w:r>
        <w:t>References</w:t>
      </w:r>
    </w:p>
    <w:p w14:paraId="777A3A68" w14:textId="090F2438" w:rsidR="00447550" w:rsidRDefault="00447550" w:rsidP="008E1938">
      <w:pPr>
        <w:pStyle w:val="Thesisnormal"/>
      </w:pPr>
    </w:p>
    <w:sectPr w:rsidR="00447550" w:rsidSect="006D08F7">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onti.kar@gmail.com" w:date="2020-09-28T11:12:00Z" w:initials="f">
    <w:p w14:paraId="3451F5C7" w14:textId="3AD65A4D" w:rsidR="00114FED" w:rsidRDefault="00114FED">
      <w:pPr>
        <w:pStyle w:val="CommentText"/>
      </w:pPr>
      <w:r>
        <w:rPr>
          <w:rStyle w:val="CommentReference"/>
        </w:rPr>
        <w:annotationRef/>
      </w:r>
      <w:r>
        <w:t>Maybe for Journal of Experimental Biology?</w:t>
      </w:r>
    </w:p>
  </w:comment>
  <w:comment w:id="1" w:author="Daniel Noble" w:date="2020-10-15T15:40:00Z" w:initials="DN">
    <w:p w14:paraId="3ACFE0F0" w14:textId="25F2A217" w:rsidR="00114FED" w:rsidRDefault="00114FED">
      <w:pPr>
        <w:pStyle w:val="CommentText"/>
      </w:pPr>
      <w:r>
        <w:rPr>
          <w:rStyle w:val="CommentReference"/>
        </w:rPr>
        <w:annotationRef/>
      </w:r>
      <w:r>
        <w:t>I don’t think this is a good outlet for JEB…maybe better ICB or Physiological and Biochem Zoology…could even go Journal of Evolutionary Biology or Evolutionary Ecology…depending on the swing of things, but I am leaning for Evolutionary Ecology</w:t>
      </w:r>
    </w:p>
  </w:comment>
  <w:comment w:id="2" w:author="Daniel Noble" w:date="2020-10-16T14:08:00Z" w:initials="DN">
    <w:p w14:paraId="04C63D5B" w14:textId="55D404C6" w:rsidR="00114FED" w:rsidRDefault="00114FED">
      <w:pPr>
        <w:pStyle w:val="CommentText"/>
      </w:pPr>
      <w:r>
        <w:rPr>
          <w:rStyle w:val="CommentReference"/>
        </w:rPr>
        <w:annotationRef/>
      </w:r>
      <w:r>
        <w:t>Will come back to this down the road. Lets get the rest sorted first.</w:t>
      </w:r>
    </w:p>
  </w:comment>
  <w:comment w:id="8" w:author="fonti.kar@gmail.com" w:date="2020-10-23T09:44:00Z" w:initials="f">
    <w:p w14:paraId="37CE9B7B" w14:textId="77777777" w:rsidR="00114FED" w:rsidRDefault="00114FED" w:rsidP="004D07CC">
      <w:pPr>
        <w:pStyle w:val="CommentText"/>
      </w:pPr>
      <w:r>
        <w:rPr>
          <w:rStyle w:val="CommentReference"/>
        </w:rPr>
        <w:annotationRef/>
      </w:r>
      <w:r>
        <w:t>DN: Maybe instead you need to talk about how plasticity ITSELF can help cope with fluctuating environmental conditions, but that developmental environments can modify plastic responses….keep focused on that theme. Then, what are the consequences of developmental environments shifting plasticity,…well it might allow the organism to cope better in the fluctuating environment (i.e., adaptive) or not (i.e., maladaptive)….that’s really all you need to say about math/mis-match</w:t>
      </w:r>
    </w:p>
    <w:p w14:paraId="2904BAA4" w14:textId="0C2F94C1" w:rsidR="00114FED" w:rsidRDefault="00114FED">
      <w:pPr>
        <w:pStyle w:val="CommentText"/>
      </w:pPr>
    </w:p>
  </w:comment>
  <w:comment w:id="10" w:author="fonti.kar@gmail.com" w:date="2020-10-23T12:06:00Z" w:initials="f">
    <w:p w14:paraId="492691B3" w14:textId="72C51335" w:rsidR="00114FED" w:rsidRDefault="00114FED">
      <w:pPr>
        <w:pStyle w:val="CommentText"/>
      </w:pPr>
      <w:r>
        <w:rPr>
          <w:rStyle w:val="CommentReference"/>
        </w:rPr>
        <w:annotationRef/>
      </w:r>
      <w:r>
        <w:t xml:space="preserve">Alternatively, it can be like this: Traditionally, developmental plasticity and reversible plasticity have been considered separate biological processes, however recent evidence suggests that developmental cues can shape </w:t>
      </w:r>
      <w:r>
        <w:fldChar w:fldCharType="begin"/>
      </w:r>
      <w:r>
        <w:instrText xml:space="preserve"> ADDIN ZOTERO_ITEM CSL_CITATION {"citationID":"DLkcEYEm","properties":{"formattedCitation":"(Beaman et al., 2016; Seebacher et al., 2014)","plainCitation":"(Beaman et al., 2016; Seebacher et al., 2014)","noteIndex":0},"citationItems":[{"id":"VXdOaC0v/l5Otd3uF","uris":["http://zotero.org/users/1379426/items/KZHAWEA3"],"uri":["http://zotero.org/users/1379426/items/KZHAWEA3"],"itemData":{"id":1882,"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id":"VXdOaC0v/zzhAlOl2","uris":["http://zotero.org/users/1379426/items/LVDM22FM"],"uri":["http://zotero.org/users/1379426/items/LVDM22FM"],"itemData":{"id":3645,"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fldChar w:fldCharType="separate"/>
      </w:r>
      <w:r>
        <w:rPr>
          <w:noProof/>
        </w:rPr>
        <w:t>(Beaman et al., 2016; Seebacher et al., 2014)</w:t>
      </w:r>
      <w:r>
        <w:fldChar w:fldCharType="end"/>
      </w:r>
      <w:r>
        <w:rPr>
          <w:rStyle w:val="CommentReference"/>
        </w:rPr>
        <w:annotationRef/>
      </w:r>
      <w:r>
        <w:rPr>
          <w:rStyle w:val="CommentReference"/>
        </w:rPr>
        <w:annotationRef/>
      </w:r>
      <w:r>
        <w:t>.</w:t>
      </w:r>
    </w:p>
  </w:comment>
  <w:comment w:id="11" w:author="Daniel Noble" w:date="2020-10-17T13:54:00Z" w:initials="DN">
    <w:p w14:paraId="45981527" w14:textId="36EA6EF7" w:rsidR="00114FED" w:rsidRDefault="00114FED">
      <w:pPr>
        <w:pStyle w:val="CommentText"/>
      </w:pPr>
      <w:r>
        <w:rPr>
          <w:rStyle w:val="CommentReference"/>
        </w:rPr>
        <w:annotationRef/>
      </w:r>
      <w:r>
        <w:t>OK, I see you have this bit here…maybe this should be the topic sentence of second paragraph, then merge this with above….follow this with what you mean by reversible plasticity. Although, elements of the second paragraph could even be merged with first, then you transition to this one. In other words, you may think about dissolving second paragraph, but the bits could go to first and this one..</w:t>
      </w:r>
    </w:p>
  </w:comment>
  <w:comment w:id="12" w:author="fonti.kar@gmail.com" w:date="2020-10-23T09:44:00Z" w:initials="f">
    <w:p w14:paraId="657E8AEB" w14:textId="45736B87" w:rsidR="00114FED" w:rsidRDefault="00114FED">
      <w:pPr>
        <w:pStyle w:val="CommentText"/>
      </w:pPr>
      <w:r>
        <w:rPr>
          <w:rStyle w:val="CommentReference"/>
        </w:rPr>
        <w:annotationRef/>
      </w:r>
      <w:r>
        <w:t>I have merged what used to be paragraph 2 into paragraph 1!</w:t>
      </w:r>
    </w:p>
  </w:comment>
  <w:comment w:id="13" w:author="Daniel Noble" w:date="2020-10-17T13:57:00Z" w:initials="DN">
    <w:p w14:paraId="475B18F1" w14:textId="74448288" w:rsidR="00114FED" w:rsidRDefault="00114FED">
      <w:pPr>
        <w:pStyle w:val="CommentText"/>
      </w:pPr>
      <w:r>
        <w:rPr>
          <w:rStyle w:val="CommentReference"/>
        </w:rPr>
        <w:annotationRef/>
      </w:r>
      <w:r>
        <w:t>This is a good paragraph overall, well done Fonti!</w:t>
      </w:r>
    </w:p>
  </w:comment>
  <w:comment w:id="14" w:author="fonti.kar@gmail.com" w:date="2020-10-23T09:45:00Z" w:initials="f">
    <w:p w14:paraId="25EE42BB" w14:textId="5A970BAF" w:rsidR="00114FED" w:rsidRDefault="00114FED">
      <w:pPr>
        <w:pStyle w:val="CommentText"/>
      </w:pPr>
      <w:r>
        <w:rPr>
          <w:rStyle w:val="CommentReference"/>
        </w:rPr>
        <w:annotationRef/>
      </w:r>
      <w:r>
        <w:t>Thanks Dan</w:t>
      </w:r>
    </w:p>
  </w:comment>
  <w:comment w:id="17" w:author="Daniel Noble" w:date="2020-10-16T13:59:00Z" w:initials="DN">
    <w:p w14:paraId="672B770B" w14:textId="4359E1FB" w:rsidR="00114FED" w:rsidRDefault="00114FED">
      <w:pPr>
        <w:pStyle w:val="CommentText"/>
      </w:pPr>
      <w:r>
        <w:rPr>
          <w:rStyle w:val="CommentReference"/>
        </w:rPr>
        <w:annotationRef/>
      </w:r>
      <w:r>
        <w:t>All this can go….don’t get too carried away</w:t>
      </w:r>
    </w:p>
  </w:comment>
  <w:comment w:id="20" w:author="Daniel Noble" w:date="2020-10-17T14:00:00Z" w:initials="DN">
    <w:p w14:paraId="12441A21" w14:textId="66950F3D" w:rsidR="00114FED" w:rsidRDefault="00114FED">
      <w:pPr>
        <w:pStyle w:val="CommentText"/>
      </w:pPr>
      <w:r>
        <w:rPr>
          <w:rStyle w:val="CommentReference"/>
        </w:rPr>
        <w:annotationRef/>
      </w:r>
      <w:r>
        <w:t>You are shifting between terminology a lot. What is phenotypic flexibility? If just phenotypic plasticity or reversible plasticity, stick with one. Don’t keep switching because it confuses the reader.</w:t>
      </w:r>
    </w:p>
  </w:comment>
  <w:comment w:id="21" w:author="fonti.kar@gmail.com" w:date="2020-10-23T09:29:00Z" w:initials="f">
    <w:p w14:paraId="3267CBAF" w14:textId="683D9836" w:rsidR="00114FED" w:rsidRDefault="00114FED">
      <w:pPr>
        <w:pStyle w:val="CommentText"/>
      </w:pPr>
      <w:r>
        <w:rPr>
          <w:rStyle w:val="CommentReference"/>
        </w:rPr>
        <w:annotationRef/>
      </w:r>
      <w:r>
        <w:t xml:space="preserve">I defined it earlier on., originally in paragraph 2, but now its paragraph 1. I also repeat in paragraph 2 when I identified the ‘gap’. I’d like stick with flexibility if we can? just so we can distinguish it from acclimation. Or is plasticity okay in context of short term changes in metabolic rate? Thought’s Shin? </w:t>
      </w:r>
    </w:p>
  </w:comment>
  <w:comment w:id="22" w:author="fonti.kar@gmail.com" w:date="2020-10-23T16:22:00Z" w:initials="f">
    <w:p w14:paraId="6AA6E240" w14:textId="6A12EBB5" w:rsidR="00114FED" w:rsidRDefault="00114FED">
      <w:pPr>
        <w:pStyle w:val="CommentText"/>
      </w:pPr>
      <w:r>
        <w:rPr>
          <w:rStyle w:val="CommentReference"/>
        </w:rPr>
        <w:annotationRef/>
      </w:r>
      <w:r>
        <w:t>Upon second reading I think plasticity is better</w:t>
      </w:r>
    </w:p>
  </w:comment>
  <w:comment w:id="23" w:author="Daniel Noble" w:date="2020-10-17T14:03:00Z" w:initials="DN">
    <w:p w14:paraId="01D8B7FB" w14:textId="77777777" w:rsidR="00114FED" w:rsidRDefault="00114FED">
      <w:pPr>
        <w:pStyle w:val="CommentText"/>
      </w:pPr>
      <w:r>
        <w:rPr>
          <w:rStyle w:val="CommentReference"/>
        </w:rPr>
        <w:annotationRef/>
      </w:r>
      <w:r>
        <w:t>WHY?</w:t>
      </w:r>
    </w:p>
    <w:p w14:paraId="71504FE4" w14:textId="77777777" w:rsidR="00114FED" w:rsidRDefault="00114FED">
      <w:pPr>
        <w:pStyle w:val="CommentText"/>
      </w:pPr>
    </w:p>
    <w:p w14:paraId="4D8AD123" w14:textId="4052617C" w:rsidR="00114FED" w:rsidRDefault="00114FED">
      <w:pPr>
        <w:pStyle w:val="CommentText"/>
      </w:pPr>
      <w:r>
        <w:t>The reasoning behind these predictions is not really developed in the introduction…it should be!</w:t>
      </w:r>
    </w:p>
  </w:comment>
  <w:comment w:id="24" w:author="fonti.kar@gmail.com" w:date="2020-10-23T16:21:00Z" w:initials="f">
    <w:p w14:paraId="66DB1FC7" w14:textId="29186EA0" w:rsidR="00114FED" w:rsidRDefault="00114FED">
      <w:pPr>
        <w:pStyle w:val="CommentText"/>
      </w:pPr>
      <w:r>
        <w:rPr>
          <w:rStyle w:val="CommentReference"/>
        </w:rPr>
        <w:annotationRef/>
      </w:r>
      <w:r>
        <w:t>How does this read now?</w:t>
      </w:r>
    </w:p>
  </w:comment>
  <w:comment w:id="30" w:author="Daniel Noble" w:date="2020-10-16T09:48:00Z" w:initials="DN">
    <w:p w14:paraId="6C315686" w14:textId="42A744B1" w:rsidR="00114FED" w:rsidRDefault="00114FED">
      <w:pPr>
        <w:pStyle w:val="CommentText"/>
      </w:pPr>
      <w:r>
        <w:rPr>
          <w:rStyle w:val="CommentReference"/>
        </w:rPr>
        <w:annotationRef/>
      </w:r>
      <w:r w:rsidRPr="00EE3414">
        <w:rPr>
          <w:highlight w:val="yellow"/>
        </w:rPr>
        <w:t xml:space="preserve">You say this, but is it true? Did you </w:t>
      </w:r>
      <w:r w:rsidRPr="00EE3414">
        <w:rPr>
          <w:noProof/>
          <w:highlight w:val="yellow"/>
        </w:rPr>
        <w:t>have two seperate models? If so, the same random effect strcuture needs to be in the mass model...I can't receall now.</w:t>
      </w:r>
    </w:p>
  </w:comment>
  <w:comment w:id="31" w:author="fonti.kar@gmail.com" w:date="2020-10-20T14:26:00Z" w:initials="f">
    <w:p w14:paraId="79AFBF47" w14:textId="00A47EEA" w:rsidR="00114FED" w:rsidRDefault="00114FED">
      <w:pPr>
        <w:pStyle w:val="CommentText"/>
      </w:pPr>
      <w:r>
        <w:rPr>
          <w:rStyle w:val="CommentReference"/>
        </w:rPr>
        <w:annotationRef/>
      </w:r>
      <w:r>
        <w:t>I don’t understand what you mean Dan? I don’t know if it retains the structure. Separate models for what? I don’t have a mass model do you mean for the growth rate chapter? We didn’t do imputation in that study, originally we did data augmentation with MCMCglmm but nothing with brms</w:t>
      </w:r>
    </w:p>
  </w:comment>
  <w:comment w:id="32" w:author="fonti.kar@gmail.com" w:date="2020-10-26T08:36:00Z" w:initials="f">
    <w:p w14:paraId="7E2F9635" w14:textId="65544CC9" w:rsidR="00FF7E08" w:rsidRDefault="00FF7E08">
      <w:pPr>
        <w:pStyle w:val="CommentText"/>
      </w:pPr>
      <w:r>
        <w:rPr>
          <w:rStyle w:val="CommentReference"/>
        </w:rPr>
        <w:annotationRef/>
      </w:r>
      <w:r>
        <w:t>Woohoo, I asked Paul Buerkner on discourse MC stan forum and he says it retains the structure, I will cite as pers comms</w:t>
      </w:r>
    </w:p>
  </w:comment>
  <w:comment w:id="33" w:author="Daniel Noble" w:date="2020-10-16T08:10:00Z" w:initials="DN">
    <w:p w14:paraId="47255685" w14:textId="0E4B6928" w:rsidR="00114FED" w:rsidRDefault="00114FED">
      <w:pPr>
        <w:pStyle w:val="CommentText"/>
      </w:pPr>
      <w:r>
        <w:rPr>
          <w:rStyle w:val="CommentReference"/>
        </w:rPr>
        <w:annotationRef/>
      </w:r>
      <w:r>
        <w:t>Begs the question, why? If they are the same, well why not keep it simple and just use complete case? You need to better justify to the reader why you went with imputed.</w:t>
      </w:r>
    </w:p>
  </w:comment>
  <w:comment w:id="34" w:author="fonti.kar@gmail.com" w:date="2020-10-20T14:25:00Z" w:initials="f">
    <w:p w14:paraId="05BF7328" w14:textId="795794E7" w:rsidR="00114FED" w:rsidRDefault="00114FED">
      <w:pPr>
        <w:pStyle w:val="CommentText"/>
      </w:pPr>
      <w:r>
        <w:rPr>
          <w:rStyle w:val="CommentReference"/>
        </w:rPr>
        <w:annotationRef/>
      </w:r>
      <w:r>
        <w:t xml:space="preserve">How does this look? </w:t>
      </w:r>
    </w:p>
  </w:comment>
  <w:comment w:id="35" w:author="Daniel Noble" w:date="2020-10-16T08:18:00Z" w:initials="DN">
    <w:p w14:paraId="1ECC6F54" w14:textId="73A85B19" w:rsidR="00114FED" w:rsidRDefault="00114FED">
      <w:pPr>
        <w:pStyle w:val="CommentText"/>
      </w:pPr>
      <w:r>
        <w:rPr>
          <w:rStyle w:val="CommentReference"/>
        </w:rPr>
        <w:annotationRef/>
      </w:r>
      <w:r>
        <w:t>Huh?</w:t>
      </w:r>
    </w:p>
  </w:comment>
  <w:comment w:id="36" w:author="fonti.kar@gmail.com" w:date="2020-10-19T11:11:00Z" w:initials="f">
    <w:p w14:paraId="717FED08" w14:textId="2847D6B0" w:rsidR="00114FED" w:rsidRDefault="00114FED">
      <w:pPr>
        <w:pStyle w:val="CommentText"/>
      </w:pPr>
      <w:r>
        <w:rPr>
          <w:rStyle w:val="CommentReference"/>
        </w:rPr>
        <w:annotationRef/>
      </w:r>
      <w:r>
        <w:t xml:space="preserve">This is correct Dan </w:t>
      </w:r>
      <w:r>
        <w:sym w:font="Wingdings" w:char="F04A"/>
      </w:r>
      <w:r>
        <w:t xml:space="preserve"> Deviations among sampling session for the same individual would be “within individual variation” </w:t>
      </w:r>
    </w:p>
  </w:comment>
  <w:comment w:id="37" w:author="Daniel Noble" w:date="2020-10-16T08:38:00Z" w:initials="DN">
    <w:p w14:paraId="177BD4EA" w14:textId="74DE216F" w:rsidR="00114FED" w:rsidRDefault="00114FED">
      <w:pPr>
        <w:pStyle w:val="CommentText"/>
      </w:pPr>
      <w:r>
        <w:rPr>
          <w:rStyle w:val="CommentReference"/>
        </w:rPr>
        <w:annotationRef/>
      </w:r>
      <w:r>
        <w:t>Why do you need these? They are completely captured by the line. Ditch them. They just add clutter</w:t>
      </w:r>
    </w:p>
  </w:comment>
  <w:comment w:id="38" w:author="fonti.kar@gmail.com" w:date="2020-10-19T11:54:00Z" w:initials="f">
    <w:p w14:paraId="58C8C982" w14:textId="4B385DAC" w:rsidR="00114FED" w:rsidRDefault="00114FED">
      <w:pPr>
        <w:pStyle w:val="CommentText"/>
        <w:rPr>
          <w:noProof/>
        </w:rPr>
      </w:pPr>
      <w:r>
        <w:rPr>
          <w:rStyle w:val="CommentReference"/>
        </w:rPr>
        <w:annotationRef/>
      </w:r>
      <w:r>
        <w:t xml:space="preserve">I want to show individual variation in </w:t>
      </w:r>
      <w:r>
        <w:rPr>
          <w:noProof/>
        </w:rPr>
        <w:t xml:space="preserve">reaction norms and how that may change across sessions given that we estimated repetability of the slope. I can just plot the lines and not the points, but the points represent variance in intercepts. What do you think Shin? </w:t>
      </w:r>
    </w:p>
  </w:comment>
  <w:comment w:id="41" w:author="Daniel Noble" w:date="2020-10-16T08:43:00Z" w:initials="DN">
    <w:p w14:paraId="1DFC322E" w14:textId="2D2D3623" w:rsidR="00114FED" w:rsidRDefault="00114FED">
      <w:pPr>
        <w:pStyle w:val="CommentText"/>
      </w:pPr>
      <w:r>
        <w:rPr>
          <w:rStyle w:val="CommentReference"/>
        </w:rPr>
        <w:annotationRef/>
      </w:r>
      <w:r>
        <w:t>Not surprising, given T is not standardized. You may still need to present these regardless as 0 isn’t really helpful. They will be small because of scale changing from intercept and slope.</w:t>
      </w:r>
    </w:p>
  </w:comment>
  <w:comment w:id="46" w:author="Daniel Noble" w:date="2020-10-16T08:41:00Z" w:initials="DN">
    <w:p w14:paraId="2A232085" w14:textId="2E3B2C8A" w:rsidR="00114FED" w:rsidRDefault="00114FED">
      <w:pPr>
        <w:pStyle w:val="CommentText"/>
      </w:pPr>
      <w:r>
        <w:rPr>
          <w:rStyle w:val="CommentReference"/>
        </w:rPr>
        <w:annotationRef/>
      </w:r>
      <w:r>
        <w:t>If no interaction, then it’s probably worth just presenting main effects…otherwise temperature coefficients can’t easily be interpreted</w:t>
      </w:r>
      <w:r>
        <w:rPr>
          <w:noProof/>
        </w:rPr>
        <w:t xml:space="preserve"> because coefficients are not scalled (aside from age). So, drop interaction, refit to have main effect model and then interpret coefs...</w:t>
      </w:r>
    </w:p>
  </w:comment>
  <w:comment w:id="47" w:author="fonti.kar@gmail.com" w:date="2020-10-19T12:41:00Z" w:initials="f">
    <w:p w14:paraId="07F5124B" w14:textId="340C1F82" w:rsidR="00114FED" w:rsidRDefault="00114FED">
      <w:pPr>
        <w:pStyle w:val="CommentText"/>
      </w:pPr>
      <w:r>
        <w:rPr>
          <w:rStyle w:val="CommentReference"/>
        </w:rPr>
        <w:annotationRef/>
      </w:r>
      <w:r>
        <w:t xml:space="preserve">I have this in the supplement, I guess I didn’t want to present all the tables in the main MS. I already interpreted the coefficients broadly “had positive effects”, I don’t know if I see the benefit of saying: a unit increase in temp increase MR by exp(0.62) units? Thoughts Shin? </w:t>
      </w:r>
    </w:p>
  </w:comment>
  <w:comment w:id="65" w:author="Daniel Noble" w:date="2020-10-16T08:25:00Z" w:initials="DN">
    <w:p w14:paraId="57DAA6E3" w14:textId="1ABE224D" w:rsidR="00114FED" w:rsidRDefault="00114FED">
      <w:pPr>
        <w:pStyle w:val="CommentText"/>
      </w:pPr>
      <w:r w:rsidRPr="00431B8D">
        <w:rPr>
          <w:rStyle w:val="CommentReference"/>
          <w:highlight w:val="yellow"/>
        </w:rPr>
        <w:annotationRef/>
      </w:r>
      <w:r w:rsidRPr="00431B8D">
        <w:rPr>
          <w:highlight w:val="yellow"/>
        </w:rPr>
        <w:t>Not sure why COI is disjunt from the ID variances</w:t>
      </w:r>
    </w:p>
  </w:comment>
  <w:comment w:id="66" w:author="fonti.kar@gmail.com" w:date="2020-10-19T12:50:00Z" w:initials="f">
    <w:p w14:paraId="4C699F7A" w14:textId="436EE18D" w:rsidR="00114FED" w:rsidRDefault="00114FED">
      <w:pPr>
        <w:pStyle w:val="CommentText"/>
      </w:pPr>
      <w:r>
        <w:rPr>
          <w:rStyle w:val="CommentReference"/>
        </w:rPr>
        <w:annotationRef/>
      </w:r>
      <w:r>
        <w:t xml:space="preserve">I don’t understand?? </w:t>
      </w:r>
    </w:p>
  </w:comment>
  <w:comment w:id="70" w:author="Daniel Noble" w:date="2020-10-16T08:57:00Z" w:initials="DN">
    <w:p w14:paraId="4CDE4AAB" w14:textId="271BD4FA" w:rsidR="00114FED" w:rsidRDefault="00114FED">
      <w:pPr>
        <w:pStyle w:val="CommentText"/>
      </w:pPr>
      <w:r>
        <w:rPr>
          <w:rStyle w:val="CommentReference"/>
        </w:rPr>
        <w:annotationRef/>
      </w:r>
      <w:r>
        <w:t xml:space="preserve">This is the same information as the table below…..dicth table or move to supplement. Add a few more details to the figure. You can add “NS” above each temperature to indicate the lack of “significance”. Also, add sample sizes of the number of lizards to fig legend. </w:t>
      </w:r>
    </w:p>
  </w:comment>
  <w:comment w:id="71" w:author="Daniel Noble" w:date="2020-10-16T08:59:00Z" w:initials="DN">
    <w:p w14:paraId="28A9E953" w14:textId="3B791CFD" w:rsidR="00114FED" w:rsidRDefault="00114FED">
      <w:pPr>
        <w:pStyle w:val="CommentText"/>
      </w:pPr>
      <w:r>
        <w:rPr>
          <w:rStyle w:val="CommentReference"/>
        </w:rPr>
        <w:annotationRef/>
      </w:r>
      <w:r>
        <w:t xml:space="preserve">One thing. Did you actually test whether the “contrast” or difference” between repeatability estimates had 95%CI’s that overlapped zero? You need to do this to be sure. Just because you have overlap here doesn’t at all mean that the difference is not “significant”. Judging on this overlap, I would be blown away if it was, but you still need to check. </w:t>
      </w:r>
    </w:p>
  </w:comment>
  <w:comment w:id="72" w:author="fonti.kar@gmail.com" w:date="2020-10-19T12:34:00Z" w:initials="f">
    <w:p w14:paraId="72FFFC5D" w14:textId="3D5B4956" w:rsidR="00114FED" w:rsidRDefault="00114FED">
      <w:pPr>
        <w:pStyle w:val="CommentText"/>
      </w:pPr>
      <w:r>
        <w:rPr>
          <w:rStyle w:val="CommentReference"/>
        </w:rPr>
        <w:annotationRef/>
      </w:r>
      <w:r>
        <w:t xml:space="preserve">Yes I did, what is the best way to present that? In a table? Or just the NS in the figure is sufficient?  I feel like adding 6 NS above the constrats will be too much either. I have specified in the txt and in the legend.  Thoughts Shin? </w:t>
      </w:r>
    </w:p>
  </w:comment>
  <w:comment w:id="275" w:author="Daniel Noble" w:date="2020-10-16T12:57:00Z" w:initials="DN">
    <w:p w14:paraId="0437192F" w14:textId="38C07620" w:rsidR="00114FED" w:rsidRDefault="00114FED">
      <w:pPr>
        <w:pStyle w:val="CommentText"/>
      </w:pPr>
      <w:r>
        <w:rPr>
          <w:rStyle w:val="CommentReference"/>
        </w:rPr>
        <w:annotationRef/>
      </w:r>
      <w:r>
        <w:t xml:space="preserve">Overview the sections below quickly </w:t>
      </w:r>
    </w:p>
  </w:comment>
  <w:comment w:id="285" w:author="Daniel Noble" w:date="2020-10-16T10:14:00Z" w:initials="DN">
    <w:p w14:paraId="7695F22D" w14:textId="77777777" w:rsidR="00114FED" w:rsidRDefault="00114FED" w:rsidP="00477E80">
      <w:pPr>
        <w:pStyle w:val="CommentText"/>
      </w:pPr>
      <w:r>
        <w:rPr>
          <w:rStyle w:val="CommentReference"/>
        </w:rPr>
        <w:annotationRef/>
      </w:r>
      <w:r>
        <w:t>Add a sentence or two here describe WHY and HOW we expect early developmental environments to shape plastic responses….</w:t>
      </w:r>
    </w:p>
  </w:comment>
  <w:comment w:id="288" w:author="Daniel Noble" w:date="2020-10-16T13:36:00Z" w:initials="DN">
    <w:p w14:paraId="71788CE6" w14:textId="77777777" w:rsidR="00114FED" w:rsidRDefault="00114FED" w:rsidP="00477E80">
      <w:pPr>
        <w:pStyle w:val="CommentText"/>
      </w:pPr>
      <w:r>
        <w:rPr>
          <w:rStyle w:val="CommentReference"/>
        </w:rPr>
        <w:annotationRef/>
      </w:r>
      <w:r>
        <w:t>You need to be careful about how much you bat on about this. Your design is really not the same as the ones outlined in Beaman et al. You only have one rearing / adult temperature, as you point out below.</w:t>
      </w:r>
    </w:p>
  </w:comment>
  <w:comment w:id="328" w:author="Daniel Noble" w:date="2020-10-16T10:14:00Z" w:initials="DN">
    <w:p w14:paraId="463E835B" w14:textId="6D0321F7" w:rsidR="00114FED" w:rsidRDefault="00114FED">
      <w:pPr>
        <w:pStyle w:val="CommentText"/>
      </w:pPr>
      <w:r>
        <w:rPr>
          <w:rStyle w:val="CommentReference"/>
        </w:rPr>
        <w:annotationRef/>
      </w:r>
      <w:r>
        <w:t>Add a sentence or two here describe WHY and HOW we expect early developmental environments to shape plastic responses….</w:t>
      </w:r>
    </w:p>
  </w:comment>
  <w:comment w:id="366" w:author="Daniel Noble" w:date="2020-10-16T13:36:00Z" w:initials="DN">
    <w:p w14:paraId="5C794140" w14:textId="04B5770D" w:rsidR="00114FED" w:rsidRDefault="00114FED">
      <w:pPr>
        <w:pStyle w:val="CommentText"/>
      </w:pPr>
      <w:r>
        <w:rPr>
          <w:rStyle w:val="CommentReference"/>
        </w:rPr>
        <w:annotationRef/>
      </w:r>
      <w:r>
        <w:t>You need to be careful about how much you bat on about this. Your design is really not the same as the ones outlined in Beaman et al. You only have one rearing / adult temperature, as you point out below.</w:t>
      </w:r>
    </w:p>
  </w:comment>
  <w:comment w:id="423" w:author="Daniel Noble" w:date="2020-10-16T13:01:00Z" w:initials="DN">
    <w:p w14:paraId="55DE216C" w14:textId="71EFEC2D" w:rsidR="00114FED" w:rsidRDefault="00114FED">
      <w:pPr>
        <w:pStyle w:val="CommentText"/>
      </w:pPr>
      <w:r>
        <w:rPr>
          <w:rStyle w:val="CommentReference"/>
        </w:rPr>
        <w:annotationRef/>
      </w:r>
      <w:r>
        <w:t>Check that this is true please</w:t>
      </w:r>
    </w:p>
  </w:comment>
  <w:comment w:id="438" w:author="Daniel Noble" w:date="2020-10-16T15:31:00Z" w:initials="DN">
    <w:p w14:paraId="1604B1C9" w14:textId="4EBF8F8E" w:rsidR="00114FED" w:rsidRDefault="00114FED">
      <w:pPr>
        <w:pStyle w:val="CommentText"/>
      </w:pPr>
      <w:r>
        <w:rPr>
          <w:rStyle w:val="CommentReference"/>
        </w:rPr>
        <w:annotationRef/>
      </w:r>
      <w:r>
        <w:t>Also have a read of Chevin &amp; Hoffman 2017. Phil Trans carefully for relevant text here</w:t>
      </w:r>
    </w:p>
  </w:comment>
  <w:comment w:id="443" w:author="Daniel Noble" w:date="2020-10-16T13:38:00Z" w:initials="DN">
    <w:p w14:paraId="3F6C2E73" w14:textId="14538A4E" w:rsidR="00114FED" w:rsidRDefault="00114FED">
      <w:pPr>
        <w:pStyle w:val="CommentText"/>
      </w:pPr>
      <w:r>
        <w:rPr>
          <w:rStyle w:val="CommentReference"/>
        </w:rPr>
        <w:annotationRef/>
      </w:r>
      <w:r>
        <w:t>You could bring in this bit. It makes sense….</w:t>
      </w:r>
    </w:p>
  </w:comment>
  <w:comment w:id="444" w:author="fonti.kar@gmail.com" w:date="2020-10-20T15:11:00Z" w:initials="f">
    <w:p w14:paraId="74CA3841" w14:textId="1E74B30F" w:rsidR="00114FED" w:rsidRDefault="00114FED">
      <w:pPr>
        <w:pStyle w:val="CommentText"/>
      </w:pPr>
      <w:r>
        <w:rPr>
          <w:rStyle w:val="CommentReference"/>
        </w:rPr>
        <w:annotationRef/>
      </w:r>
      <w:r>
        <w:t xml:space="preserve">Bring this bit to where? </w:t>
      </w:r>
    </w:p>
  </w:comment>
  <w:comment w:id="492" w:author="Daniel Noble" w:date="2020-10-16T13:38:00Z" w:initials="DN">
    <w:p w14:paraId="06B67A31" w14:textId="05588BB9" w:rsidR="00114FED" w:rsidRDefault="00114FED">
      <w:pPr>
        <w:pStyle w:val="CommentText"/>
      </w:pPr>
      <w:r>
        <w:rPr>
          <w:rStyle w:val="CommentReference"/>
        </w:rPr>
        <w:annotationRef/>
      </w:r>
      <w:r>
        <w:t>How do you know it’s optimal? It may not be. Just the best evolution has offered up.</w:t>
      </w:r>
    </w:p>
  </w:comment>
  <w:comment w:id="493" w:author="Daniel Noble" w:date="2020-10-16T10:43:00Z" w:initials="DN">
    <w:p w14:paraId="1E14D4E3" w14:textId="0D6865EB" w:rsidR="00114FED" w:rsidRDefault="00114FED">
      <w:pPr>
        <w:pStyle w:val="CommentText"/>
      </w:pPr>
      <w:r>
        <w:rPr>
          <w:rStyle w:val="CommentReference"/>
        </w:rPr>
        <w:annotationRef/>
      </w:r>
      <w:r>
        <w:t>Aright, but that’s pretty hard….</w:t>
      </w:r>
    </w:p>
  </w:comment>
  <w:comment w:id="484" w:author="Daniel Noble" w:date="2020-10-16T13:44:00Z" w:initials="DN">
    <w:p w14:paraId="01347D24" w14:textId="1D59417A" w:rsidR="00114FED" w:rsidRDefault="00114FED">
      <w:pPr>
        <w:pStyle w:val="CommentText"/>
      </w:pPr>
      <w:r>
        <w:rPr>
          <w:rStyle w:val="CommentReference"/>
        </w:rPr>
        <w:annotationRef/>
      </w:r>
      <w:r>
        <w:t>You might be able to keep this depending on what you bring in nd talk about.</w:t>
      </w:r>
    </w:p>
  </w:comment>
  <w:comment w:id="498" w:author="Daniel Noble" w:date="2020-10-16T13:39:00Z" w:initials="DN">
    <w:p w14:paraId="42622A70" w14:textId="7F45C53C" w:rsidR="00114FED" w:rsidRDefault="00114FED">
      <w:pPr>
        <w:pStyle w:val="CommentText"/>
      </w:pPr>
      <w:r>
        <w:rPr>
          <w:rStyle w:val="CommentReference"/>
        </w:rPr>
        <w:annotationRef/>
      </w:r>
      <w:r>
        <w:t xml:space="preserve">I don’t know where you’re going with this bit. </w:t>
      </w:r>
    </w:p>
  </w:comment>
  <w:comment w:id="485" w:author="Daniel Noble" w:date="2020-10-16T13:30:00Z" w:initials="DN">
    <w:p w14:paraId="25BF69FD" w14:textId="2DDA8927" w:rsidR="00114FED" w:rsidRDefault="00114FED">
      <w:pPr>
        <w:pStyle w:val="CommentText"/>
      </w:pPr>
      <w:r>
        <w:rPr>
          <w:rStyle w:val="CommentReference"/>
        </w:rPr>
        <w:annotationRef/>
      </w:r>
      <w:r>
        <w:t xml:space="preserve">I don’t really see the relevance of this in relation to population level reaction norms being robust to developmental temperatures. What does their stability mean? </w:t>
      </w:r>
    </w:p>
  </w:comment>
  <w:comment w:id="500" w:author="Daniel Noble" w:date="2020-10-16T13:40:00Z" w:initials="DN">
    <w:p w14:paraId="65EA5583" w14:textId="77777777" w:rsidR="00114FED" w:rsidRDefault="00114FED">
      <w:pPr>
        <w:pStyle w:val="CommentText"/>
      </w:pPr>
      <w:r>
        <w:rPr>
          <w:rStyle w:val="CommentReference"/>
        </w:rPr>
        <w:annotationRef/>
      </w:r>
      <w:r>
        <w:t xml:space="preserve">Sure…but how is this relevant to explaining the lack of  changes to reaction norms? </w:t>
      </w:r>
    </w:p>
    <w:p w14:paraId="3ACCA3E8" w14:textId="77777777" w:rsidR="00114FED" w:rsidRDefault="00114FED">
      <w:pPr>
        <w:pStyle w:val="CommentText"/>
      </w:pPr>
    </w:p>
    <w:p w14:paraId="53A00CC3" w14:textId="2E5D2D98" w:rsidR="00114FED" w:rsidRDefault="00114FED">
      <w:pPr>
        <w:pStyle w:val="CommentText"/>
      </w:pPr>
      <w:r>
        <w:t>I don’t really know that this section is hitting the right points. You need to think hard about how 1) plastic responses are important for dealing with environmental variation; 2) what are the consequence for fitness and population growth if developmental environments shape plasticity later in life, particularly for metabolism.</w:t>
      </w:r>
    </w:p>
  </w:comment>
  <w:comment w:id="510" w:author="Daniel Noble" w:date="2020-10-16T13:03:00Z" w:initials="DN">
    <w:p w14:paraId="0FD3CB28" w14:textId="4D8DAAC8" w:rsidR="00114FED" w:rsidRDefault="00114FED">
      <w:pPr>
        <w:pStyle w:val="CommentText"/>
      </w:pPr>
      <w:r>
        <w:rPr>
          <w:rStyle w:val="CommentReference"/>
        </w:rPr>
        <w:annotationRef/>
      </w:r>
      <w:r>
        <w:t>This should all be in results……Not here. Then bring in a sentence on this in the first paragraph above, just briefly, where you talk about acclimation.</w:t>
      </w:r>
    </w:p>
  </w:comment>
  <w:comment w:id="486" w:author="Daniel Noble" w:date="2020-10-16T13:44:00Z" w:initials="DN">
    <w:p w14:paraId="3B7F0B03" w14:textId="44907E04" w:rsidR="00114FED" w:rsidRDefault="00114FED">
      <w:pPr>
        <w:pStyle w:val="CommentText"/>
      </w:pPr>
      <w:r>
        <w:rPr>
          <w:rStyle w:val="CommentReference"/>
        </w:rPr>
        <w:annotationRef/>
      </w:r>
      <w:r>
        <w:t>All this could probably go</w:t>
      </w:r>
    </w:p>
  </w:comment>
  <w:comment w:id="520" w:author="Daniel Noble" w:date="2020-10-17T13:45:00Z" w:initials="DN">
    <w:p w14:paraId="5361C6C0" w14:textId="77777777" w:rsidR="00114FED" w:rsidRDefault="00114FED" w:rsidP="001D4780">
      <w:pPr>
        <w:pStyle w:val="CommentText"/>
      </w:pPr>
      <w:r>
        <w:rPr>
          <w:rStyle w:val="CommentReference"/>
        </w:rPr>
        <w:annotationRef/>
      </w:r>
      <w:r>
        <w:t>Maybe this topic sentence can be merged into one overarching one on repeatability?</w:t>
      </w:r>
    </w:p>
  </w:comment>
  <w:comment w:id="531" w:author="Daniel Noble" w:date="2020-10-17T13:48:00Z" w:initials="DN">
    <w:p w14:paraId="6912899B" w14:textId="77777777" w:rsidR="00114FED" w:rsidRDefault="00114FED" w:rsidP="001D4780">
      <w:pPr>
        <w:pStyle w:val="CommentText"/>
      </w:pPr>
      <w:r>
        <w:rPr>
          <w:rStyle w:val="CommentReference"/>
        </w:rPr>
        <w:annotationRef/>
      </w:r>
      <w:r>
        <w:t>Check on whether these are really sig different. That would open up some new discussion avenues… but in any case, you could still discuss why developmental environments are expected to affect repeatability…even if you didn’t see such an effect</w:t>
      </w:r>
    </w:p>
  </w:comment>
  <w:comment w:id="547" w:author="Daniel Noble" w:date="2020-10-16T14:47:00Z" w:initials="DN">
    <w:p w14:paraId="0CD6C2AB" w14:textId="5B51815C" w:rsidR="00114FED" w:rsidRDefault="00114FED">
      <w:pPr>
        <w:pStyle w:val="CommentText"/>
      </w:pPr>
      <w:r>
        <w:rPr>
          <w:rStyle w:val="CommentReference"/>
        </w:rPr>
        <w:annotationRef/>
      </w:r>
      <w:r>
        <w:t>Repetitive with what you said above about stress.</w:t>
      </w:r>
    </w:p>
  </w:comment>
  <w:comment w:id="548" w:author="Daniel Noble" w:date="2020-10-16T14:47:00Z" w:initials="DN">
    <w:p w14:paraId="222B5CA2" w14:textId="7B5BF58A" w:rsidR="00114FED" w:rsidRDefault="00114FED">
      <w:pPr>
        <w:pStyle w:val="CommentText"/>
      </w:pPr>
      <w:r>
        <w:rPr>
          <w:rStyle w:val="CommentReference"/>
        </w:rPr>
        <w:annotationRef/>
      </w:r>
      <w:r>
        <w:t>Ditch….this is totally different….you don’t know the pegeus T, which is where thing become stressfull.</w:t>
      </w:r>
    </w:p>
  </w:comment>
  <w:comment w:id="552" w:author="Daniel Noble" w:date="2020-10-17T13:43:00Z" w:initials="DN">
    <w:p w14:paraId="71A9EED4" w14:textId="5ABEF2C0" w:rsidR="00114FED" w:rsidRDefault="00114FED">
      <w:pPr>
        <w:pStyle w:val="CommentText"/>
      </w:pPr>
      <w:r>
        <w:rPr>
          <w:rStyle w:val="CommentReference"/>
        </w:rPr>
        <w:annotationRef/>
      </w:r>
      <w:r>
        <w:t>Not sure what you mean…you didn’t see Residual varied….</w:t>
      </w:r>
    </w:p>
  </w:comment>
  <w:comment w:id="553" w:author="Daniel Noble" w:date="2020-10-16T14:48:00Z" w:initials="DN">
    <w:p w14:paraId="458EC475" w14:textId="41976B40" w:rsidR="00114FED" w:rsidRDefault="00114FED">
      <w:pPr>
        <w:pStyle w:val="CommentText"/>
      </w:pPr>
      <w:r>
        <w:rPr>
          <w:rStyle w:val="CommentReference"/>
        </w:rPr>
        <w:annotationRef/>
      </w:r>
      <w:r>
        <w:t>OK, but why are you bringing this up? It’s not relevant for your results. You show heterogenous variance was not a problem?</w:t>
      </w:r>
    </w:p>
  </w:comment>
  <w:comment w:id="554" w:author="Daniel Noble" w:date="2020-10-16T15:43:00Z" w:initials="DN">
    <w:p w14:paraId="187B34C6" w14:textId="28A770DC" w:rsidR="00114FED" w:rsidRDefault="00114FED">
      <w:pPr>
        <w:pStyle w:val="CommentText"/>
      </w:pPr>
      <w:r>
        <w:rPr>
          <w:rStyle w:val="CommentReference"/>
        </w:rPr>
        <w:annotationRef/>
      </w:r>
      <w:r>
        <w:t>Bring this straight up top. Put your results into context and compare</w:t>
      </w:r>
    </w:p>
  </w:comment>
  <w:comment w:id="555" w:author="Daniel Noble" w:date="2020-10-16T15:43:00Z" w:initials="DN">
    <w:p w14:paraId="602CF424" w14:textId="28F033CA" w:rsidR="00114FED" w:rsidRDefault="00114FED">
      <w:pPr>
        <w:pStyle w:val="CommentText"/>
      </w:pPr>
      <w:r>
        <w:rPr>
          <w:rStyle w:val="CommentReference"/>
        </w:rPr>
        <w:annotationRef/>
      </w:r>
      <w:r>
        <w:t>Too detailed. Ditch this and give salient results</w:t>
      </w:r>
    </w:p>
  </w:comment>
  <w:comment w:id="556" w:author="Daniel Noble" w:date="2020-10-16T15:44:00Z" w:initials="DN">
    <w:p w14:paraId="5618605E" w14:textId="6AD97025" w:rsidR="00114FED" w:rsidRDefault="00114FED">
      <w:pPr>
        <w:pStyle w:val="CommentText"/>
      </w:pPr>
      <w:r>
        <w:rPr>
          <w:rStyle w:val="CommentReference"/>
        </w:rPr>
        <w:annotationRef/>
      </w:r>
      <w:r>
        <w:t>Why is this worth noting? Don’t see its relevance. Just ditch it.</w:t>
      </w:r>
    </w:p>
  </w:comment>
  <w:comment w:id="557" w:author="Daniel Noble" w:date="2020-10-16T15:48:00Z" w:initials="DN">
    <w:p w14:paraId="4C5FB14D" w14:textId="5C2B449D" w:rsidR="00114FED" w:rsidRDefault="00114FED">
      <w:pPr>
        <w:pStyle w:val="CommentText"/>
      </w:pPr>
      <w:r>
        <w:rPr>
          <w:rStyle w:val="CommentReference"/>
        </w:rPr>
        <w:annotationRef/>
      </w:r>
      <w:r>
        <w:t>Why is there so much discussion on residual variance? It’s not a result that’s worth working about in your context?</w:t>
      </w:r>
    </w:p>
  </w:comment>
  <w:comment w:id="561" w:author="Daniel Noble" w:date="2020-10-16T15:49:00Z" w:initials="DN">
    <w:p w14:paraId="2D2F8F60" w14:textId="6D32343D" w:rsidR="00114FED" w:rsidRDefault="00114FED">
      <w:pPr>
        <w:pStyle w:val="CommentText"/>
      </w:pPr>
      <w:r>
        <w:rPr>
          <w:rStyle w:val="CommentReference"/>
        </w:rPr>
        <w:annotationRef/>
      </w:r>
      <w:r>
        <w:t>No, no, no…the minimum requirement is that there is heritable variation for selection to act on. You can have consistent between individual variation, but no heritability. This has no place in shaping evolutionary responses. Hi between individual variability sets the upper limit on heritability to some extent because between individual differences are the result of genes, development and the environment……It could all be genes…in which case R and heritability are identical….but of course it’s often that development (PE) and environment play a big role in this</w:t>
      </w:r>
    </w:p>
  </w:comment>
  <w:comment w:id="591" w:author="Daniel Noble" w:date="2020-10-17T13:45:00Z" w:initials="DN">
    <w:p w14:paraId="5FF1D2A8" w14:textId="23419308" w:rsidR="00114FED" w:rsidRDefault="00114FED">
      <w:pPr>
        <w:pStyle w:val="CommentText"/>
      </w:pPr>
      <w:r>
        <w:rPr>
          <w:rStyle w:val="CommentReference"/>
        </w:rPr>
        <w:annotationRef/>
      </w:r>
      <w:r>
        <w:t>Maybe this topic sentence can be merged into one overarching one on repeatability?</w:t>
      </w:r>
    </w:p>
  </w:comment>
  <w:comment w:id="602" w:author="Daniel Noble" w:date="2020-10-17T13:48:00Z" w:initials="DN">
    <w:p w14:paraId="582836EE" w14:textId="2FE9CFC5" w:rsidR="00114FED" w:rsidRDefault="00114FED">
      <w:pPr>
        <w:pStyle w:val="CommentText"/>
      </w:pPr>
      <w:r>
        <w:rPr>
          <w:rStyle w:val="CommentReference"/>
        </w:rPr>
        <w:annotationRef/>
      </w:r>
      <w:r>
        <w:t>Check on whether these are really sig different. That would open up some new discussion avenues… but in any case, you could still discuss why developmental environments are expected to affect repeatability…even if you didn’t see such an effect</w:t>
      </w:r>
    </w:p>
  </w:comment>
  <w:comment w:id="606" w:author="Daniel Noble" w:date="2020-10-17T13:46:00Z" w:initials="DN">
    <w:p w14:paraId="6668C6BC" w14:textId="35C95893" w:rsidR="00114FED" w:rsidRDefault="00114FED">
      <w:pPr>
        <w:pStyle w:val="CommentText"/>
      </w:pPr>
      <w:r>
        <w:rPr>
          <w:rStyle w:val="CommentReference"/>
        </w:rPr>
        <w:annotationRef/>
      </w:r>
      <w:r>
        <w:t>Need to write this more elegantly so that it doesn’t sound like you’re bashing someone’s study…dangerous</w:t>
      </w:r>
    </w:p>
  </w:comment>
  <w:comment w:id="634" w:author="Daniel Noble" w:date="2020-10-17T13:50:00Z" w:initials="DN">
    <w:p w14:paraId="6968CA5E" w14:textId="2FC3E350" w:rsidR="00114FED" w:rsidRDefault="00114FED">
      <w:pPr>
        <w:pStyle w:val="CommentText"/>
      </w:pPr>
      <w:r>
        <w:rPr>
          <w:rStyle w:val="CommentReference"/>
        </w:rPr>
        <w:annotationRef/>
      </w:r>
      <w:r>
        <w:t>Not sure on the relevance here…may not be the est example.</w:t>
      </w:r>
    </w:p>
  </w:comment>
  <w:comment w:id="641" w:author="Daniel Noble" w:date="2020-10-17T13:51:00Z" w:initials="DN">
    <w:p w14:paraId="32DEAF09" w14:textId="0BD504CD" w:rsidR="00114FED" w:rsidRDefault="00114FED">
      <w:pPr>
        <w:pStyle w:val="CommentText"/>
      </w:pPr>
      <w:r>
        <w:rPr>
          <w:rStyle w:val="CommentReference"/>
        </w:rPr>
        <w:annotationRef/>
      </w:r>
      <w:r>
        <w:t>Needs ome fine-tu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451F5C7" w15:done="0"/>
  <w15:commentEx w15:paraId="3ACFE0F0" w15:paraIdParent="3451F5C7" w15:done="0"/>
  <w15:commentEx w15:paraId="04C63D5B" w15:done="0"/>
  <w15:commentEx w15:paraId="2904BAA4" w15:done="0"/>
  <w15:commentEx w15:paraId="492691B3" w15:done="0"/>
  <w15:commentEx w15:paraId="45981527" w15:done="0"/>
  <w15:commentEx w15:paraId="657E8AEB" w15:paraIdParent="45981527" w15:done="0"/>
  <w15:commentEx w15:paraId="475B18F1" w15:done="0"/>
  <w15:commentEx w15:paraId="25EE42BB" w15:paraIdParent="475B18F1" w15:done="0"/>
  <w15:commentEx w15:paraId="672B770B" w15:done="0"/>
  <w15:commentEx w15:paraId="12441A21" w15:done="0"/>
  <w15:commentEx w15:paraId="3267CBAF" w15:paraIdParent="12441A21" w15:done="0"/>
  <w15:commentEx w15:paraId="6AA6E240" w15:paraIdParent="12441A21" w15:done="0"/>
  <w15:commentEx w15:paraId="4D8AD123" w15:done="0"/>
  <w15:commentEx w15:paraId="66DB1FC7" w15:paraIdParent="4D8AD123" w15:done="0"/>
  <w15:commentEx w15:paraId="6C315686" w15:done="0"/>
  <w15:commentEx w15:paraId="79AFBF47" w15:paraIdParent="6C315686" w15:done="0"/>
  <w15:commentEx w15:paraId="7E2F9635" w15:paraIdParent="6C315686" w15:done="0"/>
  <w15:commentEx w15:paraId="47255685" w15:done="0"/>
  <w15:commentEx w15:paraId="05BF7328" w15:paraIdParent="47255685" w15:done="0"/>
  <w15:commentEx w15:paraId="1ECC6F54" w15:done="0"/>
  <w15:commentEx w15:paraId="717FED08" w15:paraIdParent="1ECC6F54" w15:done="0"/>
  <w15:commentEx w15:paraId="177BD4EA" w15:done="0"/>
  <w15:commentEx w15:paraId="58C8C982" w15:paraIdParent="177BD4EA" w15:done="0"/>
  <w15:commentEx w15:paraId="1DFC322E" w15:done="0"/>
  <w15:commentEx w15:paraId="2A232085" w15:done="0"/>
  <w15:commentEx w15:paraId="07F5124B" w15:paraIdParent="2A232085" w15:done="0"/>
  <w15:commentEx w15:paraId="57DAA6E3" w15:done="0"/>
  <w15:commentEx w15:paraId="4C699F7A" w15:paraIdParent="57DAA6E3" w15:done="0"/>
  <w15:commentEx w15:paraId="4CDE4AAB" w15:done="0"/>
  <w15:commentEx w15:paraId="28A9E953" w15:done="0"/>
  <w15:commentEx w15:paraId="72FFFC5D" w15:paraIdParent="28A9E953" w15:done="0"/>
  <w15:commentEx w15:paraId="0437192F" w15:done="0"/>
  <w15:commentEx w15:paraId="7695F22D" w15:done="1"/>
  <w15:commentEx w15:paraId="71788CE6" w15:done="0"/>
  <w15:commentEx w15:paraId="463E835B" w15:done="0"/>
  <w15:commentEx w15:paraId="5C794140" w15:done="0"/>
  <w15:commentEx w15:paraId="55DE216C" w15:done="0"/>
  <w15:commentEx w15:paraId="1604B1C9" w15:done="0"/>
  <w15:commentEx w15:paraId="3F6C2E73" w15:done="0"/>
  <w15:commentEx w15:paraId="74CA3841" w15:paraIdParent="3F6C2E73" w15:done="0"/>
  <w15:commentEx w15:paraId="06B67A31" w15:done="0"/>
  <w15:commentEx w15:paraId="1E14D4E3" w15:done="0"/>
  <w15:commentEx w15:paraId="01347D24" w15:done="0"/>
  <w15:commentEx w15:paraId="42622A70" w15:done="0"/>
  <w15:commentEx w15:paraId="25BF69FD" w15:done="0"/>
  <w15:commentEx w15:paraId="53A00CC3" w15:done="0"/>
  <w15:commentEx w15:paraId="0FD3CB28" w15:done="0"/>
  <w15:commentEx w15:paraId="3B7F0B03" w15:done="0"/>
  <w15:commentEx w15:paraId="5361C6C0" w15:done="0"/>
  <w15:commentEx w15:paraId="6912899B" w15:done="0"/>
  <w15:commentEx w15:paraId="0CD6C2AB" w15:done="0"/>
  <w15:commentEx w15:paraId="222B5CA2" w15:done="0"/>
  <w15:commentEx w15:paraId="71A9EED4" w15:done="0"/>
  <w15:commentEx w15:paraId="458EC475" w15:done="0"/>
  <w15:commentEx w15:paraId="187B34C6" w15:done="0"/>
  <w15:commentEx w15:paraId="602CF424" w15:done="0"/>
  <w15:commentEx w15:paraId="5618605E" w15:done="0"/>
  <w15:commentEx w15:paraId="4C5FB14D" w15:done="0"/>
  <w15:commentEx w15:paraId="2D2F8F60" w15:done="0"/>
  <w15:commentEx w15:paraId="5FF1D2A8" w15:done="0"/>
  <w15:commentEx w15:paraId="582836EE" w15:done="0"/>
  <w15:commentEx w15:paraId="6668C6BC" w15:done="0"/>
  <w15:commentEx w15:paraId="6968CA5E" w15:done="0"/>
  <w15:commentEx w15:paraId="32DEAF0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C43A5" w16cex:dateUtc="2020-09-28T01:12:00Z"/>
  <w16cex:commentExtensible w16cex:durableId="2332EBD1" w16cex:dateUtc="2020-10-15T04:40:00Z"/>
  <w16cex:commentExtensible w16cex:durableId="233427DE" w16cex:dateUtc="2020-10-16T03:08:00Z"/>
  <w16cex:commentExtensible w16cex:durableId="233D246D" w16cex:dateUtc="2020-10-22T22:44:00Z"/>
  <w16cex:commentExtensible w16cex:durableId="233D45CB" w16cex:dateUtc="2020-10-23T01:06:00Z"/>
  <w16cex:commentExtensible w16cex:durableId="23357603" w16cex:dateUtc="2020-10-17T02:54:00Z"/>
  <w16cex:commentExtensible w16cex:durableId="233D2499" w16cex:dateUtc="2020-10-22T22:44:00Z"/>
  <w16cex:commentExtensible w16cex:durableId="233576AE" w16cex:dateUtc="2020-10-17T02:57:00Z"/>
  <w16cex:commentExtensible w16cex:durableId="233D24B4" w16cex:dateUtc="2020-10-22T22:45:00Z"/>
  <w16cex:commentExtensible w16cex:durableId="233425D8" w16cex:dateUtc="2020-10-16T02:59:00Z"/>
  <w16cex:commentExtensible w16cex:durableId="2335777C" w16cex:dateUtc="2020-10-17T03:00:00Z"/>
  <w16cex:commentExtensible w16cex:durableId="233D2100" w16cex:dateUtc="2020-10-22T22:29:00Z"/>
  <w16cex:commentExtensible w16cex:durableId="233D81B1" w16cex:dateUtc="2020-10-23T05:22:00Z"/>
  <w16cex:commentExtensible w16cex:durableId="23357819" w16cex:dateUtc="2020-10-17T03:03:00Z"/>
  <w16cex:commentExtensible w16cex:durableId="233D819F" w16cex:dateUtc="2020-10-23T05:21:00Z"/>
  <w16cex:commentExtensible w16cex:durableId="2333EADE" w16cex:dateUtc="2020-10-15T22:48:00Z"/>
  <w16cex:commentExtensible w16cex:durableId="23397226" w16cex:dateUtc="2020-10-20T03:26:00Z"/>
  <w16cex:commentExtensible w16cex:durableId="23410905" w16cex:dateUtc="2020-10-25T21:36:00Z"/>
  <w16cex:commentExtensible w16cex:durableId="2333D3F7" w16cex:dateUtc="2020-10-15T21:10:00Z"/>
  <w16cex:commentExtensible w16cex:durableId="233971DB" w16cex:dateUtc="2020-10-20T03:25:00Z"/>
  <w16cex:commentExtensible w16cex:durableId="2333D5BE" w16cex:dateUtc="2020-10-15T21:18:00Z"/>
  <w16cex:commentExtensible w16cex:durableId="2337F2D3" w16cex:dateUtc="2020-10-19T00:11:00Z"/>
  <w16cex:commentExtensible w16cex:durableId="2333DA98" w16cex:dateUtc="2020-10-15T21:38:00Z"/>
  <w16cex:commentExtensible w16cex:durableId="2337FCFA" w16cex:dateUtc="2020-10-19T00:54:00Z"/>
  <w16cex:commentExtensible w16cex:durableId="2333DB98" w16cex:dateUtc="2020-10-15T21:43:00Z"/>
  <w16cex:commentExtensible w16cex:durableId="2333DB43" w16cex:dateUtc="2020-10-15T21:41:00Z"/>
  <w16cex:commentExtensible w16cex:durableId="233807E0" w16cex:dateUtc="2020-10-19T01:41:00Z"/>
  <w16cex:commentExtensible w16cex:durableId="2333D780" w16cex:dateUtc="2020-10-15T21:25:00Z"/>
  <w16cex:commentExtensible w16cex:durableId="23380A29" w16cex:dateUtc="2020-10-19T01:50:00Z"/>
  <w16cex:commentExtensible w16cex:durableId="2333DF0B" w16cex:dateUtc="2020-10-15T21:57:00Z"/>
  <w16cex:commentExtensible w16cex:durableId="2333DF61" w16cex:dateUtc="2020-10-15T21:59:00Z"/>
  <w16cex:commentExtensible w16cex:durableId="2338066E" w16cex:dateUtc="2020-10-19T01:34:00Z"/>
  <w16cex:commentExtensible w16cex:durableId="2334174D" w16cex:dateUtc="2020-10-16T01:57:00Z"/>
  <w16cex:commentExtensible w16cex:durableId="233EC4A9" w16cex:dateUtc="2020-10-15T23:14:00Z"/>
  <w16cex:commentExtensible w16cex:durableId="233EC4A8" w16cex:dateUtc="2020-10-16T02:36:00Z"/>
  <w16cex:commentExtensible w16cex:durableId="2333F0F9" w16cex:dateUtc="2020-10-15T23:14:00Z"/>
  <w16cex:commentExtensible w16cex:durableId="23342053" w16cex:dateUtc="2020-10-16T02:36:00Z"/>
  <w16cex:commentExtensible w16cex:durableId="23341817" w16cex:dateUtc="2020-10-16T02:01:00Z"/>
  <w16cex:commentExtensible w16cex:durableId="23343B65" w16cex:dateUtc="2020-10-16T04:31:00Z"/>
  <w16cex:commentExtensible w16cex:durableId="233420C7" w16cex:dateUtc="2020-10-16T02:38:00Z"/>
  <w16cex:commentExtensible w16cex:durableId="23397C8C" w16cex:dateUtc="2020-10-20T04:11:00Z"/>
  <w16cex:commentExtensible w16cex:durableId="233420E0" w16cex:dateUtc="2020-10-16T02:38:00Z"/>
  <w16cex:commentExtensible w16cex:durableId="2333F7CD" w16cex:dateUtc="2020-10-15T23:43:00Z"/>
  <w16cex:commentExtensible w16cex:durableId="2334223A" w16cex:dateUtc="2020-10-16T02:44:00Z"/>
  <w16cex:commentExtensible w16cex:durableId="2334210A" w16cex:dateUtc="2020-10-16T02:39:00Z"/>
  <w16cex:commentExtensible w16cex:durableId="23341F05" w16cex:dateUtc="2020-10-16T02:30:00Z"/>
  <w16cex:commentExtensible w16cex:durableId="23342169" w16cex:dateUtc="2020-10-16T02:40:00Z"/>
  <w16cex:commentExtensible w16cex:durableId="2334189B" w16cex:dateUtc="2020-10-16T02:03:00Z"/>
  <w16cex:commentExtensible w16cex:durableId="23342229" w16cex:dateUtc="2020-10-16T02:44:00Z"/>
  <w16cex:commentExtensible w16cex:durableId="233FD771" w16cex:dateUtc="2020-10-17T02:45:00Z"/>
  <w16cex:commentExtensible w16cex:durableId="233FD770" w16cex:dateUtc="2020-10-17T02:48:00Z"/>
  <w16cex:commentExtensible w16cex:durableId="233430F7" w16cex:dateUtc="2020-10-16T03:47:00Z"/>
  <w16cex:commentExtensible w16cex:durableId="2334310F" w16cex:dateUtc="2020-10-16T03:47:00Z"/>
  <w16cex:commentExtensible w16cex:durableId="23357392" w16cex:dateUtc="2020-10-17T02:43:00Z"/>
  <w16cex:commentExtensible w16cex:durableId="2334314E" w16cex:dateUtc="2020-10-16T03:48:00Z"/>
  <w16cex:commentExtensible w16cex:durableId="23343E3A" w16cex:dateUtc="2020-10-16T04:43:00Z"/>
  <w16cex:commentExtensible w16cex:durableId="23343E28" w16cex:dateUtc="2020-10-16T04:43:00Z"/>
  <w16cex:commentExtensible w16cex:durableId="23343E52" w16cex:dateUtc="2020-10-16T04:44:00Z"/>
  <w16cex:commentExtensible w16cex:durableId="23343F49" w16cex:dateUtc="2020-10-16T04:48:00Z"/>
  <w16cex:commentExtensible w16cex:durableId="23343F6D" w16cex:dateUtc="2020-10-16T04:49:00Z"/>
  <w16cex:commentExtensible w16cex:durableId="233573F1" w16cex:dateUtc="2020-10-17T02:45:00Z"/>
  <w16cex:commentExtensible w16cex:durableId="2335749D" w16cex:dateUtc="2020-10-17T02:48:00Z"/>
  <w16cex:commentExtensible w16cex:durableId="23357436" w16cex:dateUtc="2020-10-17T02:46:00Z"/>
  <w16cex:commentExtensible w16cex:durableId="2335751F" w16cex:dateUtc="2020-10-17T02:50:00Z"/>
  <w16cex:commentExtensible w16cex:durableId="23357561" w16cex:dateUtc="2020-10-17T0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451F5C7" w16cid:durableId="231C43A5"/>
  <w16cid:commentId w16cid:paraId="3ACFE0F0" w16cid:durableId="2332EBD1"/>
  <w16cid:commentId w16cid:paraId="04C63D5B" w16cid:durableId="233427DE"/>
  <w16cid:commentId w16cid:paraId="2904BAA4" w16cid:durableId="233D246D"/>
  <w16cid:commentId w16cid:paraId="492691B3" w16cid:durableId="233D45CB"/>
  <w16cid:commentId w16cid:paraId="45981527" w16cid:durableId="23357603"/>
  <w16cid:commentId w16cid:paraId="657E8AEB" w16cid:durableId="233D2499"/>
  <w16cid:commentId w16cid:paraId="475B18F1" w16cid:durableId="233576AE"/>
  <w16cid:commentId w16cid:paraId="25EE42BB" w16cid:durableId="233D24B4"/>
  <w16cid:commentId w16cid:paraId="672B770B" w16cid:durableId="233425D8"/>
  <w16cid:commentId w16cid:paraId="12441A21" w16cid:durableId="2335777C"/>
  <w16cid:commentId w16cid:paraId="3267CBAF" w16cid:durableId="233D2100"/>
  <w16cid:commentId w16cid:paraId="6AA6E240" w16cid:durableId="233D81B1"/>
  <w16cid:commentId w16cid:paraId="4D8AD123" w16cid:durableId="23357819"/>
  <w16cid:commentId w16cid:paraId="66DB1FC7" w16cid:durableId="233D819F"/>
  <w16cid:commentId w16cid:paraId="6C315686" w16cid:durableId="2333EADE"/>
  <w16cid:commentId w16cid:paraId="79AFBF47" w16cid:durableId="23397226"/>
  <w16cid:commentId w16cid:paraId="7E2F9635" w16cid:durableId="23410905"/>
  <w16cid:commentId w16cid:paraId="47255685" w16cid:durableId="2333D3F7"/>
  <w16cid:commentId w16cid:paraId="05BF7328" w16cid:durableId="233971DB"/>
  <w16cid:commentId w16cid:paraId="1ECC6F54" w16cid:durableId="2333D5BE"/>
  <w16cid:commentId w16cid:paraId="717FED08" w16cid:durableId="2337F2D3"/>
  <w16cid:commentId w16cid:paraId="177BD4EA" w16cid:durableId="2333DA98"/>
  <w16cid:commentId w16cid:paraId="58C8C982" w16cid:durableId="2337FCFA"/>
  <w16cid:commentId w16cid:paraId="1DFC322E" w16cid:durableId="2333DB98"/>
  <w16cid:commentId w16cid:paraId="2A232085" w16cid:durableId="2333DB43"/>
  <w16cid:commentId w16cid:paraId="07F5124B" w16cid:durableId="233807E0"/>
  <w16cid:commentId w16cid:paraId="57DAA6E3" w16cid:durableId="2333D780"/>
  <w16cid:commentId w16cid:paraId="4C699F7A" w16cid:durableId="23380A29"/>
  <w16cid:commentId w16cid:paraId="4CDE4AAB" w16cid:durableId="2333DF0B"/>
  <w16cid:commentId w16cid:paraId="28A9E953" w16cid:durableId="2333DF61"/>
  <w16cid:commentId w16cid:paraId="72FFFC5D" w16cid:durableId="2338066E"/>
  <w16cid:commentId w16cid:paraId="0437192F" w16cid:durableId="2334174D"/>
  <w16cid:commentId w16cid:paraId="7695F22D" w16cid:durableId="233EC4A9"/>
  <w16cid:commentId w16cid:paraId="71788CE6" w16cid:durableId="233EC4A8"/>
  <w16cid:commentId w16cid:paraId="463E835B" w16cid:durableId="2333F0F9"/>
  <w16cid:commentId w16cid:paraId="5C794140" w16cid:durableId="23342053"/>
  <w16cid:commentId w16cid:paraId="55DE216C" w16cid:durableId="23341817"/>
  <w16cid:commentId w16cid:paraId="1604B1C9" w16cid:durableId="23343B65"/>
  <w16cid:commentId w16cid:paraId="3F6C2E73" w16cid:durableId="233420C7"/>
  <w16cid:commentId w16cid:paraId="74CA3841" w16cid:durableId="23397C8C"/>
  <w16cid:commentId w16cid:paraId="06B67A31" w16cid:durableId="233420E0"/>
  <w16cid:commentId w16cid:paraId="1E14D4E3" w16cid:durableId="2333F7CD"/>
  <w16cid:commentId w16cid:paraId="01347D24" w16cid:durableId="2334223A"/>
  <w16cid:commentId w16cid:paraId="42622A70" w16cid:durableId="2334210A"/>
  <w16cid:commentId w16cid:paraId="25BF69FD" w16cid:durableId="23341F05"/>
  <w16cid:commentId w16cid:paraId="53A00CC3" w16cid:durableId="23342169"/>
  <w16cid:commentId w16cid:paraId="0FD3CB28" w16cid:durableId="2334189B"/>
  <w16cid:commentId w16cid:paraId="3B7F0B03" w16cid:durableId="23342229"/>
  <w16cid:commentId w16cid:paraId="5361C6C0" w16cid:durableId="233FD771"/>
  <w16cid:commentId w16cid:paraId="6912899B" w16cid:durableId="233FD770"/>
  <w16cid:commentId w16cid:paraId="0CD6C2AB" w16cid:durableId="233430F7"/>
  <w16cid:commentId w16cid:paraId="222B5CA2" w16cid:durableId="2334310F"/>
  <w16cid:commentId w16cid:paraId="71A9EED4" w16cid:durableId="23357392"/>
  <w16cid:commentId w16cid:paraId="458EC475" w16cid:durableId="2334314E"/>
  <w16cid:commentId w16cid:paraId="187B34C6" w16cid:durableId="23343E3A"/>
  <w16cid:commentId w16cid:paraId="602CF424" w16cid:durableId="23343E28"/>
  <w16cid:commentId w16cid:paraId="5618605E" w16cid:durableId="23343E52"/>
  <w16cid:commentId w16cid:paraId="4C5FB14D" w16cid:durableId="23343F49"/>
  <w16cid:commentId w16cid:paraId="2D2F8F60" w16cid:durableId="23343F6D"/>
  <w16cid:commentId w16cid:paraId="5FF1D2A8" w16cid:durableId="233573F1"/>
  <w16cid:commentId w16cid:paraId="582836EE" w16cid:durableId="2335749D"/>
  <w16cid:commentId w16cid:paraId="6668C6BC" w16cid:durableId="23357436"/>
  <w16cid:commentId w16cid:paraId="6968CA5E" w16cid:durableId="2335751F"/>
  <w16cid:commentId w16cid:paraId="32DEAF09" w16cid:durableId="2335756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0736A5"/>
    <w:multiLevelType w:val="hybridMultilevel"/>
    <w:tmpl w:val="B39048D2"/>
    <w:lvl w:ilvl="0" w:tplc="E4F65B2A">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178E1"/>
    <w:rsid w:val="00005A2E"/>
    <w:rsid w:val="00011E3C"/>
    <w:rsid w:val="0001244F"/>
    <w:rsid w:val="000232A2"/>
    <w:rsid w:val="000255E9"/>
    <w:rsid w:val="000268A4"/>
    <w:rsid w:val="00026BA1"/>
    <w:rsid w:val="00027594"/>
    <w:rsid w:val="000311E4"/>
    <w:rsid w:val="00035EBA"/>
    <w:rsid w:val="00036854"/>
    <w:rsid w:val="00037AFB"/>
    <w:rsid w:val="00037F1D"/>
    <w:rsid w:val="000409B7"/>
    <w:rsid w:val="000413F1"/>
    <w:rsid w:val="00041400"/>
    <w:rsid w:val="000416AD"/>
    <w:rsid w:val="00047CF0"/>
    <w:rsid w:val="000512D2"/>
    <w:rsid w:val="00052241"/>
    <w:rsid w:val="00055F13"/>
    <w:rsid w:val="00057F73"/>
    <w:rsid w:val="00060EA5"/>
    <w:rsid w:val="000637E7"/>
    <w:rsid w:val="00065772"/>
    <w:rsid w:val="000657E1"/>
    <w:rsid w:val="000675F4"/>
    <w:rsid w:val="00070128"/>
    <w:rsid w:val="0007072D"/>
    <w:rsid w:val="00071ABB"/>
    <w:rsid w:val="00072C4C"/>
    <w:rsid w:val="00072F38"/>
    <w:rsid w:val="00072F96"/>
    <w:rsid w:val="000751A6"/>
    <w:rsid w:val="00076B26"/>
    <w:rsid w:val="000809C1"/>
    <w:rsid w:val="00086DED"/>
    <w:rsid w:val="00091EC6"/>
    <w:rsid w:val="0009268A"/>
    <w:rsid w:val="00093641"/>
    <w:rsid w:val="00094D17"/>
    <w:rsid w:val="000A0958"/>
    <w:rsid w:val="000B056F"/>
    <w:rsid w:val="000B3A64"/>
    <w:rsid w:val="000B7F8C"/>
    <w:rsid w:val="000C4CF8"/>
    <w:rsid w:val="000C5037"/>
    <w:rsid w:val="000C66D7"/>
    <w:rsid w:val="000D4316"/>
    <w:rsid w:val="000E32FE"/>
    <w:rsid w:val="000E5A67"/>
    <w:rsid w:val="000E6057"/>
    <w:rsid w:val="000F00B8"/>
    <w:rsid w:val="000F0EE1"/>
    <w:rsid w:val="000F69CA"/>
    <w:rsid w:val="00100483"/>
    <w:rsid w:val="00100917"/>
    <w:rsid w:val="001117EF"/>
    <w:rsid w:val="0011421C"/>
    <w:rsid w:val="00114FED"/>
    <w:rsid w:val="00115C03"/>
    <w:rsid w:val="00116F30"/>
    <w:rsid w:val="00122D9D"/>
    <w:rsid w:val="00125B6F"/>
    <w:rsid w:val="001265EA"/>
    <w:rsid w:val="00126DD9"/>
    <w:rsid w:val="00127B0A"/>
    <w:rsid w:val="0013395F"/>
    <w:rsid w:val="001434C4"/>
    <w:rsid w:val="00144757"/>
    <w:rsid w:val="00163BDF"/>
    <w:rsid w:val="00170FF6"/>
    <w:rsid w:val="00171F62"/>
    <w:rsid w:val="00172D21"/>
    <w:rsid w:val="001738AC"/>
    <w:rsid w:val="0017410F"/>
    <w:rsid w:val="001804B0"/>
    <w:rsid w:val="00181EFB"/>
    <w:rsid w:val="0018240E"/>
    <w:rsid w:val="001826A5"/>
    <w:rsid w:val="00182D01"/>
    <w:rsid w:val="0018333F"/>
    <w:rsid w:val="0018395C"/>
    <w:rsid w:val="00185525"/>
    <w:rsid w:val="0018752D"/>
    <w:rsid w:val="001879DB"/>
    <w:rsid w:val="00190795"/>
    <w:rsid w:val="00191151"/>
    <w:rsid w:val="0019194C"/>
    <w:rsid w:val="00195CFA"/>
    <w:rsid w:val="001965DD"/>
    <w:rsid w:val="001A2087"/>
    <w:rsid w:val="001A39B6"/>
    <w:rsid w:val="001A6A6A"/>
    <w:rsid w:val="001B01CC"/>
    <w:rsid w:val="001B1F8D"/>
    <w:rsid w:val="001B4F05"/>
    <w:rsid w:val="001B6269"/>
    <w:rsid w:val="001C33AD"/>
    <w:rsid w:val="001C41F7"/>
    <w:rsid w:val="001D23BF"/>
    <w:rsid w:val="001D4780"/>
    <w:rsid w:val="001D62F7"/>
    <w:rsid w:val="001D7BF2"/>
    <w:rsid w:val="001E146B"/>
    <w:rsid w:val="001E1827"/>
    <w:rsid w:val="001E49B9"/>
    <w:rsid w:val="001F2499"/>
    <w:rsid w:val="001F2B80"/>
    <w:rsid w:val="001F378B"/>
    <w:rsid w:val="00210D4D"/>
    <w:rsid w:val="00213952"/>
    <w:rsid w:val="00213D18"/>
    <w:rsid w:val="00214A79"/>
    <w:rsid w:val="0022107B"/>
    <w:rsid w:val="00222D02"/>
    <w:rsid w:val="002238D5"/>
    <w:rsid w:val="0022511E"/>
    <w:rsid w:val="0022692C"/>
    <w:rsid w:val="00231235"/>
    <w:rsid w:val="0023208A"/>
    <w:rsid w:val="002359BE"/>
    <w:rsid w:val="002446C0"/>
    <w:rsid w:val="002504B3"/>
    <w:rsid w:val="00262B27"/>
    <w:rsid w:val="00265D72"/>
    <w:rsid w:val="0027253E"/>
    <w:rsid w:val="00272DC6"/>
    <w:rsid w:val="00276C18"/>
    <w:rsid w:val="002876BD"/>
    <w:rsid w:val="00294E1F"/>
    <w:rsid w:val="002966FB"/>
    <w:rsid w:val="002977C2"/>
    <w:rsid w:val="002A17E2"/>
    <w:rsid w:val="002A5DD3"/>
    <w:rsid w:val="002A6D40"/>
    <w:rsid w:val="002B0421"/>
    <w:rsid w:val="002B134E"/>
    <w:rsid w:val="002B5FB7"/>
    <w:rsid w:val="002C0DFA"/>
    <w:rsid w:val="002C3153"/>
    <w:rsid w:val="002C77B0"/>
    <w:rsid w:val="002D0FF0"/>
    <w:rsid w:val="002D2615"/>
    <w:rsid w:val="002E1678"/>
    <w:rsid w:val="002E4C69"/>
    <w:rsid w:val="002E5EDA"/>
    <w:rsid w:val="002F0844"/>
    <w:rsid w:val="002F77D5"/>
    <w:rsid w:val="00300C80"/>
    <w:rsid w:val="00301550"/>
    <w:rsid w:val="00304FD7"/>
    <w:rsid w:val="003059FF"/>
    <w:rsid w:val="0031588E"/>
    <w:rsid w:val="00315F52"/>
    <w:rsid w:val="00316B38"/>
    <w:rsid w:val="00320ED0"/>
    <w:rsid w:val="0032399E"/>
    <w:rsid w:val="00323B4F"/>
    <w:rsid w:val="00331EBC"/>
    <w:rsid w:val="003323B1"/>
    <w:rsid w:val="00332816"/>
    <w:rsid w:val="00332B15"/>
    <w:rsid w:val="00334FA6"/>
    <w:rsid w:val="00334FE7"/>
    <w:rsid w:val="0033561A"/>
    <w:rsid w:val="0033563B"/>
    <w:rsid w:val="003401CD"/>
    <w:rsid w:val="00341E3B"/>
    <w:rsid w:val="00346601"/>
    <w:rsid w:val="00352DA8"/>
    <w:rsid w:val="00353130"/>
    <w:rsid w:val="003543A7"/>
    <w:rsid w:val="00355B33"/>
    <w:rsid w:val="00360556"/>
    <w:rsid w:val="00363B8C"/>
    <w:rsid w:val="00366E9F"/>
    <w:rsid w:val="00373A51"/>
    <w:rsid w:val="0037459B"/>
    <w:rsid w:val="00374AB6"/>
    <w:rsid w:val="00381C9B"/>
    <w:rsid w:val="003907F1"/>
    <w:rsid w:val="00391B80"/>
    <w:rsid w:val="003961A1"/>
    <w:rsid w:val="003A0561"/>
    <w:rsid w:val="003A2F6C"/>
    <w:rsid w:val="003A3BA4"/>
    <w:rsid w:val="003A58E1"/>
    <w:rsid w:val="003A6913"/>
    <w:rsid w:val="003B4E5E"/>
    <w:rsid w:val="003B6C3B"/>
    <w:rsid w:val="003C09B9"/>
    <w:rsid w:val="003C0C0D"/>
    <w:rsid w:val="003C35DA"/>
    <w:rsid w:val="003C3D0C"/>
    <w:rsid w:val="003C5025"/>
    <w:rsid w:val="003D0A92"/>
    <w:rsid w:val="003D1A05"/>
    <w:rsid w:val="003D3C4F"/>
    <w:rsid w:val="003D4D4B"/>
    <w:rsid w:val="003D6EAC"/>
    <w:rsid w:val="003D70AB"/>
    <w:rsid w:val="003E1CDA"/>
    <w:rsid w:val="003E28E7"/>
    <w:rsid w:val="003F04B5"/>
    <w:rsid w:val="003F2C1E"/>
    <w:rsid w:val="003F3A4A"/>
    <w:rsid w:val="003F5756"/>
    <w:rsid w:val="003F5FDA"/>
    <w:rsid w:val="0040062C"/>
    <w:rsid w:val="00406BF7"/>
    <w:rsid w:val="00406CC8"/>
    <w:rsid w:val="00412E2F"/>
    <w:rsid w:val="00413B5A"/>
    <w:rsid w:val="004147D9"/>
    <w:rsid w:val="00415014"/>
    <w:rsid w:val="004179F6"/>
    <w:rsid w:val="00426C5E"/>
    <w:rsid w:val="00431B8D"/>
    <w:rsid w:val="004337A5"/>
    <w:rsid w:val="00436C06"/>
    <w:rsid w:val="004401F4"/>
    <w:rsid w:val="004418CD"/>
    <w:rsid w:val="0044450A"/>
    <w:rsid w:val="00444C8C"/>
    <w:rsid w:val="00446969"/>
    <w:rsid w:val="00447550"/>
    <w:rsid w:val="00450147"/>
    <w:rsid w:val="004508CD"/>
    <w:rsid w:val="0045114E"/>
    <w:rsid w:val="00454805"/>
    <w:rsid w:val="00461FFB"/>
    <w:rsid w:val="0046366E"/>
    <w:rsid w:val="00463FE5"/>
    <w:rsid w:val="00466E3C"/>
    <w:rsid w:val="00473EF6"/>
    <w:rsid w:val="00477E80"/>
    <w:rsid w:val="0048036D"/>
    <w:rsid w:val="0048399C"/>
    <w:rsid w:val="00483A46"/>
    <w:rsid w:val="00483ACE"/>
    <w:rsid w:val="00485243"/>
    <w:rsid w:val="004864BB"/>
    <w:rsid w:val="004904EB"/>
    <w:rsid w:val="00493BB9"/>
    <w:rsid w:val="004A691C"/>
    <w:rsid w:val="004B0A45"/>
    <w:rsid w:val="004B4204"/>
    <w:rsid w:val="004B7340"/>
    <w:rsid w:val="004C139D"/>
    <w:rsid w:val="004C74C1"/>
    <w:rsid w:val="004D07CC"/>
    <w:rsid w:val="004D3F3F"/>
    <w:rsid w:val="004D52B7"/>
    <w:rsid w:val="004D610A"/>
    <w:rsid w:val="004D7445"/>
    <w:rsid w:val="004D76B7"/>
    <w:rsid w:val="004E2202"/>
    <w:rsid w:val="004E283D"/>
    <w:rsid w:val="004E3EDB"/>
    <w:rsid w:val="004E470F"/>
    <w:rsid w:val="004E4D36"/>
    <w:rsid w:val="004F02F9"/>
    <w:rsid w:val="004F1138"/>
    <w:rsid w:val="004F3B7A"/>
    <w:rsid w:val="004F3C1D"/>
    <w:rsid w:val="004F5187"/>
    <w:rsid w:val="004F56DE"/>
    <w:rsid w:val="005006C7"/>
    <w:rsid w:val="0050415F"/>
    <w:rsid w:val="00506538"/>
    <w:rsid w:val="00512C23"/>
    <w:rsid w:val="005204B7"/>
    <w:rsid w:val="00523F57"/>
    <w:rsid w:val="00524213"/>
    <w:rsid w:val="00536415"/>
    <w:rsid w:val="00536D2E"/>
    <w:rsid w:val="005400F9"/>
    <w:rsid w:val="00545573"/>
    <w:rsid w:val="00550EFE"/>
    <w:rsid w:val="00551B82"/>
    <w:rsid w:val="00553985"/>
    <w:rsid w:val="00553A3B"/>
    <w:rsid w:val="0056146F"/>
    <w:rsid w:val="00562E58"/>
    <w:rsid w:val="0056361C"/>
    <w:rsid w:val="005649D7"/>
    <w:rsid w:val="00566CB1"/>
    <w:rsid w:val="00570BB6"/>
    <w:rsid w:val="005843CE"/>
    <w:rsid w:val="005847BA"/>
    <w:rsid w:val="0059081D"/>
    <w:rsid w:val="00592577"/>
    <w:rsid w:val="00592908"/>
    <w:rsid w:val="005955DF"/>
    <w:rsid w:val="00597325"/>
    <w:rsid w:val="005A2F17"/>
    <w:rsid w:val="005A3220"/>
    <w:rsid w:val="005A4D8D"/>
    <w:rsid w:val="005A63CA"/>
    <w:rsid w:val="005A78D5"/>
    <w:rsid w:val="005B061E"/>
    <w:rsid w:val="005B0E63"/>
    <w:rsid w:val="005B0F5B"/>
    <w:rsid w:val="005B1FD1"/>
    <w:rsid w:val="005B745F"/>
    <w:rsid w:val="005C1DAA"/>
    <w:rsid w:val="005C4D82"/>
    <w:rsid w:val="005C5C48"/>
    <w:rsid w:val="005D3D14"/>
    <w:rsid w:val="005E0498"/>
    <w:rsid w:val="005E06FA"/>
    <w:rsid w:val="005E1177"/>
    <w:rsid w:val="005E2CEE"/>
    <w:rsid w:val="005E3953"/>
    <w:rsid w:val="005E4361"/>
    <w:rsid w:val="005F077C"/>
    <w:rsid w:val="005F5704"/>
    <w:rsid w:val="005F5ED0"/>
    <w:rsid w:val="005F66E7"/>
    <w:rsid w:val="005F69DD"/>
    <w:rsid w:val="005F6F0E"/>
    <w:rsid w:val="005F7C7A"/>
    <w:rsid w:val="005F7E2C"/>
    <w:rsid w:val="00600DBA"/>
    <w:rsid w:val="00603672"/>
    <w:rsid w:val="006042EF"/>
    <w:rsid w:val="00617763"/>
    <w:rsid w:val="00617E00"/>
    <w:rsid w:val="00633ABA"/>
    <w:rsid w:val="006408D9"/>
    <w:rsid w:val="00644B35"/>
    <w:rsid w:val="00645618"/>
    <w:rsid w:val="00647483"/>
    <w:rsid w:val="0065167A"/>
    <w:rsid w:val="00653858"/>
    <w:rsid w:val="006616AB"/>
    <w:rsid w:val="00667E05"/>
    <w:rsid w:val="006765B0"/>
    <w:rsid w:val="00676A64"/>
    <w:rsid w:val="00682453"/>
    <w:rsid w:val="00686EBE"/>
    <w:rsid w:val="006876A9"/>
    <w:rsid w:val="006905D7"/>
    <w:rsid w:val="00690D9F"/>
    <w:rsid w:val="00692CAC"/>
    <w:rsid w:val="00692E8B"/>
    <w:rsid w:val="00696455"/>
    <w:rsid w:val="00697D33"/>
    <w:rsid w:val="006A2A8A"/>
    <w:rsid w:val="006A2DA7"/>
    <w:rsid w:val="006A38FE"/>
    <w:rsid w:val="006A5E5E"/>
    <w:rsid w:val="006B18D1"/>
    <w:rsid w:val="006B593D"/>
    <w:rsid w:val="006B5B31"/>
    <w:rsid w:val="006C1CC6"/>
    <w:rsid w:val="006C29F3"/>
    <w:rsid w:val="006C3070"/>
    <w:rsid w:val="006C4CA4"/>
    <w:rsid w:val="006D0582"/>
    <w:rsid w:val="006D08F7"/>
    <w:rsid w:val="006D4DD4"/>
    <w:rsid w:val="006D6E24"/>
    <w:rsid w:val="006E2780"/>
    <w:rsid w:val="006E42EC"/>
    <w:rsid w:val="006E7955"/>
    <w:rsid w:val="006F1909"/>
    <w:rsid w:val="006F1B60"/>
    <w:rsid w:val="006F546A"/>
    <w:rsid w:val="00705083"/>
    <w:rsid w:val="007053E3"/>
    <w:rsid w:val="00706822"/>
    <w:rsid w:val="0071088E"/>
    <w:rsid w:val="0071273E"/>
    <w:rsid w:val="007132DF"/>
    <w:rsid w:val="00715022"/>
    <w:rsid w:val="0071653B"/>
    <w:rsid w:val="00717E6D"/>
    <w:rsid w:val="00725F8D"/>
    <w:rsid w:val="00730E70"/>
    <w:rsid w:val="00732E1D"/>
    <w:rsid w:val="00741424"/>
    <w:rsid w:val="007431E8"/>
    <w:rsid w:val="00747FB9"/>
    <w:rsid w:val="0075005B"/>
    <w:rsid w:val="007505DA"/>
    <w:rsid w:val="00751DC8"/>
    <w:rsid w:val="00755CB1"/>
    <w:rsid w:val="00757CBD"/>
    <w:rsid w:val="00762A94"/>
    <w:rsid w:val="0076610E"/>
    <w:rsid w:val="00766F33"/>
    <w:rsid w:val="00772E4E"/>
    <w:rsid w:val="007731CB"/>
    <w:rsid w:val="00773921"/>
    <w:rsid w:val="00776C3B"/>
    <w:rsid w:val="00780CD3"/>
    <w:rsid w:val="0079111E"/>
    <w:rsid w:val="0079245F"/>
    <w:rsid w:val="00793BC1"/>
    <w:rsid w:val="00794E59"/>
    <w:rsid w:val="00795A15"/>
    <w:rsid w:val="00796501"/>
    <w:rsid w:val="007A0985"/>
    <w:rsid w:val="007B2306"/>
    <w:rsid w:val="007B5558"/>
    <w:rsid w:val="007C5B92"/>
    <w:rsid w:val="007D6DCC"/>
    <w:rsid w:val="007E0124"/>
    <w:rsid w:val="007E17DC"/>
    <w:rsid w:val="007E416E"/>
    <w:rsid w:val="007E5703"/>
    <w:rsid w:val="007E7CC0"/>
    <w:rsid w:val="007F12A1"/>
    <w:rsid w:val="007F1475"/>
    <w:rsid w:val="007F39CD"/>
    <w:rsid w:val="007F73F3"/>
    <w:rsid w:val="0080023B"/>
    <w:rsid w:val="0080090F"/>
    <w:rsid w:val="00800B0E"/>
    <w:rsid w:val="00802F62"/>
    <w:rsid w:val="00803BDE"/>
    <w:rsid w:val="00803C87"/>
    <w:rsid w:val="008059CF"/>
    <w:rsid w:val="00805F75"/>
    <w:rsid w:val="00806330"/>
    <w:rsid w:val="0080652D"/>
    <w:rsid w:val="00807011"/>
    <w:rsid w:val="00811C11"/>
    <w:rsid w:val="00814CC5"/>
    <w:rsid w:val="0081630D"/>
    <w:rsid w:val="00820C58"/>
    <w:rsid w:val="00821F87"/>
    <w:rsid w:val="008226DB"/>
    <w:rsid w:val="00823FEC"/>
    <w:rsid w:val="00827B64"/>
    <w:rsid w:val="0083312E"/>
    <w:rsid w:val="00842348"/>
    <w:rsid w:val="008521D9"/>
    <w:rsid w:val="00852F77"/>
    <w:rsid w:val="00853D81"/>
    <w:rsid w:val="008552FD"/>
    <w:rsid w:val="0086509B"/>
    <w:rsid w:val="0087133C"/>
    <w:rsid w:val="00874F46"/>
    <w:rsid w:val="00875DBA"/>
    <w:rsid w:val="00884420"/>
    <w:rsid w:val="00885D54"/>
    <w:rsid w:val="0088693E"/>
    <w:rsid w:val="00893036"/>
    <w:rsid w:val="00893960"/>
    <w:rsid w:val="008967AE"/>
    <w:rsid w:val="00896906"/>
    <w:rsid w:val="008A188E"/>
    <w:rsid w:val="008B2954"/>
    <w:rsid w:val="008B462D"/>
    <w:rsid w:val="008C5CDA"/>
    <w:rsid w:val="008C5E6D"/>
    <w:rsid w:val="008C6C89"/>
    <w:rsid w:val="008D18A0"/>
    <w:rsid w:val="008D6504"/>
    <w:rsid w:val="008D7CFF"/>
    <w:rsid w:val="008E1938"/>
    <w:rsid w:val="008E4DF6"/>
    <w:rsid w:val="008F1E67"/>
    <w:rsid w:val="008F291B"/>
    <w:rsid w:val="008F578C"/>
    <w:rsid w:val="009001E3"/>
    <w:rsid w:val="00904043"/>
    <w:rsid w:val="00907A3B"/>
    <w:rsid w:val="00910CAE"/>
    <w:rsid w:val="009137B0"/>
    <w:rsid w:val="0091626A"/>
    <w:rsid w:val="00924307"/>
    <w:rsid w:val="00924EC5"/>
    <w:rsid w:val="00926DAB"/>
    <w:rsid w:val="009270CD"/>
    <w:rsid w:val="009306F4"/>
    <w:rsid w:val="00930EAB"/>
    <w:rsid w:val="009313D4"/>
    <w:rsid w:val="0093224E"/>
    <w:rsid w:val="00933749"/>
    <w:rsid w:val="0093466E"/>
    <w:rsid w:val="00936E35"/>
    <w:rsid w:val="00936F5F"/>
    <w:rsid w:val="009410C8"/>
    <w:rsid w:val="00947924"/>
    <w:rsid w:val="00950F65"/>
    <w:rsid w:val="009533C0"/>
    <w:rsid w:val="00956B5C"/>
    <w:rsid w:val="009603DB"/>
    <w:rsid w:val="009615C9"/>
    <w:rsid w:val="009617D1"/>
    <w:rsid w:val="00963D21"/>
    <w:rsid w:val="00965E43"/>
    <w:rsid w:val="0096720B"/>
    <w:rsid w:val="00967E8F"/>
    <w:rsid w:val="00971909"/>
    <w:rsid w:val="00971BFA"/>
    <w:rsid w:val="00972893"/>
    <w:rsid w:val="00974F69"/>
    <w:rsid w:val="009774FD"/>
    <w:rsid w:val="009875DA"/>
    <w:rsid w:val="00990D84"/>
    <w:rsid w:val="00991D17"/>
    <w:rsid w:val="00993A72"/>
    <w:rsid w:val="009A19B3"/>
    <w:rsid w:val="009A2224"/>
    <w:rsid w:val="009A53B1"/>
    <w:rsid w:val="009A5465"/>
    <w:rsid w:val="009A79F9"/>
    <w:rsid w:val="009B03A5"/>
    <w:rsid w:val="009B23AA"/>
    <w:rsid w:val="009B6E64"/>
    <w:rsid w:val="009B727B"/>
    <w:rsid w:val="009C2202"/>
    <w:rsid w:val="009C4B64"/>
    <w:rsid w:val="009C6967"/>
    <w:rsid w:val="009C6F4A"/>
    <w:rsid w:val="009D251D"/>
    <w:rsid w:val="009D2DD0"/>
    <w:rsid w:val="009D50EC"/>
    <w:rsid w:val="009D606D"/>
    <w:rsid w:val="009E4641"/>
    <w:rsid w:val="009E48F0"/>
    <w:rsid w:val="009E4D35"/>
    <w:rsid w:val="009F1F59"/>
    <w:rsid w:val="009F26AB"/>
    <w:rsid w:val="009F535C"/>
    <w:rsid w:val="009F7839"/>
    <w:rsid w:val="00A01BC7"/>
    <w:rsid w:val="00A0542F"/>
    <w:rsid w:val="00A0549D"/>
    <w:rsid w:val="00A0617D"/>
    <w:rsid w:val="00A109A0"/>
    <w:rsid w:val="00A13EBD"/>
    <w:rsid w:val="00A231E1"/>
    <w:rsid w:val="00A27855"/>
    <w:rsid w:val="00A3233B"/>
    <w:rsid w:val="00A324E5"/>
    <w:rsid w:val="00A32833"/>
    <w:rsid w:val="00A33891"/>
    <w:rsid w:val="00A3503B"/>
    <w:rsid w:val="00A35F8A"/>
    <w:rsid w:val="00A407C5"/>
    <w:rsid w:val="00A41F6E"/>
    <w:rsid w:val="00A65442"/>
    <w:rsid w:val="00A6605B"/>
    <w:rsid w:val="00A7085F"/>
    <w:rsid w:val="00A71644"/>
    <w:rsid w:val="00A7306B"/>
    <w:rsid w:val="00A75108"/>
    <w:rsid w:val="00A75467"/>
    <w:rsid w:val="00A83571"/>
    <w:rsid w:val="00A83923"/>
    <w:rsid w:val="00A83BBF"/>
    <w:rsid w:val="00A8478D"/>
    <w:rsid w:val="00A86499"/>
    <w:rsid w:val="00A87B77"/>
    <w:rsid w:val="00A87F62"/>
    <w:rsid w:val="00A93F87"/>
    <w:rsid w:val="00A942C4"/>
    <w:rsid w:val="00A944B9"/>
    <w:rsid w:val="00AA1182"/>
    <w:rsid w:val="00AA64D2"/>
    <w:rsid w:val="00AB4B67"/>
    <w:rsid w:val="00AB6283"/>
    <w:rsid w:val="00AB7B9C"/>
    <w:rsid w:val="00AC0097"/>
    <w:rsid w:val="00AC0F4D"/>
    <w:rsid w:val="00AC46FE"/>
    <w:rsid w:val="00AC6407"/>
    <w:rsid w:val="00AC6C8A"/>
    <w:rsid w:val="00AC6E5E"/>
    <w:rsid w:val="00AD5807"/>
    <w:rsid w:val="00AE0638"/>
    <w:rsid w:val="00AE3037"/>
    <w:rsid w:val="00AE4117"/>
    <w:rsid w:val="00AF374B"/>
    <w:rsid w:val="00AF4EE4"/>
    <w:rsid w:val="00AF5DF0"/>
    <w:rsid w:val="00AF6040"/>
    <w:rsid w:val="00AF6384"/>
    <w:rsid w:val="00B023DC"/>
    <w:rsid w:val="00B02DA1"/>
    <w:rsid w:val="00B06BAF"/>
    <w:rsid w:val="00B07343"/>
    <w:rsid w:val="00B1341A"/>
    <w:rsid w:val="00B16875"/>
    <w:rsid w:val="00B1753B"/>
    <w:rsid w:val="00B178E1"/>
    <w:rsid w:val="00B179B7"/>
    <w:rsid w:val="00B17DB2"/>
    <w:rsid w:val="00B20769"/>
    <w:rsid w:val="00B229D5"/>
    <w:rsid w:val="00B23113"/>
    <w:rsid w:val="00B24354"/>
    <w:rsid w:val="00B24B6F"/>
    <w:rsid w:val="00B24ED6"/>
    <w:rsid w:val="00B2546D"/>
    <w:rsid w:val="00B35578"/>
    <w:rsid w:val="00B35650"/>
    <w:rsid w:val="00B35800"/>
    <w:rsid w:val="00B35894"/>
    <w:rsid w:val="00B41612"/>
    <w:rsid w:val="00B41A88"/>
    <w:rsid w:val="00B46D63"/>
    <w:rsid w:val="00B51B97"/>
    <w:rsid w:val="00B52656"/>
    <w:rsid w:val="00B542C2"/>
    <w:rsid w:val="00B54AF5"/>
    <w:rsid w:val="00B57797"/>
    <w:rsid w:val="00B62E2C"/>
    <w:rsid w:val="00B656BD"/>
    <w:rsid w:val="00B67BE0"/>
    <w:rsid w:val="00B67C11"/>
    <w:rsid w:val="00B67FDA"/>
    <w:rsid w:val="00B70D7A"/>
    <w:rsid w:val="00B7238D"/>
    <w:rsid w:val="00B74E51"/>
    <w:rsid w:val="00B821CE"/>
    <w:rsid w:val="00B85ABA"/>
    <w:rsid w:val="00B902D9"/>
    <w:rsid w:val="00B90FED"/>
    <w:rsid w:val="00B9752E"/>
    <w:rsid w:val="00BA1E61"/>
    <w:rsid w:val="00BA2A30"/>
    <w:rsid w:val="00BA2D68"/>
    <w:rsid w:val="00BA3DEA"/>
    <w:rsid w:val="00BB215E"/>
    <w:rsid w:val="00BB29C6"/>
    <w:rsid w:val="00BB790C"/>
    <w:rsid w:val="00BC08BD"/>
    <w:rsid w:val="00BC28F8"/>
    <w:rsid w:val="00BD16CB"/>
    <w:rsid w:val="00BD23C6"/>
    <w:rsid w:val="00BD287E"/>
    <w:rsid w:val="00BD5AC4"/>
    <w:rsid w:val="00BE17EB"/>
    <w:rsid w:val="00BE2A50"/>
    <w:rsid w:val="00BE2FF5"/>
    <w:rsid w:val="00BE448B"/>
    <w:rsid w:val="00BE56B4"/>
    <w:rsid w:val="00BE5917"/>
    <w:rsid w:val="00BE5CF8"/>
    <w:rsid w:val="00BE61D9"/>
    <w:rsid w:val="00BE703A"/>
    <w:rsid w:val="00BF2D0D"/>
    <w:rsid w:val="00BF3330"/>
    <w:rsid w:val="00BF3637"/>
    <w:rsid w:val="00BF475F"/>
    <w:rsid w:val="00BF6839"/>
    <w:rsid w:val="00BF7182"/>
    <w:rsid w:val="00C103A4"/>
    <w:rsid w:val="00C113FF"/>
    <w:rsid w:val="00C13C42"/>
    <w:rsid w:val="00C16188"/>
    <w:rsid w:val="00C207A9"/>
    <w:rsid w:val="00C242FD"/>
    <w:rsid w:val="00C275E4"/>
    <w:rsid w:val="00C307B9"/>
    <w:rsid w:val="00C30881"/>
    <w:rsid w:val="00C315E4"/>
    <w:rsid w:val="00C32349"/>
    <w:rsid w:val="00C344A4"/>
    <w:rsid w:val="00C347CE"/>
    <w:rsid w:val="00C35DBB"/>
    <w:rsid w:val="00C379BE"/>
    <w:rsid w:val="00C42DA6"/>
    <w:rsid w:val="00C42EBF"/>
    <w:rsid w:val="00C43A63"/>
    <w:rsid w:val="00C450E3"/>
    <w:rsid w:val="00C47CBB"/>
    <w:rsid w:val="00C5198F"/>
    <w:rsid w:val="00C52F05"/>
    <w:rsid w:val="00C571D3"/>
    <w:rsid w:val="00C6254C"/>
    <w:rsid w:val="00C630B4"/>
    <w:rsid w:val="00C65E51"/>
    <w:rsid w:val="00C721D6"/>
    <w:rsid w:val="00C72B23"/>
    <w:rsid w:val="00C73674"/>
    <w:rsid w:val="00C74466"/>
    <w:rsid w:val="00C75C6F"/>
    <w:rsid w:val="00C81F71"/>
    <w:rsid w:val="00C821EE"/>
    <w:rsid w:val="00C83313"/>
    <w:rsid w:val="00C855A4"/>
    <w:rsid w:val="00C93C8F"/>
    <w:rsid w:val="00C93F7C"/>
    <w:rsid w:val="00CA12E0"/>
    <w:rsid w:val="00CA327F"/>
    <w:rsid w:val="00CA3C2D"/>
    <w:rsid w:val="00CA42E1"/>
    <w:rsid w:val="00CA4C44"/>
    <w:rsid w:val="00CA6E07"/>
    <w:rsid w:val="00CA7CE2"/>
    <w:rsid w:val="00CA7F03"/>
    <w:rsid w:val="00CB757A"/>
    <w:rsid w:val="00CC441F"/>
    <w:rsid w:val="00CC552C"/>
    <w:rsid w:val="00CC76E9"/>
    <w:rsid w:val="00CD1E09"/>
    <w:rsid w:val="00CD2128"/>
    <w:rsid w:val="00CD333D"/>
    <w:rsid w:val="00CD4F6B"/>
    <w:rsid w:val="00CD7FA5"/>
    <w:rsid w:val="00CE05B0"/>
    <w:rsid w:val="00CE2E72"/>
    <w:rsid w:val="00CF0D65"/>
    <w:rsid w:val="00CF2A39"/>
    <w:rsid w:val="00CF2F9D"/>
    <w:rsid w:val="00CF7062"/>
    <w:rsid w:val="00D003DB"/>
    <w:rsid w:val="00D00B61"/>
    <w:rsid w:val="00D018D6"/>
    <w:rsid w:val="00D0249C"/>
    <w:rsid w:val="00D115C3"/>
    <w:rsid w:val="00D15451"/>
    <w:rsid w:val="00D17ED6"/>
    <w:rsid w:val="00D2100C"/>
    <w:rsid w:val="00D21454"/>
    <w:rsid w:val="00D23CD0"/>
    <w:rsid w:val="00D27CBD"/>
    <w:rsid w:val="00D31512"/>
    <w:rsid w:val="00D3188F"/>
    <w:rsid w:val="00D3190A"/>
    <w:rsid w:val="00D42160"/>
    <w:rsid w:val="00D42817"/>
    <w:rsid w:val="00D4463A"/>
    <w:rsid w:val="00D44C41"/>
    <w:rsid w:val="00D44D61"/>
    <w:rsid w:val="00D4673C"/>
    <w:rsid w:val="00D5090E"/>
    <w:rsid w:val="00D53471"/>
    <w:rsid w:val="00D56A81"/>
    <w:rsid w:val="00D57CEF"/>
    <w:rsid w:val="00D6030B"/>
    <w:rsid w:val="00D658B2"/>
    <w:rsid w:val="00D65BC8"/>
    <w:rsid w:val="00D70D7A"/>
    <w:rsid w:val="00D72D2C"/>
    <w:rsid w:val="00D739DB"/>
    <w:rsid w:val="00D76AFF"/>
    <w:rsid w:val="00D91049"/>
    <w:rsid w:val="00D92F02"/>
    <w:rsid w:val="00D95148"/>
    <w:rsid w:val="00D97A48"/>
    <w:rsid w:val="00DA1E25"/>
    <w:rsid w:val="00DA6554"/>
    <w:rsid w:val="00DA65AB"/>
    <w:rsid w:val="00DB1171"/>
    <w:rsid w:val="00DB2384"/>
    <w:rsid w:val="00DB5114"/>
    <w:rsid w:val="00DC151E"/>
    <w:rsid w:val="00DC580F"/>
    <w:rsid w:val="00DC6444"/>
    <w:rsid w:val="00DC66A2"/>
    <w:rsid w:val="00DC6858"/>
    <w:rsid w:val="00DC6CED"/>
    <w:rsid w:val="00DD04F8"/>
    <w:rsid w:val="00DD0BBF"/>
    <w:rsid w:val="00DD225C"/>
    <w:rsid w:val="00DD35FB"/>
    <w:rsid w:val="00DD3D0A"/>
    <w:rsid w:val="00DD5E8E"/>
    <w:rsid w:val="00DE19F9"/>
    <w:rsid w:val="00DE233A"/>
    <w:rsid w:val="00DE4460"/>
    <w:rsid w:val="00DE5668"/>
    <w:rsid w:val="00DE7706"/>
    <w:rsid w:val="00DF1004"/>
    <w:rsid w:val="00DF244F"/>
    <w:rsid w:val="00DF2CE5"/>
    <w:rsid w:val="00DF3898"/>
    <w:rsid w:val="00DF54AF"/>
    <w:rsid w:val="00DF5A1D"/>
    <w:rsid w:val="00DF7273"/>
    <w:rsid w:val="00E0115F"/>
    <w:rsid w:val="00E0472B"/>
    <w:rsid w:val="00E10A36"/>
    <w:rsid w:val="00E11B53"/>
    <w:rsid w:val="00E12EB9"/>
    <w:rsid w:val="00E20B23"/>
    <w:rsid w:val="00E309DC"/>
    <w:rsid w:val="00E3186C"/>
    <w:rsid w:val="00E34ADD"/>
    <w:rsid w:val="00E362B7"/>
    <w:rsid w:val="00E416D3"/>
    <w:rsid w:val="00E41E05"/>
    <w:rsid w:val="00E41F25"/>
    <w:rsid w:val="00E43890"/>
    <w:rsid w:val="00E5174D"/>
    <w:rsid w:val="00E579A9"/>
    <w:rsid w:val="00E70435"/>
    <w:rsid w:val="00E7516F"/>
    <w:rsid w:val="00E76A4D"/>
    <w:rsid w:val="00E76E3B"/>
    <w:rsid w:val="00E81673"/>
    <w:rsid w:val="00E85217"/>
    <w:rsid w:val="00E855A3"/>
    <w:rsid w:val="00E91E80"/>
    <w:rsid w:val="00E939BA"/>
    <w:rsid w:val="00E9438A"/>
    <w:rsid w:val="00EA334A"/>
    <w:rsid w:val="00EB0244"/>
    <w:rsid w:val="00EB3641"/>
    <w:rsid w:val="00EB3A7E"/>
    <w:rsid w:val="00EB404F"/>
    <w:rsid w:val="00EB6C4D"/>
    <w:rsid w:val="00EC442B"/>
    <w:rsid w:val="00EC5CC3"/>
    <w:rsid w:val="00EC5D25"/>
    <w:rsid w:val="00EC7F0B"/>
    <w:rsid w:val="00ED0BD9"/>
    <w:rsid w:val="00ED0EE4"/>
    <w:rsid w:val="00ED1FA0"/>
    <w:rsid w:val="00ED4011"/>
    <w:rsid w:val="00ED7132"/>
    <w:rsid w:val="00ED7C24"/>
    <w:rsid w:val="00ED7E54"/>
    <w:rsid w:val="00EE3414"/>
    <w:rsid w:val="00EE3798"/>
    <w:rsid w:val="00EF3815"/>
    <w:rsid w:val="00EF5E42"/>
    <w:rsid w:val="00EF6C0A"/>
    <w:rsid w:val="00EF79BA"/>
    <w:rsid w:val="00F01EDA"/>
    <w:rsid w:val="00F0316F"/>
    <w:rsid w:val="00F04D75"/>
    <w:rsid w:val="00F11026"/>
    <w:rsid w:val="00F11206"/>
    <w:rsid w:val="00F12BB8"/>
    <w:rsid w:val="00F14157"/>
    <w:rsid w:val="00F16B3C"/>
    <w:rsid w:val="00F17EF8"/>
    <w:rsid w:val="00F17F16"/>
    <w:rsid w:val="00F202F0"/>
    <w:rsid w:val="00F2313D"/>
    <w:rsid w:val="00F25697"/>
    <w:rsid w:val="00F320A6"/>
    <w:rsid w:val="00F3536F"/>
    <w:rsid w:val="00F405CD"/>
    <w:rsid w:val="00F430CE"/>
    <w:rsid w:val="00F50E4A"/>
    <w:rsid w:val="00F53FF2"/>
    <w:rsid w:val="00F544E6"/>
    <w:rsid w:val="00F638DB"/>
    <w:rsid w:val="00F63E4F"/>
    <w:rsid w:val="00F646B6"/>
    <w:rsid w:val="00F70F43"/>
    <w:rsid w:val="00F71DA9"/>
    <w:rsid w:val="00F7550E"/>
    <w:rsid w:val="00F7571A"/>
    <w:rsid w:val="00F76634"/>
    <w:rsid w:val="00F807C8"/>
    <w:rsid w:val="00F80F27"/>
    <w:rsid w:val="00F879E5"/>
    <w:rsid w:val="00F87AF0"/>
    <w:rsid w:val="00F91777"/>
    <w:rsid w:val="00F91F75"/>
    <w:rsid w:val="00F928A7"/>
    <w:rsid w:val="00F94203"/>
    <w:rsid w:val="00F9429A"/>
    <w:rsid w:val="00F94823"/>
    <w:rsid w:val="00F96733"/>
    <w:rsid w:val="00FA07D1"/>
    <w:rsid w:val="00FA307B"/>
    <w:rsid w:val="00FA39C5"/>
    <w:rsid w:val="00FB0D77"/>
    <w:rsid w:val="00FB1BF2"/>
    <w:rsid w:val="00FB1F91"/>
    <w:rsid w:val="00FB6E07"/>
    <w:rsid w:val="00FC4CE1"/>
    <w:rsid w:val="00FC509A"/>
    <w:rsid w:val="00FD1074"/>
    <w:rsid w:val="00FD3405"/>
    <w:rsid w:val="00FE34BF"/>
    <w:rsid w:val="00FE3817"/>
    <w:rsid w:val="00FF3BFF"/>
    <w:rsid w:val="00FF511E"/>
    <w:rsid w:val="00FF60F6"/>
    <w:rsid w:val="00FF7E0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765BCC"/>
  <w14:defaultImageDpi w14:val="300"/>
  <w15:docId w15:val="{A4C6B95B-F7FD-8047-804A-4386BAB15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32833"/>
    <w:rPr>
      <w:rFonts w:ascii="Times New Roman" w:hAnsi="Times New Roman"/>
      <w:lang w:val="en-AU"/>
    </w:rPr>
  </w:style>
  <w:style w:type="paragraph" w:styleId="Heading1">
    <w:name w:val="heading 1"/>
    <w:basedOn w:val="Normal"/>
    <w:next w:val="Normal"/>
    <w:link w:val="Heading1Char"/>
    <w:uiPriority w:val="9"/>
    <w:qFormat/>
    <w:rsid w:val="00B178E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35313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D04F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bodytext">
    <w:name w:val="Thesis body text"/>
    <w:basedOn w:val="Normal"/>
    <w:qFormat/>
    <w:rsid w:val="00617E00"/>
    <w:rPr>
      <w:rFonts w:ascii="Times" w:hAnsi="Times"/>
    </w:rPr>
  </w:style>
  <w:style w:type="paragraph" w:customStyle="1" w:styleId="Thesisnormal">
    <w:name w:val="Thesis normal"/>
    <w:basedOn w:val="Normal"/>
    <w:qFormat/>
    <w:rsid w:val="00A41F6E"/>
  </w:style>
  <w:style w:type="paragraph" w:customStyle="1" w:styleId="Thesiscaption">
    <w:name w:val="Thesis caption"/>
    <w:basedOn w:val="Caption"/>
    <w:qFormat/>
    <w:rsid w:val="007F73F3"/>
    <w:rPr>
      <w:rFonts w:ascii="Times" w:hAnsi="Times"/>
      <w:color w:val="auto"/>
    </w:rPr>
  </w:style>
  <w:style w:type="paragraph" w:styleId="Caption">
    <w:name w:val="caption"/>
    <w:basedOn w:val="Normal"/>
    <w:next w:val="Normal"/>
    <w:uiPriority w:val="35"/>
    <w:semiHidden/>
    <w:unhideWhenUsed/>
    <w:qFormat/>
    <w:rsid w:val="007F73F3"/>
    <w:pPr>
      <w:spacing w:after="200"/>
    </w:pPr>
    <w:rPr>
      <w:b/>
      <w:bCs/>
      <w:color w:val="4F81BD" w:themeColor="accent1"/>
      <w:sz w:val="18"/>
      <w:szCs w:val="18"/>
    </w:rPr>
  </w:style>
  <w:style w:type="paragraph" w:customStyle="1" w:styleId="Thesisfiguretext">
    <w:name w:val="Thesis figure text"/>
    <w:basedOn w:val="Normal"/>
    <w:qFormat/>
    <w:rsid w:val="007F73F3"/>
    <w:pPr>
      <w:spacing w:after="200"/>
    </w:pPr>
    <w:rPr>
      <w:rFonts w:ascii="Times" w:hAnsi="Times"/>
      <w:bCs/>
      <w:sz w:val="18"/>
      <w:szCs w:val="18"/>
    </w:rPr>
  </w:style>
  <w:style w:type="paragraph" w:customStyle="1" w:styleId="CVheading">
    <w:name w:val="CV heading"/>
    <w:basedOn w:val="Heading2"/>
    <w:qFormat/>
    <w:rsid w:val="00353130"/>
    <w:pPr>
      <w:tabs>
        <w:tab w:val="left" w:pos="932"/>
      </w:tabs>
    </w:pPr>
    <w:rPr>
      <w:rFonts w:ascii="Arial" w:hAnsi="Arial"/>
      <w:color w:val="auto"/>
    </w:rPr>
  </w:style>
  <w:style w:type="character" w:customStyle="1" w:styleId="Heading2Char">
    <w:name w:val="Heading 2 Char"/>
    <w:basedOn w:val="DefaultParagraphFont"/>
    <w:link w:val="Heading2"/>
    <w:uiPriority w:val="9"/>
    <w:semiHidden/>
    <w:rsid w:val="00353130"/>
    <w:rPr>
      <w:rFonts w:asciiTheme="majorHAnsi" w:eastAsiaTheme="majorEastAsia" w:hAnsiTheme="majorHAnsi" w:cstheme="majorBidi"/>
      <w:b/>
      <w:bCs/>
      <w:color w:val="4F81BD" w:themeColor="accent1"/>
      <w:sz w:val="26"/>
      <w:szCs w:val="26"/>
      <w:lang w:val="en-GB"/>
    </w:rPr>
  </w:style>
  <w:style w:type="paragraph" w:customStyle="1" w:styleId="CVnormal">
    <w:name w:val="CV normal"/>
    <w:basedOn w:val="Normal"/>
    <w:qFormat/>
    <w:rsid w:val="00353130"/>
    <w:rPr>
      <w:rFonts w:ascii="Arial" w:hAnsi="Arial"/>
    </w:rPr>
  </w:style>
  <w:style w:type="paragraph" w:customStyle="1" w:styleId="Thesissectionheading">
    <w:name w:val="Thesis section heading"/>
    <w:basedOn w:val="Heading1"/>
    <w:qFormat/>
    <w:rsid w:val="007F39CD"/>
    <w:rPr>
      <w:rFonts w:ascii="Times New Roman" w:hAnsi="Times New Roman"/>
      <w:color w:val="auto"/>
      <w:sz w:val="24"/>
    </w:rPr>
  </w:style>
  <w:style w:type="paragraph" w:customStyle="1" w:styleId="Thesissubheading">
    <w:name w:val="Thesis subheading"/>
    <w:basedOn w:val="Heading2"/>
    <w:qFormat/>
    <w:rsid w:val="00B178E1"/>
    <w:rPr>
      <w:rFonts w:ascii="Times New Roman" w:hAnsi="Times New Roman"/>
      <w:b w:val="0"/>
      <w:i/>
      <w:color w:val="auto"/>
      <w:sz w:val="24"/>
    </w:rPr>
  </w:style>
  <w:style w:type="character" w:customStyle="1" w:styleId="Heading3Char">
    <w:name w:val="Heading 3 Char"/>
    <w:basedOn w:val="DefaultParagraphFont"/>
    <w:link w:val="Heading3"/>
    <w:uiPriority w:val="9"/>
    <w:semiHidden/>
    <w:rsid w:val="00DD04F8"/>
    <w:rPr>
      <w:rFonts w:asciiTheme="majorHAnsi" w:eastAsiaTheme="majorEastAsia" w:hAnsiTheme="majorHAnsi" w:cstheme="majorBidi"/>
      <w:b/>
      <w:bCs/>
      <w:color w:val="4F81BD" w:themeColor="accent1"/>
      <w:lang w:val="en-GB"/>
    </w:rPr>
  </w:style>
  <w:style w:type="character" w:customStyle="1" w:styleId="Heading1Char">
    <w:name w:val="Heading 1 Char"/>
    <w:basedOn w:val="DefaultParagraphFont"/>
    <w:link w:val="Heading1"/>
    <w:uiPriority w:val="9"/>
    <w:rsid w:val="00B178E1"/>
    <w:rPr>
      <w:rFonts w:asciiTheme="majorHAnsi" w:eastAsiaTheme="majorEastAsia" w:hAnsiTheme="majorHAnsi" w:cstheme="majorBidi"/>
      <w:b/>
      <w:bCs/>
      <w:color w:val="345A8A" w:themeColor="accent1" w:themeShade="B5"/>
      <w:sz w:val="32"/>
      <w:szCs w:val="32"/>
      <w:lang w:val="en-AU"/>
    </w:rPr>
  </w:style>
  <w:style w:type="paragraph" w:styleId="BalloonText">
    <w:name w:val="Balloon Text"/>
    <w:basedOn w:val="Normal"/>
    <w:link w:val="BalloonTextChar"/>
    <w:uiPriority w:val="99"/>
    <w:semiHidden/>
    <w:unhideWhenUsed/>
    <w:rsid w:val="003356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561A"/>
    <w:rPr>
      <w:rFonts w:ascii="Lucida Grande" w:hAnsi="Lucida Grande" w:cs="Lucida Grande"/>
      <w:sz w:val="18"/>
      <w:szCs w:val="18"/>
      <w:lang w:val="en-AU"/>
    </w:rPr>
  </w:style>
  <w:style w:type="character" w:styleId="CommentReference">
    <w:name w:val="annotation reference"/>
    <w:basedOn w:val="DefaultParagraphFont"/>
    <w:uiPriority w:val="99"/>
    <w:semiHidden/>
    <w:unhideWhenUsed/>
    <w:rsid w:val="002F0844"/>
    <w:rPr>
      <w:sz w:val="18"/>
      <w:szCs w:val="18"/>
    </w:rPr>
  </w:style>
  <w:style w:type="paragraph" w:styleId="CommentText">
    <w:name w:val="annotation text"/>
    <w:basedOn w:val="Normal"/>
    <w:link w:val="CommentTextChar"/>
    <w:uiPriority w:val="99"/>
    <w:semiHidden/>
    <w:unhideWhenUsed/>
    <w:rsid w:val="002F0844"/>
    <w:rPr>
      <w:rFonts w:asciiTheme="minorHAnsi" w:hAnsiTheme="minorHAnsi"/>
      <w:lang w:val="en-US"/>
    </w:rPr>
  </w:style>
  <w:style w:type="character" w:customStyle="1" w:styleId="CommentTextChar">
    <w:name w:val="Comment Text Char"/>
    <w:basedOn w:val="DefaultParagraphFont"/>
    <w:link w:val="CommentText"/>
    <w:uiPriority w:val="99"/>
    <w:semiHidden/>
    <w:rsid w:val="002F0844"/>
  </w:style>
  <w:style w:type="character" w:styleId="Hyperlink">
    <w:name w:val="Hyperlink"/>
    <w:basedOn w:val="DefaultParagraphFont"/>
    <w:uiPriority w:val="99"/>
    <w:unhideWhenUsed/>
    <w:rsid w:val="002F0844"/>
    <w:rPr>
      <w:color w:val="0000FF" w:themeColor="hyperlink"/>
      <w:u w:val="single"/>
    </w:rPr>
  </w:style>
  <w:style w:type="character" w:styleId="FollowedHyperlink">
    <w:name w:val="FollowedHyperlink"/>
    <w:basedOn w:val="DefaultParagraphFont"/>
    <w:uiPriority w:val="99"/>
    <w:semiHidden/>
    <w:unhideWhenUsed/>
    <w:rsid w:val="002966FB"/>
    <w:rPr>
      <w:color w:val="800080" w:themeColor="followedHyperlink"/>
      <w:u w:val="single"/>
    </w:rPr>
  </w:style>
  <w:style w:type="paragraph" w:styleId="Revision">
    <w:name w:val="Revision"/>
    <w:hidden/>
    <w:uiPriority w:val="99"/>
    <w:semiHidden/>
    <w:rsid w:val="008A188E"/>
    <w:rPr>
      <w:rFonts w:ascii="Times New Roman" w:hAnsi="Times New Roman"/>
      <w:lang w:val="en-AU"/>
    </w:rPr>
  </w:style>
  <w:style w:type="paragraph" w:styleId="CommentSubject">
    <w:name w:val="annotation subject"/>
    <w:basedOn w:val="CommentText"/>
    <w:next w:val="CommentText"/>
    <w:link w:val="CommentSubjectChar"/>
    <w:uiPriority w:val="99"/>
    <w:semiHidden/>
    <w:unhideWhenUsed/>
    <w:rsid w:val="008A188E"/>
    <w:rPr>
      <w:rFonts w:ascii="Times New Roman" w:hAnsi="Times New Roman"/>
      <w:b/>
      <w:bCs/>
      <w:sz w:val="20"/>
      <w:szCs w:val="20"/>
      <w:lang w:val="en-AU"/>
    </w:rPr>
  </w:style>
  <w:style w:type="character" w:customStyle="1" w:styleId="CommentSubjectChar">
    <w:name w:val="Comment Subject Char"/>
    <w:basedOn w:val="CommentTextChar"/>
    <w:link w:val="CommentSubject"/>
    <w:uiPriority w:val="99"/>
    <w:semiHidden/>
    <w:rsid w:val="008A188E"/>
    <w:rPr>
      <w:rFonts w:ascii="Times New Roman" w:hAnsi="Times New Roman"/>
      <w:b/>
      <w:bCs/>
      <w:sz w:val="20"/>
      <w:szCs w:val="20"/>
      <w:lang w:val="en-AU"/>
    </w:rPr>
  </w:style>
  <w:style w:type="paragraph" w:styleId="BodyText">
    <w:name w:val="Body Text"/>
    <w:basedOn w:val="Normal"/>
    <w:link w:val="BodyTextChar"/>
    <w:qFormat/>
    <w:rsid w:val="00DE7706"/>
    <w:pPr>
      <w:spacing w:before="180" w:after="180"/>
    </w:pPr>
    <w:rPr>
      <w:rFonts w:eastAsiaTheme="minorHAnsi"/>
      <w:lang w:val="en-US"/>
    </w:rPr>
  </w:style>
  <w:style w:type="character" w:customStyle="1" w:styleId="BodyTextChar">
    <w:name w:val="Body Text Char"/>
    <w:basedOn w:val="DefaultParagraphFont"/>
    <w:link w:val="BodyText"/>
    <w:rsid w:val="00DE7706"/>
    <w:rPr>
      <w:rFonts w:ascii="Times New Roman" w:eastAsiaTheme="minorHAnsi" w:hAnsi="Times New Roman"/>
    </w:rPr>
  </w:style>
  <w:style w:type="paragraph" w:styleId="Bibliography">
    <w:name w:val="Bibliography"/>
    <w:basedOn w:val="Normal"/>
    <w:next w:val="Normal"/>
    <w:uiPriority w:val="37"/>
    <w:unhideWhenUsed/>
    <w:rsid w:val="001B01CC"/>
    <w:pPr>
      <w:spacing w:line="480" w:lineRule="auto"/>
      <w:ind w:left="720" w:hanging="720"/>
    </w:pPr>
  </w:style>
  <w:style w:type="paragraph" w:customStyle="1" w:styleId="FirstParagraph">
    <w:name w:val="First Paragraph"/>
    <w:basedOn w:val="BodyText"/>
    <w:next w:val="BodyText"/>
    <w:qFormat/>
    <w:rsid w:val="006F1909"/>
  </w:style>
  <w:style w:type="paragraph" w:customStyle="1" w:styleId="Compact">
    <w:name w:val="Compact"/>
    <w:basedOn w:val="BodyText"/>
    <w:qFormat/>
    <w:rsid w:val="000C4CF8"/>
    <w:pPr>
      <w:spacing w:before="36" w:after="36"/>
    </w:pPr>
  </w:style>
  <w:style w:type="table" w:customStyle="1" w:styleId="Table">
    <w:name w:val="Table"/>
    <w:semiHidden/>
    <w:unhideWhenUsed/>
    <w:qFormat/>
    <w:rsid w:val="000C4CF8"/>
    <w:pPr>
      <w:spacing w:after="200"/>
    </w:pPr>
    <w:rPr>
      <w:rFonts w:eastAsiaTheme="minorHAnsi"/>
    </w:rPr>
    <w:tblPr>
      <w:tblInd w:w="0" w:type="dxa"/>
      <w:tblCellMar>
        <w:top w:w="0" w:type="dxa"/>
        <w:left w:w="108" w:type="dxa"/>
        <w:bottom w:w="0" w:type="dxa"/>
        <w:right w:w="108" w:type="dxa"/>
      </w:tblCellMar>
    </w:tblPr>
  </w:style>
  <w:style w:type="paragraph" w:customStyle="1" w:styleId="TableCaption">
    <w:name w:val="Table Caption"/>
    <w:basedOn w:val="Caption"/>
    <w:rsid w:val="000C4CF8"/>
    <w:pPr>
      <w:keepNext/>
      <w:spacing w:after="120"/>
    </w:pPr>
    <w:rPr>
      <w:rFonts w:asciiTheme="minorHAnsi" w:eastAsiaTheme="minorHAnsi" w:hAnsiTheme="minorHAnsi"/>
      <w:b w:val="0"/>
      <w:bCs w:val="0"/>
      <w:i/>
      <w:color w:val="auto"/>
      <w:sz w:val="24"/>
      <w:szCs w:val="24"/>
      <w:lang w:val="en-US"/>
    </w:rPr>
  </w:style>
  <w:style w:type="character" w:styleId="PlaceholderText">
    <w:name w:val="Placeholder Text"/>
    <w:basedOn w:val="DefaultParagraphFont"/>
    <w:uiPriority w:val="99"/>
    <w:semiHidden/>
    <w:rsid w:val="00653858"/>
    <w:rPr>
      <w:color w:val="808080"/>
    </w:rPr>
  </w:style>
  <w:style w:type="paragraph" w:customStyle="1" w:styleId="ThesisTitle">
    <w:name w:val="Thesis Title"/>
    <w:basedOn w:val="Thesissectionheading"/>
    <w:qFormat/>
    <w:rsid w:val="001434C4"/>
    <w:rPr>
      <w:sz w:val="28"/>
    </w:rPr>
  </w:style>
  <w:style w:type="character" w:styleId="UnresolvedMention">
    <w:name w:val="Unresolved Mention"/>
    <w:basedOn w:val="DefaultParagraphFont"/>
    <w:uiPriority w:val="99"/>
    <w:rsid w:val="009A54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941557">
      <w:bodyDiv w:val="1"/>
      <w:marLeft w:val="0"/>
      <w:marRight w:val="0"/>
      <w:marTop w:val="0"/>
      <w:marBottom w:val="0"/>
      <w:divBdr>
        <w:top w:val="none" w:sz="0" w:space="0" w:color="auto"/>
        <w:left w:val="none" w:sz="0" w:space="0" w:color="auto"/>
        <w:bottom w:val="none" w:sz="0" w:space="0" w:color="auto"/>
        <w:right w:val="none" w:sz="0" w:space="0" w:color="auto"/>
      </w:divBdr>
      <w:divsChild>
        <w:div w:id="1231817612">
          <w:marLeft w:val="0"/>
          <w:marRight w:val="0"/>
          <w:marTop w:val="0"/>
          <w:marBottom w:val="0"/>
          <w:divBdr>
            <w:top w:val="none" w:sz="0" w:space="0" w:color="auto"/>
            <w:left w:val="none" w:sz="0" w:space="0" w:color="auto"/>
            <w:bottom w:val="none" w:sz="0" w:space="0" w:color="auto"/>
            <w:right w:val="none" w:sz="0" w:space="0" w:color="auto"/>
          </w:divBdr>
          <w:divsChild>
            <w:div w:id="1954284843">
              <w:marLeft w:val="0"/>
              <w:marRight w:val="0"/>
              <w:marTop w:val="0"/>
              <w:marBottom w:val="0"/>
              <w:divBdr>
                <w:top w:val="none" w:sz="0" w:space="0" w:color="auto"/>
                <w:left w:val="none" w:sz="0" w:space="0" w:color="auto"/>
                <w:bottom w:val="none" w:sz="0" w:space="0" w:color="auto"/>
                <w:right w:val="none" w:sz="0" w:space="0" w:color="auto"/>
              </w:divBdr>
              <w:divsChild>
                <w:div w:id="73396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247899">
      <w:bodyDiv w:val="1"/>
      <w:marLeft w:val="0"/>
      <w:marRight w:val="0"/>
      <w:marTop w:val="0"/>
      <w:marBottom w:val="0"/>
      <w:divBdr>
        <w:top w:val="none" w:sz="0" w:space="0" w:color="auto"/>
        <w:left w:val="none" w:sz="0" w:space="0" w:color="auto"/>
        <w:bottom w:val="none" w:sz="0" w:space="0" w:color="auto"/>
        <w:right w:val="none" w:sz="0" w:space="0" w:color="auto"/>
      </w:divBdr>
      <w:divsChild>
        <w:div w:id="1082603679">
          <w:marLeft w:val="0"/>
          <w:marRight w:val="0"/>
          <w:marTop w:val="0"/>
          <w:marBottom w:val="0"/>
          <w:divBdr>
            <w:top w:val="none" w:sz="0" w:space="0" w:color="auto"/>
            <w:left w:val="none" w:sz="0" w:space="0" w:color="auto"/>
            <w:bottom w:val="none" w:sz="0" w:space="0" w:color="auto"/>
            <w:right w:val="none" w:sz="0" w:space="0" w:color="auto"/>
          </w:divBdr>
          <w:divsChild>
            <w:div w:id="1106999933">
              <w:marLeft w:val="0"/>
              <w:marRight w:val="0"/>
              <w:marTop w:val="0"/>
              <w:marBottom w:val="0"/>
              <w:divBdr>
                <w:top w:val="none" w:sz="0" w:space="0" w:color="auto"/>
                <w:left w:val="none" w:sz="0" w:space="0" w:color="auto"/>
                <w:bottom w:val="none" w:sz="0" w:space="0" w:color="auto"/>
                <w:right w:val="none" w:sz="0" w:space="0" w:color="auto"/>
              </w:divBdr>
              <w:divsChild>
                <w:div w:id="17313807">
                  <w:marLeft w:val="0"/>
                  <w:marRight w:val="0"/>
                  <w:marTop w:val="0"/>
                  <w:marBottom w:val="0"/>
                  <w:divBdr>
                    <w:top w:val="none" w:sz="0" w:space="0" w:color="auto"/>
                    <w:left w:val="none" w:sz="0" w:space="0" w:color="auto"/>
                    <w:bottom w:val="none" w:sz="0" w:space="0" w:color="auto"/>
                    <w:right w:val="none" w:sz="0" w:space="0" w:color="auto"/>
                  </w:divBdr>
                  <w:divsChild>
                    <w:div w:id="195520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daniel1noble/metabR"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fonti.kar@gmail.com"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E849BE-7072-0040-B6CA-A3CB02682F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7</TotalTime>
  <Pages>13</Pages>
  <Words>47197</Words>
  <Characters>269023</Characters>
  <Application>Microsoft Office Word</Application>
  <DocSecurity>0</DocSecurity>
  <Lines>2241</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 Kar</dc:creator>
  <cp:keywords/>
  <dc:description/>
  <cp:lastModifiedBy>fonti.kar@gmail.com</cp:lastModifiedBy>
  <cp:revision>307</cp:revision>
  <cp:lastPrinted>2020-09-12T03:38:00Z</cp:lastPrinted>
  <dcterms:created xsi:type="dcterms:W3CDTF">2020-09-22T23:10:00Z</dcterms:created>
  <dcterms:modified xsi:type="dcterms:W3CDTF">2020-10-25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VXdOaC0v"/&gt;&lt;style id="http://www.zotero.org/styles/apa" locale="en-GB" hasBibliography="1" bibliographyStyleHasBeenSet="1"/&gt;&lt;prefs&gt;&lt;pref name="fieldType" value="Field"/&gt;&lt;/prefs&gt;&lt;/data&gt;</vt:lpwstr>
  </property>
</Properties>
</file>